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F7E" w:rsidRDefault="00394F7E" w:rsidP="00DD55CE">
      <w:pPr>
        <w:pStyle w:val="berschrift2"/>
        <w:ind w:firstLine="0"/>
        <w:rPr>
          <w:rFonts w:eastAsia="Times New Roman"/>
          <w:lang w:eastAsia="en-GB"/>
        </w:rPr>
      </w:pPr>
      <w:r>
        <w:rPr>
          <w:rFonts w:eastAsia="Times New Roman"/>
          <w:lang w:eastAsia="en-GB"/>
        </w:rPr>
        <w:t>Supplementary file 3</w:t>
      </w:r>
    </w:p>
    <w:p w:rsidR="00DD55CE" w:rsidRDefault="00DD55CE" w:rsidP="00DD55CE">
      <w:pPr>
        <w:rPr>
          <w:b/>
          <w:sz w:val="28"/>
          <w:lang w:val="en-GB"/>
        </w:rPr>
      </w:pPr>
      <w:r w:rsidRPr="001945BB">
        <w:rPr>
          <w:b/>
          <w:sz w:val="28"/>
          <w:lang w:val="en-GB"/>
        </w:rPr>
        <w:t xml:space="preserve">Characterising Pharmacists’ </w:t>
      </w:r>
      <w:r w:rsidR="00A507A8">
        <w:rPr>
          <w:b/>
          <w:sz w:val="28"/>
          <w:lang w:val="en-GB"/>
        </w:rPr>
        <w:t>Interventions</w:t>
      </w:r>
      <w:bookmarkStart w:id="0" w:name="_GoBack"/>
      <w:bookmarkEnd w:id="0"/>
      <w:r w:rsidRPr="001945BB">
        <w:rPr>
          <w:b/>
          <w:sz w:val="28"/>
          <w:lang w:val="en-GB"/>
        </w:rPr>
        <w:t xml:space="preserve"> in Chronic Non-Cancer Pain Care: A Scoping Review</w:t>
      </w:r>
    </w:p>
    <w:p w:rsidR="00DD55CE" w:rsidRPr="001945BB" w:rsidRDefault="00DD55CE" w:rsidP="00DD55CE">
      <w:pPr>
        <w:rPr>
          <w:b/>
          <w:sz w:val="28"/>
          <w:lang w:val="en-GB"/>
        </w:rPr>
      </w:pPr>
      <w:r>
        <w:rPr>
          <w:b/>
          <w:sz w:val="28"/>
          <w:lang w:val="en-GB"/>
        </w:rPr>
        <w:t>International Journal of Clinical Pharmacy</w:t>
      </w:r>
    </w:p>
    <w:p w:rsidR="00DD55CE" w:rsidRPr="00A507A8" w:rsidRDefault="00DD55CE" w:rsidP="00DD55CE">
      <w:pPr>
        <w:rPr>
          <w:lang w:val="it-IT"/>
        </w:rPr>
      </w:pPr>
      <w:r w:rsidRPr="00A507A8">
        <w:rPr>
          <w:lang w:val="it-IT"/>
        </w:rPr>
        <w:t xml:space="preserve">Aljoscha </w:t>
      </w:r>
      <w:proofErr w:type="spellStart"/>
      <w:proofErr w:type="gramStart"/>
      <w:r w:rsidRPr="00A507A8">
        <w:rPr>
          <w:lang w:val="it-IT"/>
        </w:rPr>
        <w:t>Goetschi</w:t>
      </w:r>
      <w:r w:rsidRPr="00A507A8">
        <w:rPr>
          <w:vertAlign w:val="superscript"/>
          <w:lang w:val="it-IT"/>
        </w:rPr>
        <w:t>a,b</w:t>
      </w:r>
      <w:proofErr w:type="spellEnd"/>
      <w:proofErr w:type="gramEnd"/>
      <w:r w:rsidRPr="00A507A8">
        <w:rPr>
          <w:vertAlign w:val="superscript"/>
          <w:lang w:val="it-IT"/>
        </w:rPr>
        <w:t>,*</w:t>
      </w:r>
      <w:r w:rsidRPr="00A507A8">
        <w:rPr>
          <w:lang w:val="it-IT"/>
        </w:rPr>
        <w:t xml:space="preserve">, Carla </w:t>
      </w:r>
      <w:proofErr w:type="spellStart"/>
      <w:r w:rsidRPr="00A507A8">
        <w:rPr>
          <w:lang w:val="it-IT"/>
        </w:rPr>
        <w:t>Meyer-Massetti</w:t>
      </w:r>
      <w:r w:rsidRPr="00A507A8">
        <w:rPr>
          <w:vertAlign w:val="superscript"/>
          <w:lang w:val="it-IT"/>
        </w:rPr>
        <w:t>a,c</w:t>
      </w:r>
      <w:proofErr w:type="spellEnd"/>
    </w:p>
    <w:p w:rsidR="00DD55CE" w:rsidRPr="001945BB" w:rsidRDefault="00DD55CE" w:rsidP="00DD55CE">
      <w:pPr>
        <w:rPr>
          <w:lang w:val="en-GB"/>
        </w:rPr>
      </w:pPr>
      <w:proofErr w:type="spellStart"/>
      <w:proofErr w:type="gramStart"/>
      <w:r w:rsidRPr="001945BB">
        <w:rPr>
          <w:vertAlign w:val="superscript"/>
          <w:lang w:val="en-GB"/>
        </w:rPr>
        <w:t>a</w:t>
      </w:r>
      <w:r w:rsidRPr="001945BB">
        <w:rPr>
          <w:lang w:val="en-GB"/>
        </w:rPr>
        <w:t>Clinical</w:t>
      </w:r>
      <w:proofErr w:type="spellEnd"/>
      <w:proofErr w:type="gramEnd"/>
      <w:r w:rsidRPr="001945BB">
        <w:rPr>
          <w:lang w:val="en-GB"/>
        </w:rPr>
        <w:t xml:space="preserve"> Pharmacology and Toxicology, General Internal Medicine, University Hospital of Bern, Bern, Switzerland</w:t>
      </w:r>
    </w:p>
    <w:p w:rsidR="00DD55CE" w:rsidRPr="001945BB" w:rsidRDefault="00DD55CE" w:rsidP="00DD55CE">
      <w:pPr>
        <w:rPr>
          <w:lang w:val="en-GB"/>
        </w:rPr>
      </w:pPr>
      <w:proofErr w:type="spellStart"/>
      <w:proofErr w:type="gramStart"/>
      <w:r w:rsidRPr="001945BB">
        <w:rPr>
          <w:vertAlign w:val="superscript"/>
          <w:lang w:val="en-GB"/>
        </w:rPr>
        <w:t>b</w:t>
      </w:r>
      <w:r w:rsidRPr="001945BB">
        <w:rPr>
          <w:lang w:val="en-GB"/>
        </w:rPr>
        <w:t>Graduate</w:t>
      </w:r>
      <w:proofErr w:type="spellEnd"/>
      <w:proofErr w:type="gramEnd"/>
      <w:r w:rsidRPr="001945BB">
        <w:rPr>
          <w:lang w:val="en-GB"/>
        </w:rPr>
        <w:t xml:space="preserve"> School of Health Sciences, University of Bern, Bern, Switzerland</w:t>
      </w:r>
    </w:p>
    <w:p w:rsidR="00DD55CE" w:rsidRDefault="00DD55CE" w:rsidP="00DD55CE">
      <w:pPr>
        <w:rPr>
          <w:lang w:val="en-GB"/>
        </w:rPr>
      </w:pPr>
      <w:proofErr w:type="spellStart"/>
      <w:proofErr w:type="gramStart"/>
      <w:r w:rsidRPr="001945BB">
        <w:rPr>
          <w:vertAlign w:val="superscript"/>
          <w:lang w:val="en-GB"/>
        </w:rPr>
        <w:t>c</w:t>
      </w:r>
      <w:r w:rsidRPr="001945BB">
        <w:rPr>
          <w:lang w:val="en-GB"/>
        </w:rPr>
        <w:t>Institute</w:t>
      </w:r>
      <w:proofErr w:type="spellEnd"/>
      <w:proofErr w:type="gramEnd"/>
      <w:r w:rsidRPr="001945BB">
        <w:rPr>
          <w:lang w:val="en-GB"/>
        </w:rPr>
        <w:t xml:space="preserve"> for Primary Health Care (BIHAM), University of Bern, Bern, Switzerland</w:t>
      </w:r>
    </w:p>
    <w:p w:rsidR="00DD55CE" w:rsidRPr="001945BB" w:rsidRDefault="00DD55CE" w:rsidP="00DD55CE">
      <w:pPr>
        <w:rPr>
          <w:lang w:val="en-GB"/>
        </w:rPr>
      </w:pPr>
      <w:r>
        <w:rPr>
          <w:lang w:val="en-GB"/>
        </w:rPr>
        <w:t>*corresponding author: aljoscha.goetschi@insel.ch</w:t>
      </w:r>
    </w:p>
    <w:p w:rsidR="00DD55CE" w:rsidRDefault="00DD55CE">
      <w:pPr>
        <w:rPr>
          <w:lang w:val="en-GB" w:eastAsia="en-GB"/>
        </w:rPr>
      </w:pPr>
      <w:r>
        <w:rPr>
          <w:lang w:val="en-GB" w:eastAsia="en-GB"/>
        </w:rPr>
        <w:br w:type="page"/>
      </w:r>
    </w:p>
    <w:p w:rsidR="00DD55CE" w:rsidRPr="00DD55CE" w:rsidRDefault="00DD55CE" w:rsidP="00DD55CE">
      <w:pPr>
        <w:rPr>
          <w:lang w:val="en-GB" w:eastAsia="en-GB"/>
        </w:rPr>
      </w:pPr>
    </w:p>
    <w:p w:rsidR="00394F7E" w:rsidRPr="00DD55CE" w:rsidRDefault="00394F7E" w:rsidP="00DD55CE">
      <w:pPr>
        <w:rPr>
          <w:lang w:val="en-GB"/>
        </w:rPr>
      </w:pPr>
      <w:r w:rsidRPr="00DD55CE">
        <w:rPr>
          <w:b/>
          <w:lang w:val="en-GB"/>
        </w:rPr>
        <w:t>Supplementary table 2</w:t>
      </w:r>
      <w:r w:rsidRPr="00DD55CE">
        <w:rPr>
          <w:lang w:val="en-GB"/>
        </w:rPr>
        <w:t>. This table shows the charted outcomes reported by each study. Green areas indicate improvement, blue indicates partial improvement, no colour implies no change, and red indicates negative outcomes.</w:t>
      </w:r>
    </w:p>
    <w:tbl>
      <w:tblPr>
        <w:tblStyle w:val="Tabellenraster"/>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36"/>
        <w:gridCol w:w="492"/>
        <w:gridCol w:w="1435"/>
        <w:gridCol w:w="1586"/>
        <w:gridCol w:w="1788"/>
        <w:gridCol w:w="1517"/>
        <w:gridCol w:w="2151"/>
        <w:gridCol w:w="1591"/>
        <w:gridCol w:w="1563"/>
        <w:gridCol w:w="1228"/>
      </w:tblGrid>
      <w:tr w:rsidR="00394F7E" w:rsidRPr="00A507A8" w:rsidTr="00595575">
        <w:trPr>
          <w:trHeight w:val="20"/>
        </w:trPr>
        <w:tc>
          <w:tcPr>
            <w:tcW w:w="0" w:type="auto"/>
            <w:gridSpan w:val="10"/>
            <w:tcBorders>
              <w:top w:val="nil"/>
              <w:bottom w:val="single" w:sz="4" w:space="0" w:color="auto"/>
            </w:tcBorders>
          </w:tcPr>
          <w:p w:rsidR="00394F7E" w:rsidRPr="00394F7E" w:rsidRDefault="00394F7E" w:rsidP="00394F7E">
            <w:pPr>
              <w:rPr>
                <w:lang w:val="en-GB"/>
              </w:rPr>
            </w:pPr>
          </w:p>
        </w:tc>
      </w:tr>
      <w:tr w:rsidR="00394F7E" w:rsidRPr="00394F7E" w:rsidTr="00595575">
        <w:trPr>
          <w:trHeight w:val="20"/>
        </w:trPr>
        <w:tc>
          <w:tcPr>
            <w:tcW w:w="0" w:type="auto"/>
            <w:gridSpan w:val="2"/>
            <w:vMerge w:val="restart"/>
            <w:tcBorders>
              <w:top w:val="single" w:sz="4" w:space="0" w:color="auto"/>
            </w:tcBorders>
          </w:tcPr>
          <w:p w:rsidR="00394F7E" w:rsidRPr="00394F7E" w:rsidRDefault="00394F7E" w:rsidP="00394F7E">
            <w:pPr>
              <w:rPr>
                <w:b/>
                <w:lang w:val="en-GB"/>
              </w:rPr>
            </w:pPr>
            <w:r w:rsidRPr="00394F7E">
              <w:rPr>
                <w:b/>
                <w:lang w:val="en-GB"/>
              </w:rPr>
              <w:t>Study</w:t>
            </w:r>
          </w:p>
          <w:p w:rsidR="00394F7E" w:rsidRPr="00394F7E" w:rsidRDefault="00394F7E" w:rsidP="00394F7E">
            <w:pPr>
              <w:rPr>
                <w:b/>
                <w:lang w:val="en-GB"/>
              </w:rPr>
            </w:pPr>
          </w:p>
        </w:tc>
        <w:tc>
          <w:tcPr>
            <w:tcW w:w="0" w:type="auto"/>
            <w:gridSpan w:val="8"/>
            <w:tcBorders>
              <w:top w:val="single" w:sz="4" w:space="0" w:color="auto"/>
            </w:tcBorders>
          </w:tcPr>
          <w:p w:rsidR="00394F7E" w:rsidRPr="00394F7E" w:rsidRDefault="00394F7E" w:rsidP="00394F7E">
            <w:pPr>
              <w:rPr>
                <w:b/>
                <w:lang w:val="en-GB"/>
              </w:rPr>
            </w:pPr>
            <w:r w:rsidRPr="00394F7E">
              <w:rPr>
                <w:b/>
                <w:lang w:val="en-GB"/>
              </w:rPr>
              <w:t>Outcomes</w:t>
            </w:r>
          </w:p>
        </w:tc>
      </w:tr>
      <w:tr w:rsidR="00394F7E" w:rsidRPr="00A507A8" w:rsidTr="00595575">
        <w:trPr>
          <w:trHeight w:val="20"/>
        </w:trPr>
        <w:tc>
          <w:tcPr>
            <w:tcW w:w="0" w:type="auto"/>
            <w:gridSpan w:val="2"/>
            <w:vMerge/>
          </w:tcPr>
          <w:p w:rsidR="00394F7E" w:rsidRPr="00394F7E" w:rsidRDefault="00394F7E" w:rsidP="00394F7E">
            <w:pPr>
              <w:rPr>
                <w:b/>
                <w:lang w:val="en-GB"/>
              </w:rPr>
            </w:pPr>
          </w:p>
        </w:tc>
        <w:tc>
          <w:tcPr>
            <w:tcW w:w="0" w:type="auto"/>
            <w:gridSpan w:val="6"/>
          </w:tcPr>
          <w:p w:rsidR="00394F7E" w:rsidRPr="00394F7E" w:rsidRDefault="00394F7E" w:rsidP="00394F7E">
            <w:pPr>
              <w:rPr>
                <w:b/>
                <w:lang w:val="en-GB"/>
              </w:rPr>
            </w:pPr>
            <w:r w:rsidRPr="00394F7E">
              <w:rPr>
                <w:b/>
                <w:lang w:val="en-GB"/>
              </w:rPr>
              <w:t>Interventions on Methods, Measurement and Pain Assessment in Clinical Trials’ core outcome domains</w:t>
            </w:r>
          </w:p>
        </w:tc>
        <w:tc>
          <w:tcPr>
            <w:tcW w:w="0" w:type="auto"/>
          </w:tcPr>
          <w:p w:rsidR="00394F7E" w:rsidRPr="00394F7E" w:rsidRDefault="00394F7E" w:rsidP="00394F7E">
            <w:pPr>
              <w:rPr>
                <w:b/>
                <w:lang w:val="en-GB"/>
              </w:rPr>
            </w:pPr>
            <w:r w:rsidRPr="00394F7E">
              <w:rPr>
                <w:b/>
                <w:lang w:val="en-GB"/>
              </w:rPr>
              <w:t>Other domain</w:t>
            </w:r>
          </w:p>
        </w:tc>
        <w:tc>
          <w:tcPr>
            <w:tcW w:w="0" w:type="auto"/>
            <w:vMerge w:val="restart"/>
          </w:tcPr>
          <w:p w:rsidR="00394F7E" w:rsidRPr="00394F7E" w:rsidRDefault="00394F7E" w:rsidP="00394F7E">
            <w:pPr>
              <w:rPr>
                <w:b/>
                <w:lang w:val="en-GB"/>
              </w:rPr>
            </w:pPr>
            <w:r w:rsidRPr="00394F7E">
              <w:rPr>
                <w:b/>
                <w:lang w:val="en-GB"/>
              </w:rPr>
              <w:t xml:space="preserve">Summary </w:t>
            </w:r>
          </w:p>
          <w:p w:rsidR="00394F7E" w:rsidRPr="00394F7E" w:rsidRDefault="00394F7E" w:rsidP="00394F7E">
            <w:pPr>
              <w:rPr>
                <w:b/>
                <w:lang w:val="en-GB"/>
              </w:rPr>
            </w:pPr>
            <w:r w:rsidRPr="00394F7E">
              <w:rPr>
                <w:b/>
                <w:lang w:val="en-GB"/>
              </w:rPr>
              <w:t>Positive outcomes/</w:t>
            </w:r>
          </w:p>
          <w:p w:rsidR="00394F7E" w:rsidRPr="00394F7E" w:rsidRDefault="00394F7E" w:rsidP="00394F7E">
            <w:pPr>
              <w:rPr>
                <w:b/>
                <w:lang w:val="en-GB"/>
              </w:rPr>
            </w:pPr>
            <w:r w:rsidRPr="00394F7E">
              <w:rPr>
                <w:b/>
                <w:lang w:val="en-GB"/>
              </w:rPr>
              <w:t>Total outcomes reported</w:t>
            </w:r>
            <w:r w:rsidRPr="00394F7E">
              <w:rPr>
                <w:b/>
                <w:vertAlign w:val="superscript"/>
                <w:lang w:val="en-GB"/>
              </w:rPr>
              <w:t>1</w:t>
            </w:r>
          </w:p>
          <w:p w:rsidR="00394F7E" w:rsidRPr="00394F7E" w:rsidRDefault="00394F7E" w:rsidP="00394F7E">
            <w:pPr>
              <w:rPr>
                <w:b/>
                <w:lang w:val="en-GB"/>
              </w:rPr>
            </w:pPr>
          </w:p>
        </w:tc>
      </w:tr>
      <w:tr w:rsidR="00394F7E" w:rsidRPr="00394F7E" w:rsidTr="00595575">
        <w:trPr>
          <w:cantSplit/>
          <w:trHeight w:val="20"/>
        </w:trPr>
        <w:tc>
          <w:tcPr>
            <w:tcW w:w="0" w:type="auto"/>
            <w:gridSpan w:val="2"/>
            <w:vMerge/>
          </w:tcPr>
          <w:p w:rsidR="00394F7E" w:rsidRPr="00394F7E" w:rsidRDefault="00394F7E" w:rsidP="00394F7E">
            <w:pPr>
              <w:rPr>
                <w:lang w:val="en-GB"/>
              </w:rPr>
            </w:pPr>
          </w:p>
        </w:tc>
        <w:tc>
          <w:tcPr>
            <w:tcW w:w="0" w:type="auto"/>
            <w:textDirection w:val="btLr"/>
          </w:tcPr>
          <w:p w:rsidR="00394F7E" w:rsidRPr="00394F7E" w:rsidRDefault="00394F7E" w:rsidP="00394F7E">
            <w:pPr>
              <w:rPr>
                <w:b/>
                <w:lang w:val="en-GB"/>
              </w:rPr>
            </w:pPr>
            <w:r w:rsidRPr="00394F7E">
              <w:rPr>
                <w:b/>
                <w:lang w:val="en-GB"/>
              </w:rPr>
              <w:t>Pain intensity</w:t>
            </w:r>
          </w:p>
        </w:tc>
        <w:tc>
          <w:tcPr>
            <w:tcW w:w="0" w:type="auto"/>
            <w:textDirection w:val="btLr"/>
          </w:tcPr>
          <w:p w:rsidR="00394F7E" w:rsidRPr="00394F7E" w:rsidRDefault="00394F7E" w:rsidP="00394F7E">
            <w:pPr>
              <w:rPr>
                <w:b/>
                <w:lang w:val="en-GB"/>
              </w:rPr>
            </w:pPr>
            <w:r w:rsidRPr="00394F7E">
              <w:rPr>
                <w:b/>
                <w:lang w:val="en-GB"/>
              </w:rPr>
              <w:t>Physical function</w:t>
            </w:r>
          </w:p>
        </w:tc>
        <w:tc>
          <w:tcPr>
            <w:tcW w:w="0" w:type="auto"/>
            <w:textDirection w:val="btLr"/>
          </w:tcPr>
          <w:p w:rsidR="00394F7E" w:rsidRPr="00394F7E" w:rsidRDefault="00394F7E" w:rsidP="00394F7E">
            <w:pPr>
              <w:rPr>
                <w:b/>
                <w:lang w:val="en-GB"/>
              </w:rPr>
            </w:pPr>
            <w:r w:rsidRPr="00394F7E">
              <w:rPr>
                <w:b/>
                <w:lang w:val="en-GB"/>
              </w:rPr>
              <w:t>Emotional well-being</w:t>
            </w:r>
          </w:p>
        </w:tc>
        <w:tc>
          <w:tcPr>
            <w:tcW w:w="0" w:type="auto"/>
            <w:textDirection w:val="btLr"/>
          </w:tcPr>
          <w:p w:rsidR="00394F7E" w:rsidRPr="00394F7E" w:rsidRDefault="00394F7E" w:rsidP="00394F7E">
            <w:pPr>
              <w:rPr>
                <w:b/>
                <w:lang w:val="en-GB"/>
              </w:rPr>
            </w:pPr>
            <w:r w:rsidRPr="00394F7E">
              <w:rPr>
                <w:b/>
                <w:lang w:val="en-GB"/>
              </w:rPr>
              <w:t>Satisfaction</w:t>
            </w:r>
          </w:p>
        </w:tc>
        <w:tc>
          <w:tcPr>
            <w:tcW w:w="0" w:type="auto"/>
            <w:textDirection w:val="btLr"/>
          </w:tcPr>
          <w:p w:rsidR="00394F7E" w:rsidRPr="00394F7E" w:rsidRDefault="00394F7E" w:rsidP="00394F7E">
            <w:pPr>
              <w:rPr>
                <w:b/>
                <w:lang w:val="en-GB"/>
              </w:rPr>
            </w:pPr>
            <w:r w:rsidRPr="00394F7E">
              <w:rPr>
                <w:b/>
                <w:lang w:val="en-GB"/>
              </w:rPr>
              <w:t>Symptoms &amp; ADEs</w:t>
            </w:r>
          </w:p>
        </w:tc>
        <w:tc>
          <w:tcPr>
            <w:tcW w:w="0" w:type="auto"/>
            <w:textDirection w:val="btLr"/>
          </w:tcPr>
          <w:p w:rsidR="00394F7E" w:rsidRPr="00394F7E" w:rsidRDefault="00394F7E" w:rsidP="00394F7E">
            <w:pPr>
              <w:rPr>
                <w:b/>
                <w:lang w:val="en-GB"/>
              </w:rPr>
            </w:pPr>
            <w:r w:rsidRPr="00394F7E">
              <w:rPr>
                <w:b/>
                <w:lang w:val="en-GB"/>
              </w:rPr>
              <w:t>Disposition</w:t>
            </w:r>
          </w:p>
        </w:tc>
        <w:tc>
          <w:tcPr>
            <w:tcW w:w="0" w:type="auto"/>
            <w:textDirection w:val="btLr"/>
          </w:tcPr>
          <w:p w:rsidR="00394F7E" w:rsidRPr="00394F7E" w:rsidRDefault="00394F7E" w:rsidP="00394F7E">
            <w:pPr>
              <w:rPr>
                <w:b/>
                <w:lang w:val="en-GB"/>
              </w:rPr>
            </w:pPr>
            <w:r w:rsidRPr="00394F7E">
              <w:rPr>
                <w:b/>
                <w:lang w:val="en-GB"/>
              </w:rPr>
              <w:t>Costs</w:t>
            </w:r>
          </w:p>
        </w:tc>
        <w:tc>
          <w:tcPr>
            <w:tcW w:w="0" w:type="auto"/>
            <w:vMerge/>
            <w:textDirection w:val="btLr"/>
          </w:tcPr>
          <w:p w:rsidR="00394F7E" w:rsidRPr="00394F7E" w:rsidRDefault="00394F7E" w:rsidP="00394F7E">
            <w:pPr>
              <w:rPr>
                <w:lang w:val="en-GB"/>
              </w:rPr>
            </w:pP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proofErr w:type="spellStart"/>
            <w:r w:rsidRPr="00394F7E">
              <w:rPr>
                <w:rFonts w:cstheme="minorHAnsi"/>
                <w:lang w:val="fr-CH"/>
              </w:rPr>
              <w:t>Alibaud</w:t>
            </w:r>
            <w:proofErr w:type="spellEnd"/>
            <w:r w:rsidRPr="00394F7E">
              <w:rPr>
                <w:rFonts w:cstheme="minorHAnsi"/>
                <w:lang w:val="fr-CH"/>
              </w:rPr>
              <w:t xml:space="preserve"> R. </w:t>
            </w:r>
            <w:r w:rsidRPr="00394F7E">
              <w:rPr>
                <w:rFonts w:cstheme="minorHAnsi"/>
                <w:i/>
                <w:iCs/>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16</w:t>
            </w:r>
          </w:p>
          <w:p w:rsidR="00394F7E" w:rsidRPr="00394F7E" w:rsidRDefault="00394F7E" w:rsidP="00394F7E">
            <w:pPr>
              <w:rPr>
                <w:lang w:val="fr-CH"/>
              </w:rPr>
            </w:pPr>
            <w:r w:rsidRPr="00394F7E">
              <w:rPr>
                <w:rFonts w:cstheme="minorHAnsi"/>
                <w:lang w:val="fr-CH"/>
              </w:rPr>
              <w:t xml:space="preserve">France </w:t>
            </w:r>
            <w:r w:rsidRPr="00394F7E">
              <w:rPr>
                <w:rFonts w:cstheme="minorHAnsi"/>
                <w:lang w:val="en-GB"/>
              </w:rPr>
              <w:fldChar w:fldCharType="begin"/>
            </w:r>
            <w:r w:rsidRPr="00394F7E">
              <w:rPr>
                <w:rFonts w:cstheme="minorHAnsi"/>
                <w:lang w:val="fr-CH"/>
              </w:rPr>
              <w:instrText xml:space="preserve"> ADDIN EN.CITE &lt;EndNote&gt;&lt;Cite&gt;&lt;Author&gt;Alibaud&lt;/Author&gt;&lt;Year&gt;2016&lt;/Year&gt;&lt;RecNum&gt;22&lt;/RecNum&gt;&lt;DisplayText&gt;(27)&lt;/DisplayText&gt;&lt;record&gt;&lt;rec-number&gt;22&lt;/rec-number&gt;&lt;foreign-keys&gt;&lt;key app="EN" db-id="52x5fpwv8zf2riepp2g50pxw5zevse0re9v2" timestamp="1691050517"&gt;22&lt;/key&gt;&lt;/foreign-keys&gt;&lt;ref-type name="Journal Article"&gt;17&lt;/ref-type&gt;&lt;contributors&gt;&lt;authors&gt;&lt;author&gt;Alibaud, Régine&lt;/author&gt;&lt;author&gt;De Saint-Denis, Alix Metadier&lt;/author&gt;&lt;author&gt;De Saint-Denis, Dominique Metadier&lt;/author&gt;&lt;author&gt;Ruiz, Isabelle&lt;/author&gt;&lt;author&gt;Lavaud, Katia&lt;/author&gt;&lt;/authors&gt;&lt;/contributors&gt;&lt;titles&gt;&lt;title&gt;Conciliation médicamenteuse et non médicamenteuse avec processus du parcours patient en consultation douleur chronique&lt;/title&gt;&lt;secondary-title&gt;Douleurs: Evaluation-Diagnostic-Traitement&lt;/secondary-title&gt;&lt;/titles&gt;&lt;periodical&gt;&lt;full-title&gt;Douleurs: Evaluation-Diagnostic-Traitement&lt;/full-title&gt;&lt;/periodical&gt;&lt;pages&gt;205-210&lt;/pages&gt;&lt;volume&gt;17&lt;/volume&gt;&lt;number&gt;4&lt;/number&gt;&lt;dates&gt;&lt;year&gt;2016&lt;/year&gt;&lt;/dates&gt;&lt;isbn&gt;1624-5687&lt;/isbn&gt;&lt;urls&gt;&lt;/urls&gt;&lt;electronic-resource-num&gt;10.1016/j.douler.2016.03.008&lt;/electronic-resource-num&gt;&lt;/record&gt;&lt;/Cite&gt;&lt;/EndNote&gt;</w:instrText>
            </w:r>
            <w:r w:rsidRPr="00394F7E">
              <w:rPr>
                <w:rFonts w:cstheme="minorHAnsi"/>
                <w:lang w:val="en-GB"/>
              </w:rPr>
              <w:fldChar w:fldCharType="separate"/>
            </w:r>
            <w:r w:rsidRPr="00394F7E">
              <w:rPr>
                <w:rFonts w:cstheme="minorHAnsi"/>
                <w:lang w:val="fr-CH"/>
              </w:rPr>
              <w:t>(27)</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100% (25/25) of patients were satisfied</w:t>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52% (13/25) of patients had ADEs</w:t>
            </w:r>
            <w:r w:rsidRPr="00394F7E">
              <w:rPr>
                <w:vertAlign w:val="superscript"/>
                <w:lang w:val="en-GB"/>
              </w:rPr>
              <w:t>2</w:t>
            </w:r>
            <w:r w:rsidRPr="00394F7E">
              <w:rPr>
                <w:lang w:val="en-GB"/>
              </w:rPr>
              <w:t>, 36% (9/25) had therapy optimisation, 36% (9/25) had non-pharmacological therapy in the beginning and 80% had it (20/25) at the end</w:t>
            </w:r>
          </w:p>
        </w:tc>
        <w:tc>
          <w:tcPr>
            <w:tcW w:w="0" w:type="auto"/>
          </w:tcPr>
          <w:p w:rsidR="00394F7E" w:rsidRPr="00394F7E" w:rsidRDefault="00394F7E" w:rsidP="00394F7E">
            <w:pPr>
              <w:rPr>
                <w:lang w:val="en-GB"/>
              </w:rPr>
            </w:pPr>
            <w:r w:rsidRPr="00394F7E">
              <w:rPr>
                <w:lang w:val="en-GB"/>
              </w:rPr>
              <w:t>N</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Barrachina</w:t>
            </w:r>
            <w:proofErr w:type="spellEnd"/>
            <w:r w:rsidRPr="00394F7E">
              <w:rPr>
                <w:rFonts w:cstheme="minorHAnsi"/>
                <w:lang w:val="en-GB"/>
              </w:rPr>
              <w:t xml:space="preserve"> J.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2</w:t>
            </w:r>
          </w:p>
          <w:p w:rsidR="00394F7E" w:rsidRPr="00394F7E" w:rsidRDefault="00394F7E" w:rsidP="00394F7E">
            <w:pPr>
              <w:rPr>
                <w:lang w:val="en-GB"/>
              </w:rPr>
            </w:pPr>
            <w:r w:rsidRPr="00394F7E">
              <w:rPr>
                <w:rFonts w:cstheme="minorHAnsi"/>
                <w:lang w:val="en-GB"/>
              </w:rPr>
              <w:t xml:space="preserve">Spain </w:t>
            </w:r>
            <w:r w:rsidRPr="00394F7E">
              <w:rPr>
                <w:rFonts w:cstheme="minorHAnsi"/>
                <w:lang w:val="en-GB"/>
              </w:rPr>
              <w:fldChar w:fldCharType="begin">
                <w:fldData xml:space="preserve">PEVuZE5vdGU+PENpdGU+PEF1dGhvcj5CYXJyYWNoaW5hPC9BdXRob3I+PFllYXI+MjAyMjwvWWVh
cj48UmVjTnVtPjY1PC9SZWNOdW0+PERpc3BsYXlUZXh0PigyOCk8L0Rpc3BsYXlUZXh0PjxyZWNv
cmQ+PHJlYy1udW1iZXI+NjU8L3JlYy1udW1iZXI+PGZvcmVpZ24ta2V5cz48a2V5IGFwcD0iRU4i
IGRiLWlkPSI1Mng1ZnB3djh6ZjJyaWVwcDJnNTBweHc1emV2c2UwcmU5djIiIHRpbWVzdGFtcD0i
MTY5NDQ0MDQ0MCI+NjU8L2tleT48L2ZvcmVpZ24ta2V5cz48cmVmLXR5cGUgbmFtZT0iSm91cm5h
bCBBcnRpY2xlIj4xNzwvcmVmLXR5cGU+PGNvbnRyaWJ1dG9ycz48YXV0aG9ycz48YXV0aG9yPkJh
cnJhY2hpbmEsIEouPC9hdXRob3I+PGF1dGhvcj5NYXJnYXJpdCwgQy48L2F1dGhvcj48YXV0aG9y
PkFuZHJldSwgQi48L2F1dGhvcj48YXV0aG9yPlphbmRvbmFpLCBULjwvYXV0aG9yPjxhdXRob3I+
QmFsbGVzdGVyLCBQLjwvYXV0aG9yPjxhdXRob3I+TXVyaWVsLCBKLjwvYXV0aG9yPjxhdXRob3I+
Q3V0aWxsYXMsIEUuPC9hdXRob3I+PGF1dGhvcj5QZWlybywgQS4gTS48L2F1dGhvcj48L2F1dGhv
cnM+PC9jb250cmlidXRvcnM+PGF1dGgtYWRkcmVzcz5CYXJyYWNoaW5hLCBKb3JkaS4gTmV1cm9w
aGFybWFjb2xvZ3kgb24gUGFpbiBhbmQgRnVuY3Rpb25hbCBEaXZlcnNpdHkgKE5FRCksIEFsaWNh
bnRlIEluc3RpdHV0ZSBmb3IgSGVhbHRoIGFuZCBCaW9tZWRpY2FsIFJlc2VhcmNoIChJU0FCSUFM
KSBBbGljYW50ZSwgU3BhaW4uJiN4RDtNYXJnYXJpdCwgQ2VzYXIuIE5ldXJvcGhhcm1hY29sb2d5
IG9uIFBhaW4gYW5kIEZ1bmN0aW9uYWwgRGl2ZXJzaXR5IChORUQpLCBBbGljYW50ZSBJbnN0aXR1
dGUgZm9yIEhlYWx0aCBhbmQgQmlvbWVkaWNhbCBSZXNlYXJjaCAoSVNBQklBTCkgQWxpY2FudGUs
IFNwYWluLiYjeEQ7TWFyZ2FyaXQsIENlc2FyLiBQYWluIFVuaXQsIERlcGFydG1lbnQgb2YgSGVh
bHRoIG9mIEFsaWNhbnRlLUdlbmVyYWwgSG9zcGl0YWwsIEFsaWNhbnRlLCBTcGFpbi4mI3hEO0Fu
ZHJldSwgQmxhbmNhLiBPY2N1cGF0aW9uYWwgT2JzZXJ2YXRvcnkgTWlndWVsIEhlcm5hbmRleiBV
bml2ZXJzaXR5IG9mIEVsY2hlLCBFbGNoZSwgU3BhaW4uJiN4RDtaYW5kb25haSwgVGhvbWFzLiBE
ZXBhcnRtZW50IG9mIENsaW5pY2FsIFBoYXJtYWNvbG9neSwgUGFlZGlhdHJpY3MgYW5kIE9yZ2Fu
aWMgQ2hlbWlzdHJ5IE1pZ3VlbCBIZXJuYW5kZXogVW5pdmVyc2l0eSBvZiBFbGNoZSwgRWxjaGUs
IFNwYWluLiYjeEQ7QmFsbGVzdGVyLCBQdXJhLiBOZXVyb3BoYXJtYWNvbG9neSBvbiBQYWluIGFu
ZCBGdW5jdGlvbmFsIERpdmVyc2l0eSAoTkVEKSwgQWxpY2FudGUgSW5zdGl0dXRlIGZvciBIZWFs
dGggYW5kIEJpb21lZGljYWwgUmVzZWFyY2ggKElTQUJJQUwpIEFsaWNhbnRlLCBTcGFpbi4mI3hE
O011cmllbCwgSmF2aWVyLiBOZXVyb3BoYXJtYWNvbG9neSBvbiBQYWluIGFuZCBGdW5jdGlvbmFs
IERpdmVyc2l0eSAoTkVEKSwgQWxpY2FudGUgSW5zdGl0dXRlIGZvciBIZWFsdGggYW5kIEJpb21l
ZGljYWwgUmVzZWFyY2ggKElTQUJJQUwpIEFsaWNhbnRlLCBTcGFpbi4mI3hEO0N1dGlsbGFzLCBF
c3BlcmFuemEuIE9jY3VwYXRpb25hbCBPYnNlcnZhdG9yeSBNaWd1ZWwgSGVybmFuZGV6IFVuaXZl
cnNpdHkgb2YgRWxjaGUsIEVsY2hlLCBTcGFpbi4mI3hEO1BlaXJvLCBBbmEgTS4gTmV1cm9waGFy
bWFjb2xvZ3kgb24gUGFpbiBhbmQgRnVuY3Rpb25hbCBEaXZlcnNpdHkgKE5FRCksIEFsaWNhbnRl
IEluc3RpdHV0ZSBmb3IgSGVhbHRoIGFuZCBCaW9tZWRpY2FsIFJlc2VhcmNoIChJU0FCSUFMKSBB
bGljYW50ZSwgU3BhaW4uJiN4RDtQZWlybywgQW5hIE0uIFBhaW4gVW5pdCwgRGVwYXJ0bWVudCBv
ZiBIZWFsdGggb2YgQWxpY2FudGUtR2VuZXJhbCBIb3NwaXRhbCwgQWxpY2FudGUsIFNwYWluLiYj
eEQ7UGVpcm8sIEFuYSBNLiBDbGluaWNhbCBQaGFybWFjb2xvZ3kgVW5pdCBEZXBhcnRtZW50IG9m
IEhlYWx0aCBvZiBBbGljYW50ZS1HZW5lcmFsIEhvc3BpdGFsIEFsaWNhbnRlLCBTcGFpbi48L2F1
dGgtYWRkcmVzcz48dGl0bGVzPjx0aXRsZT5UaGVyYXBldXRpYyBhbGxpYW5jZSBpbXBhY3Qgb24g
YW5hbGdlc2ljIG91dGNvbWVzIGluIGEgcmVhbC13b3JsZCBjbGluaWNhbCBzZXR0aW5nOiBBbiBv
YnNlcnZhdGlvbmFsIHN0dWR5PC90aXRsZT48c2Vjb25kYXJ5LXRpdGxlPkFjdGEgUGhhcm1hY2V1
dGljYTwvc2Vjb25kYXJ5LXRpdGxlPjwvdGl0bGVzPjxwZXJpb2RpY2FsPjxmdWxsLXRpdGxlPkFj
dGEgUGhhcm1hY2V1dGljYTwvZnVsbC10aXRsZT48L3BlcmlvZGljYWw+PHBhZ2VzPjUyOS01NDU8
L3BhZ2VzPjx2b2x1bWU+NzI8L3ZvbHVtZT48bnVtYmVyPjQ8L251bWJlcj48ZGF0ZXM+PHllYXI+
MjAyMjwveWVhcj48L2RhdGVzPjxhY2Nlc3Npb24tbnVtPjM2NjUxMzYyPC9hY2Nlc3Npb24tbnVt
Pjx3b3JrLXR5cGU+T2JzZXJ2YXRpb25hbCBTdHVkeTwvd29yay10eXBlPjx1cmxzPjxyZWxhdGVk
LXVybHM+PHVybD5odHRwczovL292aWRzcC5vdmlkLmNvbS9vdmlkd2ViLmNnaT9UPUpTJmFtcDtD
U0M9WSZhbXA7TkVXUz1OJmFtcDtQQUdFPWZ1bGx0ZXh0JmFtcDtEPW1lZGwmYW1wO0FOPTM2NjUx
MzYyPC91cmw+PHVybD5odHRwczovL2xpYmtleS5pby9saWJyYXJpZXMvNTI4L29wZW51cmw/Z2Vu
cmU9YXJ0aWNsZSZhbXA7YXVsYXN0PUJhcnJhY2hpbmEmYW1wO2lzc249MTMzMC0wMDc1JmFtcDt0
aXRsZT1BY3RhK1BoYXJtYWNldXRpY2EmYW1wO2F0aXRsZT1UaGVyYXBldXRpYythbGxpYW5jZStp
bXBhY3Qrb24rYW5hbGdlc2ljK291dGNvbWVzK2luK2ErcmVhbC13b3JsZCtjbGluaWNhbCtzZXR0
aW5nJTNBK0FuK29ic2VydmF0aW9uYWwrc3R1ZHkuJmFtcDt2b2x1bWU9NzImYW1wO2lzc3VlPTQm
YW1wO3NwYWdlPTUyOSZhbXA7ZXBhZ2U9NTQ1JmFtcDtkYXRlPTIwMjImYW1wO2RvaT0xMC4yNDc4
JTJGYWNwaC0yMDIyLTAwMzUmYW1wO3BtaWQ9MzY2NTEzNjImYW1wO3NpZD1PVklEOm1lZGxpbmU8
L3VybD48L3JlbGF0ZWQtdXJscz48L3VybHM+PGN1c3RvbTE+IE1lZGxpbmU8L2N1c3RvbTE+PGVs
ZWN0cm9uaWMtcmVzb3VyY2UtbnVtPjEwLjI0NzgvYWNwaC0yMDIyLTAwMzU8L2VsZWN0cm9uaWMt
cmVzb3VyY2UtbnVtPjxyZW1vdGUtZGF0YWJhc2UtbmFtZT5NRURMSU5FPC9yZW1vdGUtZGF0YWJh
c2UtbmFtZT48cmVtb3RlLWRhdGFiYXNlLXByb3ZpZGVyPk92aWQgVGVjaG5vbG9naWVzPC9yZW1v
dGUtZGF0YWJhc2UtcHJvdmlkZXI+PC9yZWNvcmQ+PC9DaXRlPjwvRW5kTm90ZT5=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CYXJyYWNoaW5hPC9BdXRob3I+PFllYXI+MjAyMjwvWWVh
cj48UmVjTnVtPjY1PC9SZWNOdW0+PERpc3BsYXlUZXh0PigyOCk8L0Rpc3BsYXlUZXh0PjxyZWNv
cmQ+PHJlYy1udW1iZXI+NjU8L3JlYy1udW1iZXI+PGZvcmVpZ24ta2V5cz48a2V5IGFwcD0iRU4i
IGRiLWlkPSI1Mng1ZnB3djh6ZjJyaWVwcDJnNTBweHc1emV2c2UwcmU5djIiIHRpbWVzdGFtcD0i
MTY5NDQ0MDQ0MCI+NjU8L2tleT48L2ZvcmVpZ24ta2V5cz48cmVmLXR5cGUgbmFtZT0iSm91cm5h
bCBBcnRpY2xlIj4xNzwvcmVmLXR5cGU+PGNvbnRyaWJ1dG9ycz48YXV0aG9ycz48YXV0aG9yPkJh
cnJhY2hpbmEsIEouPC9hdXRob3I+PGF1dGhvcj5NYXJnYXJpdCwgQy48L2F1dGhvcj48YXV0aG9y
PkFuZHJldSwgQi48L2F1dGhvcj48YXV0aG9yPlphbmRvbmFpLCBULjwvYXV0aG9yPjxhdXRob3I+
QmFsbGVzdGVyLCBQLjwvYXV0aG9yPjxhdXRob3I+TXVyaWVsLCBKLjwvYXV0aG9yPjxhdXRob3I+
Q3V0aWxsYXMsIEUuPC9hdXRob3I+PGF1dGhvcj5QZWlybywgQS4gTS48L2F1dGhvcj48L2F1dGhv
cnM+PC9jb250cmlidXRvcnM+PGF1dGgtYWRkcmVzcz5CYXJyYWNoaW5hLCBKb3JkaS4gTmV1cm9w
aGFybWFjb2xvZ3kgb24gUGFpbiBhbmQgRnVuY3Rpb25hbCBEaXZlcnNpdHkgKE5FRCksIEFsaWNh
bnRlIEluc3RpdHV0ZSBmb3IgSGVhbHRoIGFuZCBCaW9tZWRpY2FsIFJlc2VhcmNoIChJU0FCSUFM
KSBBbGljYW50ZSwgU3BhaW4uJiN4RDtNYXJnYXJpdCwgQ2VzYXIuIE5ldXJvcGhhcm1hY29sb2d5
IG9uIFBhaW4gYW5kIEZ1bmN0aW9uYWwgRGl2ZXJzaXR5IChORUQpLCBBbGljYW50ZSBJbnN0aXR1
dGUgZm9yIEhlYWx0aCBhbmQgQmlvbWVkaWNhbCBSZXNlYXJjaCAoSVNBQklBTCkgQWxpY2FudGUs
IFNwYWluLiYjeEQ7TWFyZ2FyaXQsIENlc2FyLiBQYWluIFVuaXQsIERlcGFydG1lbnQgb2YgSGVh
bHRoIG9mIEFsaWNhbnRlLUdlbmVyYWwgSG9zcGl0YWwsIEFsaWNhbnRlLCBTcGFpbi4mI3hEO0Fu
ZHJldSwgQmxhbmNhLiBPY2N1cGF0aW9uYWwgT2JzZXJ2YXRvcnkgTWlndWVsIEhlcm5hbmRleiBV
bml2ZXJzaXR5IG9mIEVsY2hlLCBFbGNoZSwgU3BhaW4uJiN4RDtaYW5kb25haSwgVGhvbWFzLiBE
ZXBhcnRtZW50IG9mIENsaW5pY2FsIFBoYXJtYWNvbG9neSwgUGFlZGlhdHJpY3MgYW5kIE9yZ2Fu
aWMgQ2hlbWlzdHJ5IE1pZ3VlbCBIZXJuYW5kZXogVW5pdmVyc2l0eSBvZiBFbGNoZSwgRWxjaGUs
IFNwYWluLiYjeEQ7QmFsbGVzdGVyLCBQdXJhLiBOZXVyb3BoYXJtYWNvbG9neSBvbiBQYWluIGFu
ZCBGdW5jdGlvbmFsIERpdmVyc2l0eSAoTkVEKSwgQWxpY2FudGUgSW5zdGl0dXRlIGZvciBIZWFs
dGggYW5kIEJpb21lZGljYWwgUmVzZWFyY2ggKElTQUJJQUwpIEFsaWNhbnRlLCBTcGFpbi4mI3hE
O011cmllbCwgSmF2aWVyLiBOZXVyb3BoYXJtYWNvbG9neSBvbiBQYWluIGFuZCBGdW5jdGlvbmFs
IERpdmVyc2l0eSAoTkVEKSwgQWxpY2FudGUgSW5zdGl0dXRlIGZvciBIZWFsdGggYW5kIEJpb21l
ZGljYWwgUmVzZWFyY2ggKElTQUJJQUwpIEFsaWNhbnRlLCBTcGFpbi4mI3hEO0N1dGlsbGFzLCBF
c3BlcmFuemEuIE9jY3VwYXRpb25hbCBPYnNlcnZhdG9yeSBNaWd1ZWwgSGVybmFuZGV6IFVuaXZl
cnNpdHkgb2YgRWxjaGUsIEVsY2hlLCBTcGFpbi4mI3hEO1BlaXJvLCBBbmEgTS4gTmV1cm9waGFy
bWFjb2xvZ3kgb24gUGFpbiBhbmQgRnVuY3Rpb25hbCBEaXZlcnNpdHkgKE5FRCksIEFsaWNhbnRl
IEluc3RpdHV0ZSBmb3IgSGVhbHRoIGFuZCBCaW9tZWRpY2FsIFJlc2VhcmNoIChJU0FCSUFMKSBB
bGljYW50ZSwgU3BhaW4uJiN4RDtQZWlybywgQW5hIE0uIFBhaW4gVW5pdCwgRGVwYXJ0bWVudCBv
ZiBIZWFsdGggb2YgQWxpY2FudGUtR2VuZXJhbCBIb3NwaXRhbCwgQWxpY2FudGUsIFNwYWluLiYj
eEQ7UGVpcm8sIEFuYSBNLiBDbGluaWNhbCBQaGFybWFjb2xvZ3kgVW5pdCBEZXBhcnRtZW50IG9m
IEhlYWx0aCBvZiBBbGljYW50ZS1HZW5lcmFsIEhvc3BpdGFsIEFsaWNhbnRlLCBTcGFpbi48L2F1
dGgtYWRkcmVzcz48dGl0bGVzPjx0aXRsZT5UaGVyYXBldXRpYyBhbGxpYW5jZSBpbXBhY3Qgb24g
YW5hbGdlc2ljIG91dGNvbWVzIGluIGEgcmVhbC13b3JsZCBjbGluaWNhbCBzZXR0aW5nOiBBbiBv
YnNlcnZhdGlvbmFsIHN0dWR5PC90aXRsZT48c2Vjb25kYXJ5LXRpdGxlPkFjdGEgUGhhcm1hY2V1
dGljYTwvc2Vjb25kYXJ5LXRpdGxlPjwvdGl0bGVzPjxwZXJpb2RpY2FsPjxmdWxsLXRpdGxlPkFj
dGEgUGhhcm1hY2V1dGljYTwvZnVsbC10aXRsZT48L3BlcmlvZGljYWw+PHBhZ2VzPjUyOS01NDU8
L3BhZ2VzPjx2b2x1bWU+NzI8L3ZvbHVtZT48bnVtYmVyPjQ8L251bWJlcj48ZGF0ZXM+PHllYXI+
MjAyMjwveWVhcj48L2RhdGVzPjxhY2Nlc3Npb24tbnVtPjM2NjUxMzYyPC9hY2Nlc3Npb24tbnVt
Pjx3b3JrLXR5cGU+T2JzZXJ2YXRpb25hbCBTdHVkeTwvd29yay10eXBlPjx1cmxzPjxyZWxhdGVk
LXVybHM+PHVybD5odHRwczovL292aWRzcC5vdmlkLmNvbS9vdmlkd2ViLmNnaT9UPUpTJmFtcDtD
U0M9WSZhbXA7TkVXUz1OJmFtcDtQQUdFPWZ1bGx0ZXh0JmFtcDtEPW1lZGwmYW1wO0FOPTM2NjUx
MzYyPC91cmw+PHVybD5odHRwczovL2xpYmtleS5pby9saWJyYXJpZXMvNTI4L29wZW51cmw/Z2Vu
cmU9YXJ0aWNsZSZhbXA7YXVsYXN0PUJhcnJhY2hpbmEmYW1wO2lzc249MTMzMC0wMDc1JmFtcDt0
aXRsZT1BY3RhK1BoYXJtYWNldXRpY2EmYW1wO2F0aXRsZT1UaGVyYXBldXRpYythbGxpYW5jZStp
bXBhY3Qrb24rYW5hbGdlc2ljK291dGNvbWVzK2luK2ErcmVhbC13b3JsZCtjbGluaWNhbCtzZXR0
aW5nJTNBK0FuK29ic2VydmF0aW9uYWwrc3R1ZHkuJmFtcDt2b2x1bWU9NzImYW1wO2lzc3VlPTQm
YW1wO3NwYWdlPTUyOSZhbXA7ZXBhZ2U9NTQ1JmFtcDtkYXRlPTIwMjImYW1wO2RvaT0xMC4yNDc4
JTJGYWNwaC0yMDIyLTAwMzUmYW1wO3BtaWQ9MzY2NTEzNjImYW1wO3NpZD1PVklEOm1lZGxpbmU8
L3VybD48L3JlbGF0ZWQtdXJscz48L3VybHM+PGN1c3RvbTE+IE1lZGxpbmU8L2N1c3RvbTE+PGVs
ZWN0cm9uaWMtcmVzb3VyY2UtbnVtPjEwLjI0NzgvYWNwaC0yMDIyLTAwMzU8L2VsZWN0cm9uaWMt
cmVzb3VyY2UtbnVtPjxyZW1vdGUtZGF0YWJhc2UtbmFtZT5NRURMSU5FPC9yZW1vdGUtZGF0YWJh
c2UtbmFtZT48cmVtb3RlLWRhdGFiYXNlLXByb3ZpZGVyPk92aWQgVGVjaG5vbG9naWVzPC9yZW1v
dGUtZGF0YWJhc2UtcHJvdmlkZXI+PC9yZWNvcmQ+PC9DaXRlPjwvRW5kTm90ZT5=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28)</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4 ADEs</w:t>
            </w:r>
            <w:r w:rsidRPr="00394F7E">
              <w:rPr>
                <w:vertAlign w:val="superscript"/>
                <w:lang w:val="en-GB"/>
              </w:rPr>
              <w:t>2</w:t>
            </w:r>
            <w:r w:rsidRPr="00394F7E">
              <w:rPr>
                <w:lang w:val="en-GB"/>
              </w:rPr>
              <w:t xml:space="preserve"> detected among 69 patients and treatment stopp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lastRenderedPageBreak/>
              <w:t>Bauters</w:t>
            </w:r>
            <w:proofErr w:type="spellEnd"/>
            <w:r w:rsidRPr="00394F7E">
              <w:rPr>
                <w:rFonts w:cstheme="minorHAnsi"/>
                <w:lang w:val="en-GB"/>
              </w:rPr>
              <w:t xml:space="preserve"> T.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08</w:t>
            </w:r>
          </w:p>
          <w:p w:rsidR="00394F7E" w:rsidRPr="00394F7E" w:rsidRDefault="00394F7E" w:rsidP="00394F7E">
            <w:pPr>
              <w:rPr>
                <w:lang w:val="en-GB"/>
              </w:rPr>
            </w:pPr>
            <w:r w:rsidRPr="00394F7E">
              <w:rPr>
                <w:rFonts w:cstheme="minorHAnsi"/>
                <w:lang w:val="en-GB"/>
              </w:rPr>
              <w:t xml:space="preserve">Belgium </w:t>
            </w:r>
            <w:r w:rsidRPr="00394F7E">
              <w:rPr>
                <w:rFonts w:cstheme="minorHAnsi"/>
                <w:lang w:val="en-GB"/>
              </w:rPr>
              <w:fldChar w:fldCharType="begin"/>
            </w:r>
            <w:r w:rsidRPr="00394F7E">
              <w:rPr>
                <w:rFonts w:cstheme="minorHAnsi"/>
                <w:lang w:val="en-GB"/>
              </w:rPr>
              <w:instrText xml:space="preserve"> ADDIN EN.CITE &lt;EndNote&gt;&lt;Cite&gt;&lt;Author&gt;Bauters&lt;/Author&gt;&lt;Year&gt;2008&lt;/Year&gt;&lt;RecNum&gt;23&lt;/RecNum&gt;&lt;DisplayText&gt;(29)&lt;/DisplayText&gt;&lt;record&gt;&lt;rec-number&gt;23&lt;/rec-number&gt;&lt;foreign-keys&gt;&lt;key app="EN" db-id="52x5fpwv8zf2riepp2g50pxw5zevse0re9v2" timestamp="1691050583"&gt;23&lt;/key&gt;&lt;/foreign-keys&gt;&lt;ref-type name="Journal Article"&gt;17&lt;/ref-type&gt;&lt;contributors&gt;&lt;authors&gt;&lt;author&gt;Bauters, T. G.&lt;/author&gt;&lt;author&gt;Devulder, J.&lt;/author&gt;&lt;author&gt;Robays, H.&lt;/author&gt;&lt;/authors&gt;&lt;/contributors&gt;&lt;auth-address&gt;Bauters, T G M. Ghent University Hospital, Dep. Pharmacy,-1 K12, De Pintelaan 185, 9000 Ghent, Belgium. tiene.bauters@uzgent.be&lt;/auth-address&gt;&lt;titles&gt;&lt;title&gt;Clinical pharmacy in a multidisciplinar team for chronic pain in adults&lt;/title&gt;&lt;secondary-title&gt;Acta Clinica Belgica&lt;/secondary-title&gt;&lt;/titles&gt;&lt;periodical&gt;&lt;full-title&gt;Acta Clinica Belgica&lt;/full-title&gt;&lt;/periodical&gt;&lt;pages&gt;247-50&lt;/pages&gt;&lt;volume&gt;63&lt;/volume&gt;&lt;number&gt;4&lt;/number&gt;&lt;dates&gt;&lt;year&gt;2008&lt;/year&gt;&lt;/dates&gt;&lt;accession-num&gt;19048702&lt;/accession-num&gt;&lt;urls&gt;&lt;related-urls&gt;&lt;url&gt;https://ovidsp.ovid.com/ovidweb.cgi?T=JS&amp;amp;CSC=Y&amp;amp;NEWS=N&amp;amp;PAGE=fulltext&amp;amp;D=med7&amp;amp;AN=19048702&lt;/url&gt;&lt;url&gt;https://libkey.io/libraries/528/openurl?genre=article&amp;amp;aulast=Bauters&amp;amp;issn=1784-3286&amp;amp;title=Acta+Clinica+Belgica&amp;amp;atitle=Clinical+pharmacy+in+a+multidisciplinar+team+for+chronic+pain+in+adults.&amp;amp;volume=63&amp;amp;issue=4&amp;amp;spage=247&amp;amp;epage=50&amp;amp;date=2008&amp;amp;doi=10.1179%2Facb.2008.045&amp;amp;pmid=19048702&amp;amp;sid=OVID:medline&lt;/url&gt;&lt;/related-urls&gt;&lt;/urls&gt;&lt;custom1&gt; Medline&lt;/custom1&gt;&lt;electronic-resource-num&gt;10.1179/acb.2008.045&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29)</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120 recorded interventions: 107 </w:t>
            </w:r>
            <w:r w:rsidRPr="00394F7E">
              <w:rPr>
                <w:shd w:val="clear" w:color="auto" w:fill="E2EFD9" w:themeFill="accent6" w:themeFillTint="33"/>
                <w:lang w:val="en-GB"/>
              </w:rPr>
              <w:t xml:space="preserve">clinical interventions, 12 </w:t>
            </w:r>
            <w:proofErr w:type="gramStart"/>
            <w:r w:rsidRPr="00394F7E">
              <w:rPr>
                <w:shd w:val="clear" w:color="auto" w:fill="E2EFD9" w:themeFill="accent6" w:themeFillTint="33"/>
                <w:lang w:val="en-GB"/>
              </w:rPr>
              <w:t>drug counselling</w:t>
            </w:r>
            <w:proofErr w:type="gramEnd"/>
            <w:r w:rsidRPr="00394F7E">
              <w:rPr>
                <w:shd w:val="clear" w:color="auto" w:fill="E2EFD9" w:themeFill="accent6" w:themeFillTint="33"/>
                <w:lang w:val="en-GB"/>
              </w:rPr>
              <w:t xml:space="preserve"> sessions, 1 delivery</w:t>
            </w:r>
            <w:r w:rsidRPr="00394F7E">
              <w:rPr>
                <w:lang w:val="en-GB"/>
              </w:rPr>
              <w:t xml:space="preserve"> of specific product. 95.3% (114/120) of clinical interventions were accept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Bellnier</w:t>
            </w:r>
            <w:proofErr w:type="spellEnd"/>
            <w:r w:rsidRPr="00394F7E">
              <w:rPr>
                <w:rFonts w:cstheme="minorHAnsi"/>
                <w:lang w:val="en-GB"/>
              </w:rPr>
              <w:t xml:space="preserve"> T.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2</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r>
            <w:r w:rsidRPr="00394F7E">
              <w:rPr>
                <w:rFonts w:cstheme="minorHAnsi"/>
                <w:lang w:val="en-GB"/>
              </w:rPr>
              <w:instrText xml:space="preserve"> ADDIN EN.CITE &lt;EndNote&gt;&lt;Cite&gt;&lt;Author&gt;Bellnier&lt;/Author&gt;&lt;Year&gt;2022&lt;/Year&gt;&lt;RecNum&gt;66&lt;/RecNum&gt;&lt;DisplayText&gt;(30)&lt;/DisplayText&gt;&lt;record&gt;&lt;rec-number&gt;66&lt;/rec-number&gt;&lt;foreign-keys&gt;&lt;key app="EN" db-id="52x5fpwv8zf2riepp2g50pxw5zevse0re9v2" timestamp="1694440594"&gt;66&lt;/key&gt;&lt;/foreign-keys&gt;&lt;ref-type name="Journal Article"&gt;17&lt;/ref-type&gt;&lt;contributors&gt;&lt;authors&gt;&lt;author&gt;Bellnier, T. J.&lt;/author&gt;&lt;author&gt;Brown, G. W.&lt;/author&gt;&lt;author&gt;Ortega, T.&lt;/author&gt;&lt;author&gt;Janda, M.&lt;/author&gt;&lt;author&gt;Miskowitz, K.&lt;/author&gt;&lt;/authors&gt;&lt;/contributors&gt;&lt;titles&gt;&lt;title&gt;Description of collaborative, fee-for-service, office-based, pharmacist-directed medical cannabis therapy management service for patients with chronic pain&lt;/title&gt;&lt;secondary-title&gt;Journal of the American Pharmacists Association: JAPhA&lt;/secondary-title&gt;&lt;/titles&gt;&lt;periodical&gt;&lt;full-title&gt;Journal of the American Pharmacists Association: JAPhA&lt;/full-title&gt;&lt;/periodical&gt;&lt;pages&gt;889-896&lt;/pages&gt;&lt;volume&gt;62&lt;/volume&gt;&lt;number&gt;3&lt;/number&gt;&lt;dates&gt;&lt;year&gt;2022&lt;/year&gt;&lt;/dates&gt;&lt;accession-num&gt;34887189&lt;/accession-num&gt;&lt;urls&gt;&lt;related-urls&gt;&lt;url&gt;https://ovidsp.ovid.com/ovidweb.cgi?T=JS&amp;amp;CSC=Y&amp;amp;NEWS=N&amp;amp;PAGE=fulltext&amp;amp;D=med22&amp;amp;AN=34887189&lt;/url&gt;&lt;url&gt;https://libkey.io/libraries/528/openurl?genre=article&amp;amp;aulast=Bellnier&amp;amp;issn=1086-5802&amp;amp;title=Journal+of+the+American+Pharmacists+Association%3A+JAPhA&amp;amp;atitle=Description+of+collaborative%2C+fee-for-service%2C+office-based%2C+pharmacist-directed+medical+cannabis+therapy+management+service+for+patients+with+chronic+pain.&amp;amp;volume=62&amp;amp;issue=3&amp;amp;spage=889&amp;amp;epage=896&amp;amp;date=2022&amp;amp;doi=10.1016%2Fj.japh.2021.11.023&amp;amp;pmid=34887189&amp;amp;sid=OVID:medline&lt;/url&gt;&lt;/related-urls&gt;&lt;/urls&gt;&lt;custom1&gt; Medline&lt;/custom1&gt;&lt;electronic-resource-num&gt;10.1016/j.japh.2021.11.023&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30)</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89% (118/133) patients retained.</w:t>
            </w:r>
          </w:p>
          <w:p w:rsidR="00394F7E" w:rsidRPr="00394F7E" w:rsidRDefault="00394F7E" w:rsidP="00394F7E">
            <w:pPr>
              <w:rPr>
                <w:lang w:val="en-GB"/>
              </w:rPr>
            </w:pPr>
            <w:r w:rsidRPr="00394F7E">
              <w:rPr>
                <w:lang w:val="en-GB"/>
              </w:rPr>
              <w:t>Anecdotally, patients seemed satisfi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Revenues generated covered the time spent for all providers, plus some overheads.</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Bhimji</w:t>
            </w:r>
            <w:proofErr w:type="spellEnd"/>
            <w:r w:rsidRPr="00394F7E">
              <w:rPr>
                <w:rFonts w:cstheme="minorHAnsi"/>
                <w:lang w:val="en-GB"/>
              </w:rPr>
              <w:t xml:space="preserve"> H.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0</w:t>
            </w:r>
          </w:p>
          <w:p w:rsidR="00394F7E" w:rsidRPr="00394F7E" w:rsidRDefault="00394F7E" w:rsidP="00394F7E">
            <w:pPr>
              <w:rPr>
                <w:lang w:val="en-GB"/>
              </w:rPr>
            </w:pPr>
            <w:r w:rsidRPr="00394F7E">
              <w:rPr>
                <w:rFonts w:cstheme="minorHAnsi"/>
                <w:lang w:val="en-GB"/>
              </w:rPr>
              <w:t xml:space="preserve">Canada </w:t>
            </w:r>
            <w:r w:rsidRPr="00394F7E">
              <w:rPr>
                <w:rFonts w:cstheme="minorHAnsi"/>
                <w:lang w:val="en-GB"/>
              </w:rPr>
              <w:fldChar w:fldCharType="begin"/>
            </w:r>
            <w:r w:rsidRPr="00394F7E">
              <w:rPr>
                <w:rFonts w:cstheme="minorHAnsi"/>
                <w:lang w:val="en-GB"/>
              </w:rPr>
              <w:instrText xml:space="preserve"> ADDIN EN.CITE &lt;EndNote&gt;&lt;Cite&gt;&lt;Author&gt;Bhimji&lt;/Author&gt;&lt;Year&gt;2020&lt;/Year&gt;&lt;RecNum&gt;24&lt;/RecNum&gt;&lt;DisplayText&gt;(31)&lt;/DisplayText&gt;&lt;record&gt;&lt;rec-number&gt;24&lt;/rec-number&gt;&lt;foreign-keys&gt;&lt;key app="EN" db-id="52x5fpwv8zf2riepp2g50pxw5zevse0re9v2" timestamp="1691050621"&gt;24&lt;/key&gt;&lt;/foreign-keys&gt;&lt;ref-type name="Journal Article"&gt;17&lt;/ref-type&gt;&lt;contributors&gt;&lt;authors&gt;&lt;author&gt;Bhimji, H.&lt;/author&gt;&lt;author&gt;Landry, E.&lt;/author&gt;&lt;author&gt;Jorgenson, D.&lt;/author&gt;&lt;/authors&gt;&lt;/contributors&gt;&lt;auth-address&gt;(Bhimji, Landry, Jorgenson) Saskatchewan Health Authority (Bhimji), University of Saskatchewan, Saskatoon, SK, United States&amp;#xD;(Bhimji, Landry, Jorgenson) College of Pharmacy and Nutrition, University of Saskatchewan, Saskatoon, SK, United States&lt;/auth-address&gt;&lt;titles&gt;&lt;title&gt;Impact of pharmacist-led medication assessments on opioid utilization&lt;/title&gt;&lt;secondary-title&gt;Canadian Pharmacists Journal&lt;/secondary-title&gt;&lt;/titles&gt;&lt;periodical&gt;&lt;full-title&gt;Canadian Pharmacists Journal&lt;/full-title&gt;&lt;/periodical&gt;&lt;pages&gt;148-152&lt;/pages&gt;&lt;volume&gt;153(3)&lt;/volume&gt;&lt;dates&gt;&lt;year&gt;2020&lt;/year&gt;&lt;pub-dates&gt;&lt;date&gt;01 May&lt;/date&gt;&lt;/pub-dates&gt;&lt;/dates&gt;&lt;accession-num&gt;2004471966&lt;/accession-num&gt;&lt;urls&gt;&lt;related-urls&gt;&lt;url&gt;https://ovidsp.ovid.com/ovidweb.cgi?T=JS&amp;amp;CSC=Y&amp;amp;NEWS=N&amp;amp;PAGE=fulltext&amp;amp;D=emed21&amp;amp;AN=2004471966&lt;/url&gt;&lt;url&gt;https://libkey.io/libraries/528/openurl?genre=article&amp;amp;aulast=Bhimji&amp;amp;issn=1715-1635&amp;amp;title=Canadian+Pharmacists+Journal&amp;amp;atitle=Impact+of+pharmacist-led+medication+assessments+on+opioid+utilization&amp;amp;volume=153&amp;amp;issue=3&amp;amp;spage=148&amp;amp;epage=152&amp;amp;date=2020&amp;amp;doi=10.1177%2F1715163520908285&amp;amp;pmid=&amp;amp;sid=OVID:embase&lt;/url&gt;&lt;/related-urls&gt;&lt;/urls&gt;&lt;custom1&gt; Embase&lt;/custom1&gt;&lt;electronic-resource-num&gt;10.1177/1715163520908285&lt;/electronic-resource-num&gt;&lt;remote-database-name&gt;Embas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31)</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Mean MME</w:t>
            </w:r>
            <w:r w:rsidRPr="00394F7E">
              <w:rPr>
                <w:vertAlign w:val="superscript"/>
                <w:lang w:val="en-GB"/>
              </w:rPr>
              <w:t>3</w:t>
            </w:r>
            <w:r w:rsidRPr="00394F7E">
              <w:rPr>
                <w:lang w:val="en-GB"/>
              </w:rPr>
              <w:t xml:space="preserve"> reduced from 129.8 to 108.2 mg/day. No change in adjunctive pain medication. 42.9% (6/14) of interventions were accept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0.5/1</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proofErr w:type="spellStart"/>
            <w:r w:rsidRPr="00394F7E">
              <w:rPr>
                <w:rFonts w:cstheme="minorHAnsi"/>
              </w:rPr>
              <w:lastRenderedPageBreak/>
              <w:t>Boren</w:t>
            </w:r>
            <w:proofErr w:type="spellEnd"/>
            <w:r w:rsidRPr="00394F7E">
              <w:rPr>
                <w:rFonts w:cstheme="minorHAnsi"/>
              </w:rPr>
              <w:t xml:space="preserve"> L.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19</w:t>
            </w:r>
          </w:p>
          <w:p w:rsidR="00394F7E" w:rsidRPr="00394F7E" w:rsidRDefault="00394F7E" w:rsidP="00394F7E">
            <w:pPr>
              <w:rPr>
                <w:rFonts w:cstheme="minorHAnsi"/>
              </w:rPr>
            </w:pPr>
            <w:r w:rsidRPr="00394F7E">
              <w:rPr>
                <w:rFonts w:cstheme="minorHAnsi"/>
              </w:rPr>
              <w:t xml:space="preserve">USA </w:t>
            </w:r>
            <w:r w:rsidRPr="00394F7E">
              <w:rPr>
                <w:rFonts w:cstheme="minorHAnsi"/>
                <w:lang w:val="en-GB"/>
              </w:rPr>
              <w:fldChar w:fldCharType="begin">
                <w:fldData xml:space="preserve">PEVuZE5vdGU+PENpdGU+PEF1dGhvcj5Cb3JlbjwvQXV0aG9yPjxZZWFyPjIwMTk8L1llYXI+PFJl
Y051bT4yNTwvUmVjTnVtPjxEaXNwbGF5VGV4dD4oMzIpPC9EaXNwbGF5VGV4dD48cmVjb3JkPjxy
ZWMtbnVtYmVyPjI1PC9yZWMtbnVtYmVyPjxmb3JlaWduLWtleXM+PGtleSBhcHA9IkVOIiBkYi1p
ZD0iNTJ4NWZwd3Y4emYycmllcHAyZzUwcHh3NXpldnNlMHJlOXYyIiB0aW1lc3RhbXA9IjE2OTEw
NTA3MDUiPjI1PC9rZXk+PC9mb3JlaWduLWtleXM+PHJlZi10eXBlIG5hbWU9IkpvdXJuYWwgQXJ0
aWNsZSI+MTc8L3JlZi10eXBlPjxjb250cmlidXRvcnM+PGF1dGhvcnM+PGF1dGhvcj5Cb3Jlbiwg
TC4gTC48L2F1dGhvcj48YXV0aG9yPkxvY2tlLCBBLiBNLjwvYXV0aG9yPjxhdXRob3I+RnJpZWRt
YW4sIEEuIFMuPC9hdXRob3I+PGF1dGhvcj5CbGFja21vcmUsIEMuIEMuPC9hdXRob3I+PGF1dGhv
cj5Xb29sZiwgUi48L2F1dGhvcj48L2F1dGhvcnM+PC9jb250cmlidXRvcnM+PGF1dGgtYWRkcmVz
cz5Cb3JlbiwgTGFjZXkgTC4gRGVwYXJ0bWVudCBvZiBQaGFybWFjeSwgVmlyZ2luaWEgTWFzb24g
TWVkaWNhbCBDZW50ZXIsIFNlYXR0bGUsIFdBLiYjeEQ7TG9ja2UsIEFtYW5kYSBNLiBEZXBhcnRt
ZW50IG9mIFBoYXJtYWN5LCBWaXJnaW5pYSBNYXNvbiBNZWRpY2FsIENlbnRlciwgU2VhdHRsZSwg
V0EuJiN4RDtMb2NrZSwgQW1hbmRhIE0uIFBoeXNpY2FsIE1lZGljaW5lIGFuZCBSZWhhYmlsaXRh
dGlvbiwgVmlyZ2luaWEgTWFzb24gTWVkaWNhbCBDZW50ZXIsIFNlYXR0bGUsIFdBLiYjeEQ7RnJp
ZWRtYW4sIEFuZHJldyBTLiBQaHlzaWNhbCBNZWRpY2luZSBhbmQgUmVoYWJpbGl0YXRpb24sIFZp
cmdpbmlhIE1hc29uIE1lZGljYWwgQ2VudGVyLCBTZWF0dGxlLCBXQS4mI3hEO0ZyaWVkbWFuLCBB
bmRyZXcgUy4gTmV1cm9zY2llbmNlIEluc3RpdHV0ZSwgVmlyZ2luaWEgTWFzb24gTWVkaWNhbCBD
ZW50ZXIsIFNlYXR0bGUsIFdBLiYjeEQ7QmxhY2ttb3JlLCBDcmFpZyBDLiBDZW50ZXIgZm9yIEhl
YWx0aCBDYXJlIEltcHJvdmVtZW50IFNjaWVuY2UsIFZpcmdpbmlhIE1hc29uIE1lZGljYWwgQ2Vu
dGVyLCBTZWF0dGxlLCBXQS4mI3hEO1dvb2xmLCBSb2dlci4gRGVwYXJ0bWVudCBvZiBQaGFybWFj
eSwgVmlyZ2luaWEgTWFzb24gTWVkaWNhbCBDZW50ZXIsIFNlYXR0bGUsIFdBLjwvYXV0aC1hZGRy
ZXNzPjx0aXRsZXM+PHRpdGxlPlRlYW0tQmFzZWQgTWVkaWNpbmU6IEluY29ycG9yYXRpbmcgYSBD
bGluaWNhbCBQaGFybWFjaXN0IGludG8gUGFpbiBhbmQgT3Bpb2lkIFByYWN0aWNlIE1hbmFnZW1l
bnQ8L3RpdGxlPjxzZWNvbmRhcnktdGl0bGU+UG0gJmFtcDsgUjwvc2Vjb25kYXJ5LXRpdGxlPjwv
dGl0bGVzPjxwZXJpb2RpY2FsPjxmdWxsLXRpdGxlPlBtICZhbXA7IFI8L2Z1bGwtdGl0bGU+PC9w
ZXJpb2RpY2FsPjxwYWdlcz4xMTcwLTExNzc8L3BhZ2VzPjx2b2x1bWU+MTE8L3ZvbHVtZT48bnVt
YmVyPjExPC9udW1iZXI+PGRhdGVzPjx5ZWFyPjIwMTk8L3llYXI+PC9kYXRlcz48YWNjZXNzaW9u
LW51bT4zMDcyOTcyMzwvYWNjZXNzaW9uLW51bT48dXJscz48cmVsYXRlZC11cmxzPjx1cmw+aHR0
cHM6Ly9vdmlkc3Aub3ZpZC5jb20vb3ZpZHdlYi5jZ2k/VD1KUyZhbXA7Q1NDPVkmYW1wO05FV1M9
TiZhbXA7UEFHRT1mdWxsdGV4dCZhbXA7RD1tZWQxNiZhbXA7QU49MzA3Mjk3MjM8L3VybD48dXJs
Pmh0dHBzOi8vbGlia2V5LmlvL2xpYnJhcmllcy81Mjgvb3BlbnVybD9nZW5yZT1hcnRpY2xlJmFt
cDthdWxhc3Q9Qm9yZW4mYW1wO2lzc249MTkzNC0xNDgyJmFtcDt0aXRsZT1QbSslMjYrUiZhbXA7
YXRpdGxlPVRlYW0tQmFzZWQrTWVkaWNpbmUlM0ErSW5jb3Jwb3JhdGluZythK0NsaW5pY2FsK1Bo
YXJtYWNpc3QraW50bytQYWluK2FuZCtPcGlvaWQrUHJhY3RpY2UrTWFuYWdlbWVudC4mYW1wO3Zv
bHVtZT0xMSZhbXA7aXNzdWU9MTEmYW1wO3NwYWdlPTExNzAmYW1wO2VwYWdlPTExNzcmYW1wO2Rh
dGU9MjAxOSZhbXA7ZG9pPTEwLjEwMDIlMkZwbXJqLjEyMTI3JmFtcDtwbWlkPTMwNzI5NzIzJmFt
cDtzaWQ9T1ZJRDptZWRsaW5lPC91cmw+PC9yZWxhdGVkLXVybHM+PC91cmxzPjxjdXN0b20xPiBN
ZWRsaW5lPC9jdXN0b20xPjxlbGVjdHJvbmljLXJlc291cmNlLW51bT4xMC4xMDAyL3BtcmouMTIx
Mjc8L2VsZWN0cm9uaWMtcmVzb3VyY2UtbnVtPjxyZW1vdGUtZGF0YWJhc2UtbmFtZT5NRURMSU5F
PC9yZW1vdGUtZGF0YWJhc2UtbmFtZT48cmVtb3RlLWRhdGFiYXNlLXByb3ZpZGVyPk92aWQgVGVj
aG5vbG9naWVzPC9yZW1vdGUtZGF0YWJhc2UtcHJvdmlkZXI+PC9yZWNvcmQ+PC9DaXRlPjwvRW5k
Tm90ZT5=
</w:fldData>
              </w:fldChar>
            </w:r>
            <w:r w:rsidRPr="00394F7E">
              <w:rPr>
                <w:rFonts w:cstheme="minorHAnsi"/>
              </w:rPr>
              <w:instrText xml:space="preserve"> ADDIN EN.CITE </w:instrText>
            </w:r>
            <w:r w:rsidRPr="00394F7E">
              <w:rPr>
                <w:rFonts w:cstheme="minorHAnsi"/>
                <w:lang w:val="en-GB"/>
              </w:rPr>
              <w:fldChar w:fldCharType="begin">
                <w:fldData xml:space="preserve">PEVuZE5vdGU+PENpdGU+PEF1dGhvcj5Cb3JlbjwvQXV0aG9yPjxZZWFyPjIwMTk8L1llYXI+PFJl
Y051bT4yNTwvUmVjTnVtPjxEaXNwbGF5VGV4dD4oMzIpPC9EaXNwbGF5VGV4dD48cmVjb3JkPjxy
ZWMtbnVtYmVyPjI1PC9yZWMtbnVtYmVyPjxmb3JlaWduLWtleXM+PGtleSBhcHA9IkVOIiBkYi1p
ZD0iNTJ4NWZwd3Y4emYycmllcHAyZzUwcHh3NXpldnNlMHJlOXYyIiB0aW1lc3RhbXA9IjE2OTEw
NTA3MDUiPjI1PC9rZXk+PC9mb3JlaWduLWtleXM+PHJlZi10eXBlIG5hbWU9IkpvdXJuYWwgQXJ0
aWNsZSI+MTc8L3JlZi10eXBlPjxjb250cmlidXRvcnM+PGF1dGhvcnM+PGF1dGhvcj5Cb3Jlbiwg
TC4gTC48L2F1dGhvcj48YXV0aG9yPkxvY2tlLCBBLiBNLjwvYXV0aG9yPjxhdXRob3I+RnJpZWRt
YW4sIEEuIFMuPC9hdXRob3I+PGF1dGhvcj5CbGFja21vcmUsIEMuIEMuPC9hdXRob3I+PGF1dGhv
cj5Xb29sZiwgUi48L2F1dGhvcj48L2F1dGhvcnM+PC9jb250cmlidXRvcnM+PGF1dGgtYWRkcmVz
cz5Cb3JlbiwgTGFjZXkgTC4gRGVwYXJ0bWVudCBvZiBQaGFybWFjeSwgVmlyZ2luaWEgTWFzb24g
TWVkaWNhbCBDZW50ZXIsIFNlYXR0bGUsIFdBLiYjeEQ7TG9ja2UsIEFtYW5kYSBNLiBEZXBhcnRt
ZW50IG9mIFBoYXJtYWN5LCBWaXJnaW5pYSBNYXNvbiBNZWRpY2FsIENlbnRlciwgU2VhdHRsZSwg
V0EuJiN4RDtMb2NrZSwgQW1hbmRhIE0uIFBoeXNpY2FsIE1lZGljaW5lIGFuZCBSZWhhYmlsaXRh
dGlvbiwgVmlyZ2luaWEgTWFzb24gTWVkaWNhbCBDZW50ZXIsIFNlYXR0bGUsIFdBLiYjeEQ7RnJp
ZWRtYW4sIEFuZHJldyBTLiBQaHlzaWNhbCBNZWRpY2luZSBhbmQgUmVoYWJpbGl0YXRpb24sIFZp
cmdpbmlhIE1hc29uIE1lZGljYWwgQ2VudGVyLCBTZWF0dGxlLCBXQS4mI3hEO0ZyaWVkbWFuLCBB
bmRyZXcgUy4gTmV1cm9zY2llbmNlIEluc3RpdHV0ZSwgVmlyZ2luaWEgTWFzb24gTWVkaWNhbCBD
ZW50ZXIsIFNlYXR0bGUsIFdBLiYjeEQ7QmxhY2ttb3JlLCBDcmFpZyBDLiBDZW50ZXIgZm9yIEhl
YWx0aCBDYXJlIEltcHJvdmVtZW50IFNjaWVuY2UsIFZpcmdpbmlhIE1hc29uIE1lZGljYWwgQ2Vu
dGVyLCBTZWF0dGxlLCBXQS4mI3hEO1dvb2xmLCBSb2dlci4gRGVwYXJ0bWVudCBvZiBQaGFybWFj
eSwgVmlyZ2luaWEgTWFzb24gTWVkaWNhbCBDZW50ZXIsIFNlYXR0bGUsIFdBLjwvYXV0aC1hZGRy
ZXNzPjx0aXRsZXM+PHRpdGxlPlRlYW0tQmFzZWQgTWVkaWNpbmU6IEluY29ycG9yYXRpbmcgYSBD
bGluaWNhbCBQaGFybWFjaXN0IGludG8gUGFpbiBhbmQgT3Bpb2lkIFByYWN0aWNlIE1hbmFnZW1l
bnQ8L3RpdGxlPjxzZWNvbmRhcnktdGl0bGU+UG0gJmFtcDsgUjwvc2Vjb25kYXJ5LXRpdGxlPjwv
dGl0bGVzPjxwZXJpb2RpY2FsPjxmdWxsLXRpdGxlPlBtICZhbXA7IFI8L2Z1bGwtdGl0bGU+PC9w
ZXJpb2RpY2FsPjxwYWdlcz4xMTcwLTExNzc8L3BhZ2VzPjx2b2x1bWU+MTE8L3ZvbHVtZT48bnVt
YmVyPjExPC9udW1iZXI+PGRhdGVzPjx5ZWFyPjIwMTk8L3llYXI+PC9kYXRlcz48YWNjZXNzaW9u
LW51bT4zMDcyOTcyMzwvYWNjZXNzaW9uLW51bT48dXJscz48cmVsYXRlZC11cmxzPjx1cmw+aHR0
cHM6Ly9vdmlkc3Aub3ZpZC5jb20vb3ZpZHdlYi5jZ2k/VD1KUyZhbXA7Q1NDPVkmYW1wO05FV1M9
TiZhbXA7UEFHRT1mdWxsdGV4dCZhbXA7RD1tZWQxNiZhbXA7QU49MzA3Mjk3MjM8L3VybD48dXJs
Pmh0dHBzOi8vbGlia2V5LmlvL2xpYnJhcmllcy81Mjgvb3BlbnVybD9nZW5yZT1hcnRpY2xlJmFt
cDthdWxhc3Q9Qm9yZW4mYW1wO2lzc249MTkzNC0xNDgyJmFtcDt0aXRsZT1QbSslMjYrUiZhbXA7
YXRpdGxlPVRlYW0tQmFzZWQrTWVkaWNpbmUlM0ErSW5jb3Jwb3JhdGluZythK0NsaW5pY2FsK1Bo
YXJtYWNpc3QraW50bytQYWluK2FuZCtPcGlvaWQrUHJhY3RpY2UrTWFuYWdlbWVudC4mYW1wO3Zv
bHVtZT0xMSZhbXA7aXNzdWU9MTEmYW1wO3NwYWdlPTExNzAmYW1wO2VwYWdlPTExNzcmYW1wO2Rh
dGU9MjAxOSZhbXA7ZG9pPTEwLjEwMDIlMkZwbXJqLjEyMTI3JmFtcDtwbWlkPTMwNzI5NzIzJmFt
cDtzaWQ9T1ZJRDptZWRsaW5lPC91cmw+PC9yZWxhdGVkLXVybHM+PC91cmxzPjxjdXN0b20xPiBN
ZWRsaW5lPC9jdXN0b20xPjxlbGVjdHJvbmljLXJlc291cmNlLW51bT4xMC4xMDAyL3BtcmouMTIx
Mjc8L2VsZWN0cm9uaWMtcmVzb3VyY2UtbnVtPjxyZW1vdGUtZGF0YWJhc2UtbmFtZT5NRURMSU5F
PC9yZW1vdGUtZGF0YWJhc2UtbmFtZT48cmVtb3RlLWRhdGFiYXNlLXByb3ZpZGVyPk92aWQgVGVj
aG5vbG9naWVzPC9yZW1vdGUtZGF0YWJhc2UtcHJvdmlkZXI+PC9yZWNvcmQ+PC9DaXRlPjwvRW5k
Tm90ZT5=
</w:fldData>
              </w:fldChar>
            </w:r>
            <w:r w:rsidRPr="00394F7E">
              <w:rPr>
                <w:rFonts w:cstheme="minorHAnsi"/>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rPr>
              <w:t>(32)</w:t>
            </w:r>
            <w:r w:rsidRPr="00394F7E">
              <w:rPr>
                <w:rFonts w:cstheme="minorHAnsi"/>
                <w:lang w:val="en-GB"/>
              </w:rPr>
              <w:fldChar w:fldCharType="end"/>
            </w:r>
            <w:r w:rsidRPr="00394F7E">
              <w:rPr>
                <w:rFonts w:cstheme="minorHAnsi"/>
              </w:rPr>
              <w:t xml:space="preserve"> </w:t>
            </w:r>
          </w:p>
          <w:p w:rsidR="00394F7E" w:rsidRPr="00394F7E" w:rsidRDefault="00394F7E" w:rsidP="00394F7E"/>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Pharmacists initiated non-opioid medications in 19.5% (209/1072) patient consultations.</w:t>
            </w:r>
          </w:p>
          <w:p w:rsidR="00394F7E" w:rsidRPr="00394F7E" w:rsidRDefault="00394F7E" w:rsidP="00394F7E">
            <w:pPr>
              <w:rPr>
                <w:lang w:val="en-GB"/>
              </w:rPr>
            </w:pPr>
            <w:r w:rsidRPr="00394F7E">
              <w:rPr>
                <w:lang w:val="en-GB"/>
              </w:rPr>
              <w:t>Pharmacists screened more urine and signed agreements, but no significant overall change in MME</w:t>
            </w:r>
            <w:r w:rsidRPr="00394F7E">
              <w:rPr>
                <w:vertAlign w:val="superscript"/>
                <w:lang w:val="en-GB"/>
              </w:rPr>
              <w:t>3</w:t>
            </w:r>
            <w:r w:rsidRPr="00394F7E">
              <w:rPr>
                <w:lang w:val="en-GB"/>
              </w:rPr>
              <w:t>. Was a clinically significant mean reduction in MME</w:t>
            </w:r>
            <w:r w:rsidRPr="00394F7E">
              <w:rPr>
                <w:vertAlign w:val="superscript"/>
                <w:lang w:val="en-GB"/>
              </w:rPr>
              <w:t>3</w:t>
            </w:r>
            <w:r w:rsidRPr="00394F7E">
              <w:rPr>
                <w:lang w:val="en-GB"/>
              </w:rPr>
              <w:t xml:space="preserve"> after 5 pharmacist </w:t>
            </w:r>
            <w:proofErr w:type="gramStart"/>
            <w:r w:rsidRPr="00394F7E">
              <w:rPr>
                <w:lang w:val="en-GB"/>
              </w:rPr>
              <w:t>visits.</w:t>
            </w:r>
            <w:proofErr w:type="gramEnd"/>
            <w:r w:rsidRPr="00394F7E">
              <w:rPr>
                <w:lang w:val="en-GB"/>
              </w:rPr>
              <w:t xml:space="preserve"> Patients using physicians only had increased MME</w:t>
            </w:r>
            <w:r w:rsidRPr="00394F7E">
              <w:rPr>
                <w:vertAlign w:val="superscript"/>
                <w:lang w:val="en-GB"/>
              </w:rPr>
              <w:t>3</w:t>
            </w:r>
            <w:r w:rsidRPr="00394F7E">
              <w:rPr>
                <w:lang w:val="en-GB"/>
              </w:rPr>
              <w:t>.</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0.5/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r w:rsidRPr="00394F7E">
              <w:rPr>
                <w:rFonts w:cstheme="minorHAnsi"/>
                <w:lang w:val="fr-CH"/>
              </w:rPr>
              <w:t xml:space="preserve">Briggs M.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08</w:t>
            </w:r>
          </w:p>
          <w:p w:rsidR="00394F7E" w:rsidRPr="00394F7E" w:rsidRDefault="00394F7E" w:rsidP="00394F7E">
            <w:pPr>
              <w:rPr>
                <w:lang w:val="fr-CH"/>
              </w:rPr>
            </w:pPr>
            <w:r w:rsidRPr="00394F7E">
              <w:rPr>
                <w:rFonts w:cstheme="minorHAnsi"/>
                <w:lang w:val="fr-CH"/>
              </w:rPr>
              <w:t xml:space="preserve">UK </w:t>
            </w:r>
            <w:r w:rsidRPr="00394F7E">
              <w:rPr>
                <w:rFonts w:cstheme="minorHAnsi"/>
                <w:lang w:val="en-GB"/>
              </w:rPr>
              <w:fldChar w:fldCharType="begin"/>
            </w:r>
            <w:r w:rsidRPr="00394F7E">
              <w:rPr>
                <w:rFonts w:cstheme="minorHAnsi"/>
                <w:lang w:val="fr-CH"/>
              </w:rPr>
              <w:instrText xml:space="preserve"> ADDIN EN.CITE &lt;EndNote&gt;&lt;Cite&gt;&lt;Author&gt;Briggs&lt;/Author&gt;&lt;Year&gt;2008&lt;/Year&gt;&lt;RecNum&gt;27&lt;/RecNum&gt;&lt;DisplayText&gt;(33)&lt;/DisplayText&gt;&lt;record&gt;&lt;rec-number&gt;27&lt;/rec-number&gt;&lt;foreign-keys&gt;&lt;key app="EN" db-id="52x5fpwv8zf2riepp2g50pxw5zevse0re9v2" timestamp="1691050790"&gt;27&lt;/key&gt;&lt;/foreign-keys&gt;&lt;ref-type name="Journal Article"&gt;17&lt;/ref-type&gt;&lt;contributors&gt;&lt;authors&gt;&lt;author&gt;Briggs, M.&lt;/author&gt;&lt;author&gt;Closs, S. J.&lt;/author&gt;&lt;author&gt;Marczewski, K.&lt;/author&gt;&lt;author&gt;Barratt, J.&lt;/author&gt;&lt;/authors&gt;&lt;/contributors&gt;&lt;auth-address&gt;Briggs, Michelle. University of Leeds, UK. m.briggs@leeds.ac.uk&lt;/auth-address&gt;&lt;titles&gt;&lt;title&gt;A feasibility study of a combined nurse/pharmacist-led chronic pain clinic in primary care&lt;/title&gt;&lt;secondary-title&gt;Quality in Primary Care&lt;/secondary-title&gt;&lt;/titles&gt;&lt;periodical&gt;&lt;full-title&gt;Quality in Primary Care&lt;/full-title&gt;&lt;/periodical&gt;&lt;pages&gt;91-4&lt;/pages&gt;&lt;volume&gt;16&lt;/volume&gt;&lt;number&gt;2&lt;/number&gt;&lt;dates&gt;&lt;year&gt;2008&lt;/year&gt;&lt;/dates&gt;&lt;accession-num&gt;18700085&lt;/accession-num&gt;&lt;work-type&gt;Research Support, Non-U.S. Gov&amp;apos;t&lt;/work-type&gt;&lt;urls&gt;&lt;related-urls&gt;&lt;url&gt;https://ovidsp.ovid.com/ovidweb.cgi?T=JS&amp;amp;CSC=Y&amp;amp;NEWS=N&amp;amp;PAGE=fulltext&amp;amp;D=med7&amp;amp;AN=18700085&lt;/url&gt;&lt;url&gt;https://libkey.io/libraries/528/openurl?genre=article&amp;amp;aulast=Briggs&amp;amp;issn=1479-1072&amp;amp;title=Quality+in+Primary+Care&amp;amp;atitle=A+feasibility+study+of+a+combined+nurse%2Fpharmacist-led+chronic+pain+clinic+in+primary+care.&amp;amp;volume=16&amp;amp;issue=2&amp;amp;spage=91&amp;amp;epage=4&amp;amp;date=2008&amp;amp;doi=&amp;amp;pmid=18700085&amp;amp;sid=OVID:medline&lt;/url&gt;&lt;/related-urls&gt;&lt;/urls&gt;&lt;custom1&gt; Medline&lt;/custom1&gt;&lt;custom2&gt;18700085&lt;/custom2&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fr-CH"/>
              </w:rPr>
              <w:t>(33)</w:t>
            </w:r>
            <w:r w:rsidRPr="00394F7E">
              <w:rPr>
                <w:rFonts w:cstheme="minorHAnsi"/>
                <w:lang w:val="en-GB"/>
              </w:rPr>
              <w:fldChar w:fldCharType="end"/>
            </w:r>
          </w:p>
        </w:tc>
        <w:tc>
          <w:tcPr>
            <w:tcW w:w="0" w:type="auto"/>
            <w:shd w:val="clear" w:color="auto" w:fill="E2EFD9" w:themeFill="accent6" w:themeFillTint="33"/>
          </w:tcPr>
          <w:p w:rsidR="00394F7E" w:rsidRPr="00394F7E" w:rsidRDefault="00394F7E" w:rsidP="00394F7E">
            <w:pPr>
              <w:rPr>
                <w:lang w:val="en-GB"/>
              </w:rPr>
            </w:pPr>
            <w:r w:rsidRPr="00394F7E">
              <w:rPr>
                <w:lang w:val="en-GB"/>
              </w:rPr>
              <w:t>Significant fall in mean pain score from 8/10 to 6.3/10.</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In a subgroup, 92% (22/24) of patients were satisfi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r w:rsidRPr="00394F7E">
              <w:rPr>
                <w:rFonts w:cstheme="minorHAnsi"/>
              </w:rPr>
              <w:t xml:space="preserve">Bright D.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20</w:t>
            </w:r>
          </w:p>
          <w:p w:rsidR="00394F7E" w:rsidRPr="00394F7E" w:rsidRDefault="00394F7E" w:rsidP="00394F7E">
            <w:r w:rsidRPr="00394F7E">
              <w:rPr>
                <w:rFonts w:cstheme="minorHAnsi"/>
              </w:rPr>
              <w:t xml:space="preserve">USA </w:t>
            </w:r>
            <w:r w:rsidRPr="00394F7E">
              <w:rPr>
                <w:rFonts w:cstheme="minorHAnsi"/>
                <w:lang w:val="en-GB"/>
              </w:rPr>
              <w:fldChar w:fldCharType="begin">
                <w:fldData xml:space="preserve">PEVuZE5vdGU+PENpdGU+PEF1dGhvcj5CcmlnaHQ8L0F1dGhvcj48WWVhcj4yMDIwPC9ZZWFyPjxS
ZWNOdW0+Njc8L1JlY051bT48RGlzcGxheVRleHQ+KDM0KTwvRGlzcGxheVRleHQ+PHJlY29yZD48
cmVjLW51bWJlcj42NzwvcmVjLW51bWJlcj48Zm9yZWlnbi1rZXlzPjxrZXkgYXBwPSJFTiIgZGIt
aWQ9IjUyeDVmcHd2OHpmMnJpZXBwMmc1MHB4dzV6ZXZzZTByZTl2MiIgdGltZXN0YW1wPSIxNjk0
NDQwNzAwIj42Nzwva2V5PjwvZm9yZWlnbi1rZXlzPjxyZWYtdHlwZSBuYW1lPSJKb3VybmFsIEFy
dGljbGUiPjE3PC9yZWYtdHlwZT48Y29udHJpYnV0b3JzPjxhdXRob3JzPjxhdXRob3I+QnJpZ2h0
LCBELjwvYXV0aG9yPjxhdXRob3I+U2FhZGVoLCBDLjwvYXV0aG9yPjxhdXRob3I+RGVWdXlzdC1N
aWxsZXIsIFMuPC9hdXRob3I+PGF1dGhvcj5Tb2huLCBNLjwvYXV0aG9yPjxhdXRob3I+Q2hva2Vy
LCBBLjwvYXV0aG9yPjxhdXRob3I+TGFuZ2VydmVsZCwgQS48L2F1dGhvcj48L2F1dGhvcnM+PC9j
b250cmlidXRvcnM+PGF1dGgtYWRkcmVzcz5CcmlnaHQsIERhdmlkLiBEZXBhcnRtZW50IG9mIFBo
YXJtYWNldXRpY2FsIFNjaWVuY2VzLCBGZXJyaXMgU3RhdGUgVW5pdmVyc2l0eSBDb2xsZWdlIG9m
IFBoYXJtYWN5LCBCaWcgUmFwaWRzLCBNSSA0OTMwNywgVVNBLiYjeEQ7U2FhZGVoLCBDbGFpcmUu
IEZlcnJpcyBTdGF0ZSBVbml2ZXJzaXR5IENvbGxlZ2Ugb2YgUGhhcm1hY3ksIEJpZyBSYXBpZHMs
IE1JIDQ5MzA3LCBVU0EuJiN4RDtEZVZ1eXN0LU1pbGxlciwgU3VzYW4uIEZlcnJpcyBTdGF0ZSBV
bml2ZXJzaXR5IENvbGxlZ2Ugb2YgUGhhcm1hY3ksIEJpZyBSYXBpZHMsIE1JIDQ5MzA3LCBVU0Eu
JiN4RDtTb2huLCBNaW5qaS4gRGVwYXJ0bWVudCBvZiBQaGFybWFjZXV0aWNhbCBTY2llbmNlcywg
RmVycmlzIFN0YXRlIFVuaXZlcnNpdHkgQ29sbGVnZSBvZiBQaGFybWFjeSwgQmlnIFJhcGlkcywg
TUkgNDkzMDcsIFVTQS4mI3hEO0Nob2tlciwgQXNobGV5LiBHZW5lbWFya2VycywgTExDLCBLYWxh
bWF6b28sIE1JIDQ5MDA3LCBVU0EuJiN4RDtMYW5nZXJ2ZWxkLCBBbm5hLiBHZW5lbWFya2Vycywg
TExDLCBLYWxhbWF6b28sIE1JIDQ5MDA3LCBVU0EuPC9hdXRoLWFkZHJlc3M+PHRpdGxlcz48dGl0
bGU+UGhhcm1hY2lzdCBDb25zdWx0IFJlcG9ydHMgdG8gU3VwcG9ydCBQaGFybWFjb2dlbm9taWNz
IFJlcG9ydCBJbnRlcnByZXRhdGlvbjwvdGl0bGU+PHNlY29uZGFyeS10aXRsZT5QaGFybWFjb2dl
bm9taWNzICZhbXA7IFBlcnNvbmFsaXplZCBNZWRpY2luZTwvc2Vjb25kYXJ5LXRpdGxlPjwvdGl0
bGVzPjxwZXJpb2RpY2FsPjxmdWxsLXRpdGxlPlBoYXJtYWNvZ2Vub21pY3MgJmFtcDsgUGVyc29u
YWxpemVkIE1lZGljaW5lPC9mdWxsLXRpdGxlPjwvcGVyaW9kaWNhbD48cGFnZXM+NzE5LTcyNDwv
cGFnZXM+PHZvbHVtZT4xMzwvdm9sdW1lPjxkYXRlcz48eWVhcj4yMDIwPC95ZWFyPjwvZGF0ZXM+
PGFjY2Vzc2lvbi1udW0+MzMzMjg3NTY8L2FjY2Vzc2lvbi1udW0+PHVybHM+PHJlbGF0ZWQtdXJs
cz48dXJsPmh0dHBzOi8vb3ZpZHNwLm92aWQuY29tL292aWR3ZWIuY2dpP1Q9SlMmYW1wO0NTQz1Z
JmFtcDtORVdTPU4mYW1wO1BBR0U9ZnVsbHRleHQmYW1wO0Q9cG1ubTYmYW1wO0FOPTMzMzI4NzU2
PC91cmw+PHVybD5odHRwczovL2xpYmtleS5pby9saWJyYXJpZXMvNTI4L29wZW51cmw/Z2VucmU9
YXJ0aWNsZSZhbXA7YXVsYXN0PUJyaWdodCZhbXA7aXNzbj0xMTc4LTcwNjYmYW1wO3RpdGxlPVBo
YXJtYWNvZ2Vub21pY3MrJTI2K1BlcnNvbmFsaXplZCtNZWRpY2luZSZhbXA7YXRpdGxlPVBoYXJt
YWNpc3QrQ29uc3VsdCtSZXBvcnRzK3RvK1N1cHBvcnQrUGhhcm1hY29nZW5vbWljcytSZXBvcnQr
SW50ZXJwcmV0YXRpb24uJmFtcDt2b2x1bWU9MTMmYW1wO2lzc3VlPSZhbXA7c3BhZ2U9NzE5JmFt
cDtlcGFnZT03MjQmYW1wO2RhdGU9MjAyMCZhbXA7ZG9pPTEwLjIxNDclMkZQR1BNLlMyNzY2ODcm
YW1wO3BtaWQ9MzMzMjg3NTYmYW1wO3NpZD1PVklEOm1lZGxpbmU8L3VybD48L3JlbGF0ZWQtdXJs
cz48L3VybHM+PGN1c3RvbTE+IE1lZGxpbmU8L2N1c3RvbTE+PGVsZWN0cm9uaWMtcmVzb3VyY2Ut
bnVtPjEwLjIxNDcvcGdwbS5zMjc2Njg3PC9lbGVjdHJvbmljLXJlc291cmNlLW51bT48cmVtb3Rl
LWRhdGFiYXNlLW5hbWU+TUVETElORTwvcmVtb3RlLWRhdGFiYXNlLW5hbWU+PHJlbW90ZS1kYXRh
YmFzZS1wcm92aWRlcj5PdmlkIFRlY2hub2xvZ2llczwvcmVtb3RlLWRhdGFiYXNlLXByb3ZpZGVy
PjwvcmVjb3JkPjwvQ2l0ZT48L0VuZE5vdGU+AG==
</w:fldData>
              </w:fldChar>
            </w:r>
            <w:r w:rsidRPr="00394F7E">
              <w:rPr>
                <w:rFonts w:cstheme="minorHAnsi"/>
              </w:rPr>
              <w:instrText xml:space="preserve"> ADDIN EN.CITE </w:instrText>
            </w:r>
            <w:r w:rsidRPr="00394F7E">
              <w:rPr>
                <w:rFonts w:cstheme="minorHAnsi"/>
                <w:lang w:val="en-GB"/>
              </w:rPr>
              <w:fldChar w:fldCharType="begin">
                <w:fldData xml:space="preserve">PEVuZE5vdGU+PENpdGU+PEF1dGhvcj5CcmlnaHQ8L0F1dGhvcj48WWVhcj4yMDIwPC9ZZWFyPjxS
ZWNOdW0+Njc8L1JlY051bT48RGlzcGxheVRleHQ+KDM0KTwvRGlzcGxheVRleHQ+PHJlY29yZD48
cmVjLW51bWJlcj42NzwvcmVjLW51bWJlcj48Zm9yZWlnbi1rZXlzPjxrZXkgYXBwPSJFTiIgZGIt
aWQ9IjUyeDVmcHd2OHpmMnJpZXBwMmc1MHB4dzV6ZXZzZTByZTl2MiIgdGltZXN0YW1wPSIxNjk0
NDQwNzAwIj42Nzwva2V5PjwvZm9yZWlnbi1rZXlzPjxyZWYtdHlwZSBuYW1lPSJKb3VybmFsIEFy
dGljbGUiPjE3PC9yZWYtdHlwZT48Y29udHJpYnV0b3JzPjxhdXRob3JzPjxhdXRob3I+QnJpZ2h0
LCBELjwvYXV0aG9yPjxhdXRob3I+U2FhZGVoLCBDLjwvYXV0aG9yPjxhdXRob3I+RGVWdXlzdC1N
aWxsZXIsIFMuPC9hdXRob3I+PGF1dGhvcj5Tb2huLCBNLjwvYXV0aG9yPjxhdXRob3I+Q2hva2Vy
LCBBLjwvYXV0aG9yPjxhdXRob3I+TGFuZ2VydmVsZCwgQS48L2F1dGhvcj48L2F1dGhvcnM+PC9j
b250cmlidXRvcnM+PGF1dGgtYWRkcmVzcz5CcmlnaHQsIERhdmlkLiBEZXBhcnRtZW50IG9mIFBo
YXJtYWNldXRpY2FsIFNjaWVuY2VzLCBGZXJyaXMgU3RhdGUgVW5pdmVyc2l0eSBDb2xsZWdlIG9m
IFBoYXJtYWN5LCBCaWcgUmFwaWRzLCBNSSA0OTMwNywgVVNBLiYjeEQ7U2FhZGVoLCBDbGFpcmUu
IEZlcnJpcyBTdGF0ZSBVbml2ZXJzaXR5IENvbGxlZ2Ugb2YgUGhhcm1hY3ksIEJpZyBSYXBpZHMs
IE1JIDQ5MzA3LCBVU0EuJiN4RDtEZVZ1eXN0LU1pbGxlciwgU3VzYW4uIEZlcnJpcyBTdGF0ZSBV
bml2ZXJzaXR5IENvbGxlZ2Ugb2YgUGhhcm1hY3ksIEJpZyBSYXBpZHMsIE1JIDQ5MzA3LCBVU0Eu
JiN4RDtTb2huLCBNaW5qaS4gRGVwYXJ0bWVudCBvZiBQaGFybWFjZXV0aWNhbCBTY2llbmNlcywg
RmVycmlzIFN0YXRlIFVuaXZlcnNpdHkgQ29sbGVnZSBvZiBQaGFybWFjeSwgQmlnIFJhcGlkcywg
TUkgNDkzMDcsIFVTQS4mI3hEO0Nob2tlciwgQXNobGV5LiBHZW5lbWFya2VycywgTExDLCBLYWxh
bWF6b28sIE1JIDQ5MDA3LCBVU0EuJiN4RDtMYW5nZXJ2ZWxkLCBBbm5hLiBHZW5lbWFya2Vycywg
TExDLCBLYWxhbWF6b28sIE1JIDQ5MDA3LCBVU0EuPC9hdXRoLWFkZHJlc3M+PHRpdGxlcz48dGl0
bGU+UGhhcm1hY2lzdCBDb25zdWx0IFJlcG9ydHMgdG8gU3VwcG9ydCBQaGFybWFjb2dlbm9taWNz
IFJlcG9ydCBJbnRlcnByZXRhdGlvbjwvdGl0bGU+PHNlY29uZGFyeS10aXRsZT5QaGFybWFjb2dl
bm9taWNzICZhbXA7IFBlcnNvbmFsaXplZCBNZWRpY2luZTwvc2Vjb25kYXJ5LXRpdGxlPjwvdGl0
bGVzPjxwZXJpb2RpY2FsPjxmdWxsLXRpdGxlPlBoYXJtYWNvZ2Vub21pY3MgJmFtcDsgUGVyc29u
YWxpemVkIE1lZGljaW5lPC9mdWxsLXRpdGxlPjwvcGVyaW9kaWNhbD48cGFnZXM+NzE5LTcyNDwv
cGFnZXM+PHZvbHVtZT4xMzwvdm9sdW1lPjxkYXRlcz48eWVhcj4yMDIwPC95ZWFyPjwvZGF0ZXM+
PGFjY2Vzc2lvbi1udW0+MzMzMjg3NTY8L2FjY2Vzc2lvbi1udW0+PHVybHM+PHJlbGF0ZWQtdXJs
cz48dXJsPmh0dHBzOi8vb3ZpZHNwLm92aWQuY29tL292aWR3ZWIuY2dpP1Q9SlMmYW1wO0NTQz1Z
JmFtcDtORVdTPU4mYW1wO1BBR0U9ZnVsbHRleHQmYW1wO0Q9cG1ubTYmYW1wO0FOPTMzMzI4NzU2
PC91cmw+PHVybD5odHRwczovL2xpYmtleS5pby9saWJyYXJpZXMvNTI4L29wZW51cmw/Z2VucmU9
YXJ0aWNsZSZhbXA7YXVsYXN0PUJyaWdodCZhbXA7aXNzbj0xMTc4LTcwNjYmYW1wO3RpdGxlPVBo
YXJtYWNvZ2Vub21pY3MrJTI2K1BlcnNvbmFsaXplZCtNZWRpY2luZSZhbXA7YXRpdGxlPVBoYXJt
YWNpc3QrQ29uc3VsdCtSZXBvcnRzK3RvK1N1cHBvcnQrUGhhcm1hY29nZW5vbWljcytSZXBvcnQr
SW50ZXJwcmV0YXRpb24uJmFtcDt2b2x1bWU9MTMmYW1wO2lzc3VlPSZhbXA7c3BhZ2U9NzE5JmFt
cDtlcGFnZT03MjQmYW1wO2RhdGU9MjAyMCZhbXA7ZG9pPTEwLjIxNDclMkZQR1BNLlMyNzY2ODcm
YW1wO3BtaWQ9MzMzMjg3NTYmYW1wO3NpZD1PVklEOm1lZGxpbmU8L3VybD48L3JlbGF0ZWQtdXJs
cz48L3VybHM+PGN1c3RvbTE+IE1lZGxpbmU8L2N1c3RvbTE+PGVsZWN0cm9uaWMtcmVzb3VyY2Ut
bnVtPjEwLjIxNDcvcGdwbS5zMjc2Njg3PC9lbGVjdHJvbmljLXJlc291cmNlLW51bT48cmVtb3Rl
LWRhdGFiYXNlLW5hbWU+TUVETElORTwvcmVtb3RlLWRhdGFiYXNlLW5hbWU+PHJlbW90ZS1kYXRh
YmFzZS1wcm92aWRlcj5PdmlkIFRlY2hub2xvZ2llczwvcmVtb3RlLWRhdGFiYXNlLXByb3ZpZGVy
PjwvcmVjb3JkPjwvQ2l0ZT48L0VuZE5vdGU+AG==
</w:fldData>
              </w:fldChar>
            </w:r>
            <w:r w:rsidRPr="00394F7E">
              <w:rPr>
                <w:rFonts w:cstheme="minorHAnsi"/>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rPr>
              <w:t>(34)</w:t>
            </w:r>
            <w:r w:rsidRPr="00394F7E">
              <w:rPr>
                <w:rFonts w:cstheme="minorHAnsi"/>
                <w:lang w:val="en-GB"/>
              </w:rPr>
              <w:fldChar w:fldCharType="end"/>
            </w:r>
            <w:r w:rsidRPr="00394F7E">
              <w:rPr>
                <w:rFonts w:cstheme="minorHAnsi"/>
              </w:rPr>
              <w:tab/>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Pharmacists triaged </w:t>
            </w:r>
            <w:proofErr w:type="spellStart"/>
            <w:r w:rsidRPr="00394F7E">
              <w:rPr>
                <w:lang w:val="en-GB"/>
              </w:rPr>
              <w:t>pharmacogenetic</w:t>
            </w:r>
            <w:proofErr w:type="spellEnd"/>
            <w:r w:rsidRPr="00394F7E">
              <w:rPr>
                <w:lang w:val="en-GB"/>
              </w:rPr>
              <w:t xml:space="preserve"> reports and recommended modifications. They also identified other non-</w:t>
            </w:r>
            <w:proofErr w:type="spellStart"/>
            <w:r w:rsidRPr="00394F7E">
              <w:rPr>
                <w:lang w:val="en-GB"/>
              </w:rPr>
              <w:t>pharmacogenetic</w:t>
            </w:r>
            <w:proofErr w:type="spellEnd"/>
            <w:r w:rsidRPr="00394F7E">
              <w:rPr>
                <w:lang w:val="en-GB"/>
              </w:rPr>
              <w:t>-related problems and proposed change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vMerge w:val="restart"/>
          </w:tcPr>
          <w:p w:rsidR="00394F7E" w:rsidRPr="00394F7E" w:rsidRDefault="00394F7E" w:rsidP="00394F7E">
            <w:pPr>
              <w:rPr>
                <w:rFonts w:cstheme="minorHAnsi"/>
                <w:lang w:val="fr-CH"/>
              </w:rPr>
            </w:pPr>
            <w:proofErr w:type="spellStart"/>
            <w:r w:rsidRPr="00394F7E">
              <w:rPr>
                <w:rFonts w:cstheme="minorHAnsi"/>
                <w:lang w:val="fr-CH"/>
              </w:rPr>
              <w:lastRenderedPageBreak/>
              <w:t>Bruhn</w:t>
            </w:r>
            <w:proofErr w:type="spellEnd"/>
            <w:r w:rsidRPr="00394F7E">
              <w:rPr>
                <w:rFonts w:cstheme="minorHAnsi"/>
                <w:lang w:val="fr-CH"/>
              </w:rPr>
              <w:t xml:space="preserve"> H.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13</w:t>
            </w:r>
          </w:p>
          <w:p w:rsidR="00394F7E" w:rsidRPr="00394F7E" w:rsidRDefault="00394F7E" w:rsidP="00394F7E">
            <w:pPr>
              <w:rPr>
                <w:rFonts w:cstheme="minorHAnsi"/>
                <w:lang w:val="fr-CH"/>
              </w:rPr>
            </w:pPr>
            <w:r w:rsidRPr="00394F7E">
              <w:rPr>
                <w:rFonts w:cstheme="minorHAnsi"/>
                <w:lang w:val="fr-CH"/>
              </w:rPr>
              <w:t xml:space="preserve">UK </w:t>
            </w:r>
            <w:r w:rsidRPr="00394F7E">
              <w:rPr>
                <w:rFonts w:cstheme="minorHAnsi"/>
                <w:lang w:val="en-GB"/>
              </w:rPr>
              <w:fldChar w:fldCharType="begin"/>
            </w:r>
            <w:r w:rsidRPr="00394F7E">
              <w:rPr>
                <w:rFonts w:cstheme="minorHAnsi"/>
                <w:lang w:val="fr-CH"/>
              </w:rPr>
              <w:instrText xml:space="preserve"> ADDIN EN.CITE &lt;EndNote&gt;&lt;Cite&gt;&lt;Author&gt;Bruhn&lt;/Author&gt;&lt;Year&gt;2013&lt;/Year&gt;&lt;RecNum&gt;28&lt;/RecNum&gt;&lt;DisplayText&gt;(35)&lt;/DisplayText&gt;&lt;record&gt;&lt;rec-number&gt;28&lt;/rec-number&gt;&lt;foreign-keys&gt;&lt;key app="EN" db-id="52x5fpwv8zf2riepp2g50pxw5zevse0re9v2" timestamp="1691050843"&gt;28&lt;/key&gt;&lt;/foreign-keys&gt;&lt;ref-type name="Journal Article"&gt;17&lt;/ref-type&gt;&lt;contributors&gt;&lt;authors&gt;&lt;author&gt;Bruhn, H.&lt;/author&gt;&lt;author&gt;Bond, C. M.&lt;/author&gt;&lt;author&gt;Elliott, A. M.&lt;/author&gt;&lt;author&gt;Hannaford, P. C.&lt;/author&gt;&lt;author&gt;Lee, A. J.&lt;/author&gt;&lt;author&gt;McNamee, P.&lt;/author&gt;&lt;author&gt;Smith, B. H.&lt;/author&gt;&lt;author&gt;Watson, M. C.&lt;/author&gt;&lt;author&gt;Holland, R.&lt;/author&gt;&lt;author&gt;Wright, D.&lt;/author&gt;&lt;/authors&gt;&lt;/contributors&gt;&lt;auth-address&gt;Bruhn, Hanne. Health Services Research Unit, Centre for Healthcare Randomised Trials, University of Aberdeen, Aberdeen, UK.&lt;/auth-address&gt;&lt;titles&gt;&lt;title&gt;Pharmacist-led management of chronic pain in primary care: results from a randomised controlled exploratory trial&lt;/title&gt;&lt;secondary-title&gt;BMJ Open&lt;/secondary-title&gt;&lt;/titles&gt;&lt;periodical&gt;&lt;full-title&gt;BMJ Open&lt;/full-title&gt;&lt;/periodical&gt;&lt;volume&gt;3&lt;/volume&gt;&lt;number&gt;4&lt;/number&gt;&lt;dates&gt;&lt;year&gt;2013&lt;/year&gt;&lt;/dates&gt;&lt;accession-num&gt;23562814&lt;/accession-num&gt;&lt;urls&gt;&lt;related-urls&gt;&lt;url&gt;https://ovidsp.ovid.com/ovidweb.cgi?T=JS&amp;amp;CSC=Y&amp;amp;NEWS=N&amp;amp;PAGE=fulltext&amp;amp;D=pmnm6&amp;amp;AN=23562814&lt;/url&gt;&lt;url&gt;https://libkey.io/libraries/528/openurl?genre=article&amp;amp;aulast=Bruhn&amp;amp;issn=2044-6055&amp;amp;title=BMJ+Open&amp;amp;atitle=Pharmacist-led+management+of+chronic+pain+in+primary+care%3A+results+from+a+randomised+controlled+exploratory+trial.&amp;amp;volume=3&amp;amp;issue=4&amp;amp;spage=&amp;amp;epage=&amp;amp;date=2013&amp;amp;doi=10.1136%2Fbmjopen-2012-002361&amp;amp;pmid=23562814&amp;amp;sid=OVID:medline&lt;/url&gt;&lt;/related-urls&gt;&lt;/urls&gt;&lt;custom1&gt; Medline&lt;/custom1&gt;&lt;electronic-resource-num&gt;10.1136/bmjopen-2012-002361&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fr-CH"/>
              </w:rPr>
              <w:t>(35)</w:t>
            </w:r>
            <w:r w:rsidRPr="00394F7E">
              <w:rPr>
                <w:rFonts w:cstheme="minorHAnsi"/>
                <w:lang w:val="en-GB"/>
              </w:rPr>
              <w:fldChar w:fldCharType="end"/>
            </w:r>
          </w:p>
          <w:p w:rsidR="00394F7E" w:rsidRPr="00394F7E" w:rsidRDefault="00394F7E" w:rsidP="00394F7E">
            <w:pPr>
              <w:rPr>
                <w:rFonts w:cstheme="minorHAnsi"/>
                <w:lang w:val="fr-CH"/>
              </w:rPr>
            </w:pPr>
            <w:r w:rsidRPr="00394F7E">
              <w:rPr>
                <w:rFonts w:cstheme="minorHAnsi"/>
                <w:lang w:val="fr-CH"/>
              </w:rPr>
              <w:tab/>
            </w:r>
          </w:p>
          <w:p w:rsidR="00394F7E" w:rsidRPr="00394F7E" w:rsidRDefault="00394F7E" w:rsidP="00394F7E">
            <w:pPr>
              <w:rPr>
                <w:rFonts w:cstheme="minorHAnsi"/>
                <w:lang w:val="fr-CH"/>
              </w:rPr>
            </w:pPr>
            <w:proofErr w:type="spellStart"/>
            <w:r w:rsidRPr="00394F7E">
              <w:rPr>
                <w:rFonts w:cstheme="minorHAnsi"/>
                <w:lang w:val="fr-CH"/>
              </w:rPr>
              <w:t>Neilson</w:t>
            </w:r>
            <w:proofErr w:type="spellEnd"/>
            <w:r w:rsidRPr="00394F7E">
              <w:rPr>
                <w:rFonts w:cstheme="minorHAnsi"/>
                <w:lang w:val="fr-CH"/>
              </w:rPr>
              <w:t xml:space="preserve"> A.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15</w:t>
            </w:r>
          </w:p>
          <w:p w:rsidR="00394F7E" w:rsidRPr="00394F7E" w:rsidRDefault="00394F7E" w:rsidP="00394F7E">
            <w:pPr>
              <w:rPr>
                <w:lang w:val="fr-CH"/>
              </w:rPr>
            </w:pPr>
            <w:r w:rsidRPr="00394F7E">
              <w:rPr>
                <w:rFonts w:cstheme="minorHAnsi"/>
                <w:lang w:val="fr-CH"/>
              </w:rPr>
              <w:t xml:space="preserve">UK </w:t>
            </w:r>
            <w:r w:rsidRPr="00394F7E">
              <w:rPr>
                <w:rFonts w:cstheme="minorHAnsi"/>
                <w:lang w:val="en-GB"/>
              </w:rPr>
              <w:fldChar w:fldCharType="begin">
                <w:fldData xml:space="preserve">PEVuZE5vdGU+PENpdGU+PEF1dGhvcj5OZWlsc29uPC9BdXRob3I+PFllYXI+MjAxNTwvWWVhcj48
UmVjTnVtPjQ5PC9SZWNOdW0+PERpc3BsYXlUZXh0Pig2Mik8L0Rpc3BsYXlUZXh0PjxyZWNvcmQ+
PHJlYy1udW1iZXI+NDk8L3JlYy1udW1iZXI+PGZvcmVpZ24ta2V5cz48a2V5IGFwcD0iRU4iIGRi
LWlkPSI1Mng1ZnB3djh6ZjJyaWVwcDJnNTBweHc1emV2c2UwcmU5djIiIHRpbWVzdGFtcD0iMTY5
MTA1MTM1NCI+NDk8L2tleT48L2ZvcmVpZ24ta2V5cz48cmVmLXR5cGUgbmFtZT0iSm91cm5hbCBB
cnRpY2xlIj4xNzwvcmVmLXR5cGU+PGNvbnRyaWJ1dG9ycz48YXV0aG9ycz48YXV0aG9yPk5laWxz
b24sIEEuIFIuPC9hdXRob3I+PGF1dGhvcj5CcnVobiwgSC48L2F1dGhvcj48YXV0aG9yPkJvbmQs
IEMuIE0uPC9hdXRob3I+PGF1dGhvcj5FbGxpb3R0LCBBLiBNLjwvYXV0aG9yPjxhdXRob3I+U21p
dGgsIEIuIEguPC9hdXRob3I+PGF1dGhvcj5IYW5uYWZvcmQsIFAuIEMuPC9hdXRob3I+PGF1dGhv
cj5Ib2xsYW5kLCBSLjwvYXV0aG9yPjxhdXRob3I+TGVlLCBBLiBKLjwvYXV0aG9yPjxhdXRob3I+
V2F0c29uLCBNLjwvYXV0aG9yPjxhdXRob3I+V3JpZ2h0LCBELjwvYXV0aG9yPjxhdXRob3I+TWNO
YW1lZSwgUC48L2F1dGhvcj48L2F1dGhvcnM+PC9jb250cmlidXRvcnM+PGF1dGgtYWRkcmVzcz5O
ZWlsc29uLCBBaWxlZW4gUi4gSGVhbHRoIEVjb25vbWljcyBSZXNlYXJjaCBVbml0LCBVbml2ZXJz
aXR5IG9mIEFiZXJkZWVuLCBBYmVyZGVlbiwgVUsuJiN4RDtCcnVobiwgSGFubmUuIENlbnRyZSBv
ZiBBY2FkZW1pYyBQcmltYXJ5IENhcmUsIFVuaXZlcnNpdHkgb2YgQWJlcmRlZW4sIEFiZXJkZWVu
LCBVSy4mI3hEO0JvbmQsIENocmlzdGluZSBNLiBDZW50cmUgb2YgQWNhZGVtaWMgUHJpbWFyeSBD
YXJlLCBVbml2ZXJzaXR5IG9mIEFiZXJkZWVuLCBBYmVyZGVlbiwgVUsuJiN4RDtFbGxpb3R0LCBB
bGlzb24gTS4gQ2VudHJlIG9mIEFjYWRlbWljIFByaW1hcnkgQ2FyZSwgVW5pdmVyc2l0eSBvZiBB
YmVyZGVlbiwgQWJlcmRlZW4sIFVLLiYjeEQ7U21pdGgsIEJsYWlyIEguIERpdmlzaW9uIG9mIFBv
cHVsYXRpb24gU2NpZW5jZXMsIFVuaXZlcnNpdHkgb2YgRHVuZGVlLCBEdW5kZWUsIFVLLiYjeEQ7
SGFubmFmb3JkLCBQaGlsaXAgQy4gQ2VudHJlIG9mIEFjYWRlbWljIFByaW1hcnkgQ2FyZSwgVW5p
dmVyc2l0eSBvZiBBYmVyZGVlbiwgQWJlcmRlZW4sIFVLLiYjeEQ7SG9sbGFuZCwgUmljaGFyZC4g
Tm9yd2ljaCBNZWRpY2FsIFNjaG9vbCwgVW5pdmVyc2l0eSBvZiBFYXN0IEFuZ2xpYSwgTm9yd2lj
aCwgVUsuJiN4RDtMZWUsIEFtYW5kYSBKLiBNZWRpY2FsIFN0YXRpc3RpY3MgVGVhbSwgVW5pdmVy
c2l0eSBvZiBBYmVyZGVlbiwgQWJlcmRlZW4sIFVLLiYjeEQ7V2F0c29uLCBNYXJnYXJldC4gQ2Vu
dHJlIG9mIEFjYWRlbWljIFByaW1hcnkgQ2FyZSwgVW5pdmVyc2l0eSBvZiBBYmVyZGVlbiwgQWJl
cmRlZW4sIFVLLiYjeEQ7V3JpZ2h0LCBEYXZpZC4gU2Nob29sIG9mIFBoYXJtYWN5LCBVbml2ZXJz
aXR5IG9mIEVhc3QgQW5nbGlhLCBOb3J3aWNoLCBVSy4mI3hEO01jTmFtZWUsIFBhdWwuIEhlYWx0
aCBFY29ub21pY3MgUmVzZWFyY2ggVW5pdCwgVW5pdmVyc2l0eSBvZiBBYmVyZGVlbiwgQWJlcmRl
ZW4sIFVLLjwvYXV0aC1hZGRyZXNzPjx0aXRsZXM+PHRpdGxlPlBoYXJtYWNpc3QtbGVkIG1hbmFn
ZW1lbnQgb2YgY2hyb25pYyBwYWluIGluIHByaW1hcnkgY2FyZTogY29zdHMgYW5kIGJlbmVmaXRz
IGluIGEgcGlsb3QgcmFuZG9taXNlZCBjb250cm9sbGVkIHRyaWFsPC90aXRsZT48c2Vjb25kYXJ5
LXRpdGxlPkJNSiBPcGVuPC9zZWNvbmRhcnktdGl0bGU+PC90aXRsZXM+PHBlcmlvZGljYWw+PGZ1
bGwtdGl0bGU+Qk1KIE9wZW48L2Z1bGwtdGl0bGU+PC9wZXJpb2RpY2FsPjxwYWdlcz5lMDA2ODc0
PC9wYWdlcz48dm9sdW1lPjU8L3ZvbHVtZT48bnVtYmVyPjQ8L251bWJlcj48ZGF0ZXM+PHllYXI+
MjAxNTwveWVhcj48L2RhdGVzPjxhY2Nlc3Npb24tbnVtPjI1ODMzNjY2PC9hY2Nlc3Npb24tbnVt
Pjx3b3JrLXR5cGU+Q29tcGFyYXRpdmUgU3R1ZHkmI3hEO1JhbmRvbWl6ZWQgQ29udHJvbGxlZCBU
cmlhbCYjeEQ7UmVzZWFyY2ggU3VwcG9ydCwgTm9uLVUuUy4gR292JmFwb3M7dDwvd29yay10eXBl
Pjx1cmxzPjxyZWxhdGVkLXVybHM+PHVybD5odHRwczovL292aWRzcC5vdmlkLmNvbS9vdmlkd2Vi
LmNnaT9UPUpTJmFtcDtDU0M9WSZhbXA7TkVXUz1OJmFtcDtQQUdFPWZ1bGx0ZXh0JmFtcDtEPW1l
ZDEyJmFtcDtBTj0yNTgzMzY2NjwvdXJsPjx1cmw+aHR0cHM6Ly9saWJrZXkuaW8vbGlicmFyaWVz
LzUyOC9vcGVudXJsP2dlbnJlPWFydGljbGUmYW1wO2F1bGFzdD1OZWlsc29uJmFtcDtpc3NuPTIw
NDQtNjA1NSZhbXA7dGl0bGU9Qk1KK09wZW4mYW1wO2F0aXRsZT1QaGFybWFjaXN0LWxlZCttYW5h
Z2VtZW50K29mK2Nocm9uaWMrcGFpbitpbitwcmltYXJ5K2NhcmUlM0ErY29zdHMrYW5kK2JlbmVm
aXRzK2luK2ErcGlsb3QrcmFuZG9taXNlZCtjb250cm9sbGVkK3RyaWFsLiZhbXA7dm9sdW1lPTUm
YW1wO2lzc3VlPTQmYW1wO3NwYWdlPWUwMDY4NzQmYW1wO2VwYWdlPSZhbXA7ZGF0ZT0yMDE1JmFt
cDtkb2k9MTAuMTEzNiUyRmJtam9wZW4tMjAxNC0wMDY4NzQmYW1wO3BtaWQ9MjU4MzM2NjYmYW1w
O3NpZD1PVklEOm1lZGxpbmU8L3VybD48L3JlbGF0ZWQtdXJscz48L3VybHM+PGN1c3RvbTE+IE1l
ZGxpbmU8L2N1c3RvbTE+PGVsZWN0cm9uaWMtcmVzb3VyY2UtbnVtPmh0dHBzOi8vZG9pLm9yZy8x
MC4xMTM2L2Jtam9wZW4tMjAxNC0wMDY4NzQ8L2VsZWN0cm9uaWMtcmVzb3VyY2UtbnVtPjxyZW1v
dGUtZGF0YWJhc2UtbmFtZT5NRURMSU5FPC9yZW1vdGUtZGF0YWJhc2UtbmFtZT48cmVtb3RlLWRh
dGFiYXNlLXByb3ZpZGVyPk92aWQgVGVjaG5vbG9naWVzPC9yZW1vdGUtZGF0YWJhc2UtcHJvdmlk
ZXI+PC9yZWNvcmQ+PC9DaXRlPjwvRW5kTm90ZT4A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OZWlsc29uPC9BdXRob3I+PFllYXI+MjAxNTwvWWVhcj48
UmVjTnVtPjQ5PC9SZWNOdW0+PERpc3BsYXlUZXh0Pig2Mik8L0Rpc3BsYXlUZXh0PjxyZWNvcmQ+
PHJlYy1udW1iZXI+NDk8L3JlYy1udW1iZXI+PGZvcmVpZ24ta2V5cz48a2V5IGFwcD0iRU4iIGRi
LWlkPSI1Mng1ZnB3djh6ZjJyaWVwcDJnNTBweHc1emV2c2UwcmU5djIiIHRpbWVzdGFtcD0iMTY5
MTA1MTM1NCI+NDk8L2tleT48L2ZvcmVpZ24ta2V5cz48cmVmLXR5cGUgbmFtZT0iSm91cm5hbCBB
cnRpY2xlIj4xNzwvcmVmLXR5cGU+PGNvbnRyaWJ1dG9ycz48YXV0aG9ycz48YXV0aG9yPk5laWxz
b24sIEEuIFIuPC9hdXRob3I+PGF1dGhvcj5CcnVobiwgSC48L2F1dGhvcj48YXV0aG9yPkJvbmQs
IEMuIE0uPC9hdXRob3I+PGF1dGhvcj5FbGxpb3R0LCBBLiBNLjwvYXV0aG9yPjxhdXRob3I+U21p
dGgsIEIuIEguPC9hdXRob3I+PGF1dGhvcj5IYW5uYWZvcmQsIFAuIEMuPC9hdXRob3I+PGF1dGhv
cj5Ib2xsYW5kLCBSLjwvYXV0aG9yPjxhdXRob3I+TGVlLCBBLiBKLjwvYXV0aG9yPjxhdXRob3I+
V2F0c29uLCBNLjwvYXV0aG9yPjxhdXRob3I+V3JpZ2h0LCBELjwvYXV0aG9yPjxhdXRob3I+TWNO
YW1lZSwgUC48L2F1dGhvcj48L2F1dGhvcnM+PC9jb250cmlidXRvcnM+PGF1dGgtYWRkcmVzcz5O
ZWlsc29uLCBBaWxlZW4gUi4gSGVhbHRoIEVjb25vbWljcyBSZXNlYXJjaCBVbml0LCBVbml2ZXJz
aXR5IG9mIEFiZXJkZWVuLCBBYmVyZGVlbiwgVUsuJiN4RDtCcnVobiwgSGFubmUuIENlbnRyZSBv
ZiBBY2FkZW1pYyBQcmltYXJ5IENhcmUsIFVuaXZlcnNpdHkgb2YgQWJlcmRlZW4sIEFiZXJkZWVu
LCBVSy4mI3hEO0JvbmQsIENocmlzdGluZSBNLiBDZW50cmUgb2YgQWNhZGVtaWMgUHJpbWFyeSBD
YXJlLCBVbml2ZXJzaXR5IG9mIEFiZXJkZWVuLCBBYmVyZGVlbiwgVUsuJiN4RDtFbGxpb3R0LCBB
bGlzb24gTS4gQ2VudHJlIG9mIEFjYWRlbWljIFByaW1hcnkgQ2FyZSwgVW5pdmVyc2l0eSBvZiBB
YmVyZGVlbiwgQWJlcmRlZW4sIFVLLiYjeEQ7U21pdGgsIEJsYWlyIEguIERpdmlzaW9uIG9mIFBv
cHVsYXRpb24gU2NpZW5jZXMsIFVuaXZlcnNpdHkgb2YgRHVuZGVlLCBEdW5kZWUsIFVLLiYjeEQ7
SGFubmFmb3JkLCBQaGlsaXAgQy4gQ2VudHJlIG9mIEFjYWRlbWljIFByaW1hcnkgQ2FyZSwgVW5p
dmVyc2l0eSBvZiBBYmVyZGVlbiwgQWJlcmRlZW4sIFVLLiYjeEQ7SG9sbGFuZCwgUmljaGFyZC4g
Tm9yd2ljaCBNZWRpY2FsIFNjaG9vbCwgVW5pdmVyc2l0eSBvZiBFYXN0IEFuZ2xpYSwgTm9yd2lj
aCwgVUsuJiN4RDtMZWUsIEFtYW5kYSBKLiBNZWRpY2FsIFN0YXRpc3RpY3MgVGVhbSwgVW5pdmVy
c2l0eSBvZiBBYmVyZGVlbiwgQWJlcmRlZW4sIFVLLiYjeEQ7V2F0c29uLCBNYXJnYXJldC4gQ2Vu
dHJlIG9mIEFjYWRlbWljIFByaW1hcnkgQ2FyZSwgVW5pdmVyc2l0eSBvZiBBYmVyZGVlbiwgQWJl
cmRlZW4sIFVLLiYjeEQ7V3JpZ2h0LCBEYXZpZC4gU2Nob29sIG9mIFBoYXJtYWN5LCBVbml2ZXJz
aXR5IG9mIEVhc3QgQW5nbGlhLCBOb3J3aWNoLCBVSy4mI3hEO01jTmFtZWUsIFBhdWwuIEhlYWx0
aCBFY29ub21pY3MgUmVzZWFyY2ggVW5pdCwgVW5pdmVyc2l0eSBvZiBBYmVyZGVlbiwgQWJlcmRl
ZW4sIFVLLjwvYXV0aC1hZGRyZXNzPjx0aXRsZXM+PHRpdGxlPlBoYXJtYWNpc3QtbGVkIG1hbmFn
ZW1lbnQgb2YgY2hyb25pYyBwYWluIGluIHByaW1hcnkgY2FyZTogY29zdHMgYW5kIGJlbmVmaXRz
IGluIGEgcGlsb3QgcmFuZG9taXNlZCBjb250cm9sbGVkIHRyaWFsPC90aXRsZT48c2Vjb25kYXJ5
LXRpdGxlPkJNSiBPcGVuPC9zZWNvbmRhcnktdGl0bGU+PC90aXRsZXM+PHBlcmlvZGljYWw+PGZ1
bGwtdGl0bGU+Qk1KIE9wZW48L2Z1bGwtdGl0bGU+PC9wZXJpb2RpY2FsPjxwYWdlcz5lMDA2ODc0
PC9wYWdlcz48dm9sdW1lPjU8L3ZvbHVtZT48bnVtYmVyPjQ8L251bWJlcj48ZGF0ZXM+PHllYXI+
MjAxNTwveWVhcj48L2RhdGVzPjxhY2Nlc3Npb24tbnVtPjI1ODMzNjY2PC9hY2Nlc3Npb24tbnVt
Pjx3b3JrLXR5cGU+Q29tcGFyYXRpdmUgU3R1ZHkmI3hEO1JhbmRvbWl6ZWQgQ29udHJvbGxlZCBU
cmlhbCYjeEQ7UmVzZWFyY2ggU3VwcG9ydCwgTm9uLVUuUy4gR292JmFwb3M7dDwvd29yay10eXBl
Pjx1cmxzPjxyZWxhdGVkLXVybHM+PHVybD5odHRwczovL292aWRzcC5vdmlkLmNvbS9vdmlkd2Vi
LmNnaT9UPUpTJmFtcDtDU0M9WSZhbXA7TkVXUz1OJmFtcDtQQUdFPWZ1bGx0ZXh0JmFtcDtEPW1l
ZDEyJmFtcDtBTj0yNTgzMzY2NjwvdXJsPjx1cmw+aHR0cHM6Ly9saWJrZXkuaW8vbGlicmFyaWVz
LzUyOC9vcGVudXJsP2dlbnJlPWFydGljbGUmYW1wO2F1bGFzdD1OZWlsc29uJmFtcDtpc3NuPTIw
NDQtNjA1NSZhbXA7dGl0bGU9Qk1KK09wZW4mYW1wO2F0aXRsZT1QaGFybWFjaXN0LWxlZCttYW5h
Z2VtZW50K29mK2Nocm9uaWMrcGFpbitpbitwcmltYXJ5K2NhcmUlM0ErY29zdHMrYW5kK2JlbmVm
aXRzK2luK2ErcGlsb3QrcmFuZG9taXNlZCtjb250cm9sbGVkK3RyaWFsLiZhbXA7dm9sdW1lPTUm
YW1wO2lzc3VlPTQmYW1wO3NwYWdlPWUwMDY4NzQmYW1wO2VwYWdlPSZhbXA7ZGF0ZT0yMDE1JmFt
cDtkb2k9MTAuMTEzNiUyRmJtam9wZW4tMjAxNC0wMDY4NzQmYW1wO3BtaWQ9MjU4MzM2NjYmYW1w
O3NpZD1PVklEOm1lZGxpbmU8L3VybD48L3JlbGF0ZWQtdXJscz48L3VybHM+PGN1c3RvbTE+IE1l
ZGxpbmU8L2N1c3RvbTE+PGVsZWN0cm9uaWMtcmVzb3VyY2UtbnVtPmh0dHBzOi8vZG9pLm9yZy8x
MC4xMTM2L2Jtam9wZW4tMjAxNC0wMDY4NzQ8L2VsZWN0cm9uaWMtcmVzb3VyY2UtbnVtPjxyZW1v
dGUtZGF0YWJhc2UtbmFtZT5NRURMSU5FPC9yZW1vdGUtZGF0YWJhc2UtbmFtZT48cmVtb3RlLWRh
dGFiYXNlLXByb3ZpZGVyPk92aWQgVGVjaG5vbG9naWVzPC9yZW1vdGUtZGF0YWJhc2UtcHJvdmlk
ZXI+PC9yZWNvcmQ+PC9DaXRlPjwvRW5kTm90ZT4A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62)</w:t>
            </w:r>
            <w:r w:rsidRPr="00394F7E">
              <w:rPr>
                <w:rFonts w:cstheme="minorHAnsi"/>
                <w:lang w:val="en-GB"/>
              </w:rPr>
              <w:fldChar w:fldCharType="end"/>
            </w:r>
            <w:r w:rsidRPr="00394F7E">
              <w:rPr>
                <w:rFonts w:cstheme="minorHAnsi"/>
                <w:vertAlign w:val="superscript"/>
                <w:lang w:val="fr-CH"/>
              </w:rPr>
              <w:t>2</w:t>
            </w:r>
          </w:p>
        </w:tc>
        <w:tc>
          <w:tcPr>
            <w:tcW w:w="0" w:type="auto"/>
            <w:textDirection w:val="btLr"/>
          </w:tcPr>
          <w:p w:rsidR="00394F7E" w:rsidRPr="00394F7E" w:rsidRDefault="00394F7E" w:rsidP="00394F7E">
            <w:pPr>
              <w:rPr>
                <w:lang w:val="en-GB"/>
              </w:rPr>
            </w:pPr>
            <w:r w:rsidRPr="00394F7E">
              <w:rPr>
                <w:lang w:val="en-GB"/>
              </w:rPr>
              <w:t>Remote MR</w:t>
            </w:r>
          </w:p>
        </w:tc>
        <w:tc>
          <w:tcPr>
            <w:tcW w:w="0" w:type="auto"/>
            <w:shd w:val="clear" w:color="auto" w:fill="E2EFD9" w:themeFill="accent6" w:themeFillTint="33"/>
          </w:tcPr>
          <w:p w:rsidR="00394F7E" w:rsidRPr="00394F7E" w:rsidRDefault="00394F7E" w:rsidP="00394F7E">
            <w:pPr>
              <w:rPr>
                <w:lang w:val="en-GB"/>
              </w:rPr>
            </w:pPr>
            <w:r w:rsidRPr="00394F7E">
              <w:rPr>
                <w:lang w:val="en-GB"/>
              </w:rPr>
              <w:t>Lower chronic pain grades.</w:t>
            </w:r>
          </w:p>
        </w:tc>
        <w:tc>
          <w:tcPr>
            <w:tcW w:w="0" w:type="auto"/>
          </w:tcPr>
          <w:p w:rsidR="00394F7E" w:rsidRPr="00394F7E" w:rsidRDefault="00394F7E" w:rsidP="00394F7E">
            <w:pPr>
              <w:rPr>
                <w:lang w:val="en-GB"/>
              </w:rPr>
            </w:pPr>
            <w:r w:rsidRPr="00394F7E">
              <w:rPr>
                <w:lang w:val="en-GB"/>
              </w:rPr>
              <w:t>No change in physical function.</w:t>
            </w:r>
          </w:p>
        </w:tc>
        <w:tc>
          <w:tcPr>
            <w:tcW w:w="0" w:type="auto"/>
          </w:tcPr>
          <w:p w:rsidR="00394F7E" w:rsidRPr="00394F7E" w:rsidRDefault="00394F7E" w:rsidP="00394F7E">
            <w:pPr>
              <w:rPr>
                <w:lang w:val="en-GB"/>
              </w:rPr>
            </w:pPr>
            <w:r w:rsidRPr="00394F7E">
              <w:rPr>
                <w:lang w:val="en-GB"/>
              </w:rPr>
              <w:t>No change in anxiety and depressio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60% of interventions accepted.</w:t>
            </w:r>
          </w:p>
        </w:tc>
        <w:tc>
          <w:tcPr>
            <w:tcW w:w="0" w:type="auto"/>
          </w:tcPr>
          <w:p w:rsidR="00394F7E" w:rsidRPr="00394F7E" w:rsidRDefault="00394F7E" w:rsidP="00394F7E">
            <w:pPr>
              <w:rPr>
                <w:lang w:val="en-GB"/>
              </w:rPr>
            </w:pPr>
            <w:r w:rsidRPr="00394F7E">
              <w:rPr>
                <w:lang w:val="en-GB"/>
              </w:rPr>
              <w:t>N</w:t>
            </w:r>
          </w:p>
        </w:tc>
        <w:tc>
          <w:tcPr>
            <w:tcW w:w="0" w:type="auto"/>
            <w:shd w:val="clear" w:color="auto" w:fill="FBE4D5" w:themeFill="accent2" w:themeFillTint="33"/>
          </w:tcPr>
          <w:p w:rsidR="00394F7E" w:rsidRPr="00394F7E" w:rsidRDefault="00394F7E" w:rsidP="00394F7E">
            <w:pPr>
              <w:rPr>
                <w:lang w:val="en-GB"/>
              </w:rPr>
            </w:pPr>
            <w:r w:rsidRPr="00394F7E">
              <w:rPr>
                <w:lang w:val="en-GB"/>
              </w:rPr>
              <w:t>More expensive for quality-adjusted life years similar to controls.</w:t>
            </w:r>
          </w:p>
        </w:tc>
        <w:tc>
          <w:tcPr>
            <w:tcW w:w="0" w:type="auto"/>
          </w:tcPr>
          <w:p w:rsidR="00394F7E" w:rsidRPr="00394F7E" w:rsidRDefault="00394F7E" w:rsidP="00394F7E">
            <w:pPr>
              <w:rPr>
                <w:lang w:val="en-GB"/>
              </w:rPr>
            </w:pPr>
            <w:r w:rsidRPr="00394F7E">
              <w:rPr>
                <w:lang w:val="en-GB"/>
              </w:rPr>
              <w:t>1/5</w:t>
            </w:r>
          </w:p>
        </w:tc>
      </w:tr>
      <w:tr w:rsidR="00394F7E" w:rsidRPr="00394F7E" w:rsidTr="00595575">
        <w:trPr>
          <w:cantSplit/>
          <w:trHeight w:val="20"/>
        </w:trPr>
        <w:tc>
          <w:tcPr>
            <w:tcW w:w="0" w:type="auto"/>
            <w:vMerge/>
          </w:tcPr>
          <w:p w:rsidR="00394F7E" w:rsidRPr="00394F7E" w:rsidRDefault="00394F7E" w:rsidP="00394F7E">
            <w:pPr>
              <w:rPr>
                <w:lang w:val="en-GB"/>
              </w:rPr>
            </w:pPr>
          </w:p>
        </w:tc>
        <w:tc>
          <w:tcPr>
            <w:tcW w:w="0" w:type="auto"/>
            <w:textDirection w:val="btLr"/>
          </w:tcPr>
          <w:p w:rsidR="00394F7E" w:rsidRPr="00394F7E" w:rsidRDefault="00394F7E" w:rsidP="00394F7E">
            <w:pPr>
              <w:rPr>
                <w:lang w:val="en-GB"/>
              </w:rPr>
            </w:pPr>
            <w:r w:rsidRPr="00394F7E">
              <w:rPr>
                <w:lang w:val="en-GB"/>
              </w:rPr>
              <w:t>Prescribing</w:t>
            </w:r>
          </w:p>
        </w:tc>
        <w:tc>
          <w:tcPr>
            <w:tcW w:w="0" w:type="auto"/>
            <w:shd w:val="clear" w:color="auto" w:fill="E2EFD9" w:themeFill="accent6" w:themeFillTint="33"/>
          </w:tcPr>
          <w:p w:rsidR="00394F7E" w:rsidRPr="00394F7E" w:rsidRDefault="00394F7E" w:rsidP="00394F7E">
            <w:pPr>
              <w:rPr>
                <w:lang w:val="en-GB"/>
              </w:rPr>
            </w:pPr>
            <w:r w:rsidRPr="00394F7E">
              <w:rPr>
                <w:lang w:val="en-GB"/>
              </w:rPr>
              <w:t>Lower chronic pain grades.</w:t>
            </w:r>
          </w:p>
        </w:tc>
        <w:tc>
          <w:tcPr>
            <w:tcW w:w="0" w:type="auto"/>
          </w:tcPr>
          <w:p w:rsidR="00394F7E" w:rsidRPr="00394F7E" w:rsidRDefault="00394F7E" w:rsidP="00394F7E">
            <w:pPr>
              <w:rPr>
                <w:lang w:val="en-GB"/>
              </w:rPr>
            </w:pPr>
            <w:r w:rsidRPr="00394F7E">
              <w:rPr>
                <w:lang w:val="en-GB"/>
              </w:rPr>
              <w:t>No change in physical function.</w:t>
            </w:r>
          </w:p>
        </w:tc>
        <w:tc>
          <w:tcPr>
            <w:tcW w:w="0" w:type="auto"/>
            <w:shd w:val="clear" w:color="auto" w:fill="E2EFD9" w:themeFill="accent6" w:themeFillTint="33"/>
          </w:tcPr>
          <w:p w:rsidR="00394F7E" w:rsidRPr="00394F7E" w:rsidRDefault="00394F7E" w:rsidP="00394F7E">
            <w:pPr>
              <w:rPr>
                <w:lang w:val="en-GB"/>
              </w:rPr>
            </w:pPr>
            <w:r w:rsidRPr="00394F7E">
              <w:rPr>
                <w:lang w:val="en-GB"/>
              </w:rPr>
              <w:t>Less anxiety and depression.</w:t>
            </w:r>
          </w:p>
        </w:tc>
        <w:tc>
          <w:tcPr>
            <w:tcW w:w="0" w:type="auto"/>
            <w:shd w:val="clear" w:color="auto" w:fill="E2EFD9" w:themeFill="accent6" w:themeFillTint="33"/>
          </w:tcPr>
          <w:p w:rsidR="00394F7E" w:rsidRPr="00394F7E" w:rsidRDefault="00394F7E" w:rsidP="00394F7E">
            <w:pPr>
              <w:rPr>
                <w:lang w:val="en-GB"/>
              </w:rPr>
            </w:pPr>
            <w:r w:rsidRPr="00394F7E">
              <w:rPr>
                <w:lang w:val="en-GB"/>
              </w:rPr>
              <w:t>In a subgroup, 85% (39/46) of patients were satisfied.</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FBE4D5" w:themeFill="accent2" w:themeFillTint="33"/>
          </w:tcPr>
          <w:p w:rsidR="00394F7E" w:rsidRPr="00394F7E" w:rsidRDefault="00394F7E" w:rsidP="00394F7E">
            <w:pPr>
              <w:rPr>
                <w:lang w:val="en-GB"/>
              </w:rPr>
            </w:pPr>
            <w:r w:rsidRPr="00394F7E">
              <w:rPr>
                <w:lang w:val="en-GB"/>
              </w:rPr>
              <w:t>More expensive for quality-adjusted life years similar to controls.</w:t>
            </w:r>
          </w:p>
        </w:tc>
        <w:tc>
          <w:tcPr>
            <w:tcW w:w="0" w:type="auto"/>
          </w:tcPr>
          <w:p w:rsidR="00394F7E" w:rsidRPr="00394F7E" w:rsidRDefault="00394F7E" w:rsidP="00394F7E">
            <w:pPr>
              <w:rPr>
                <w:lang w:val="en-GB"/>
              </w:rPr>
            </w:pPr>
            <w:r w:rsidRPr="00394F7E">
              <w:rPr>
                <w:lang w:val="en-GB"/>
              </w:rPr>
              <w:t>2/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Chelminski</w:t>
            </w:r>
            <w:proofErr w:type="spellEnd"/>
            <w:r w:rsidRPr="00394F7E">
              <w:rPr>
                <w:rFonts w:cstheme="minorHAnsi"/>
                <w:lang w:val="en-GB"/>
              </w:rPr>
              <w:t xml:space="preserve"> P.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05</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DaGVsbWluc2tpPC9BdXRob3I+PFllYXI+MjAwNTwvWWVh
cj48UmVjTnVtPjI5PC9SZWNOdW0+PERpc3BsYXlUZXh0PigzNik8L0Rpc3BsYXlUZXh0PjxyZWNv
cmQ+PHJlYy1udW1iZXI+Mjk8L3JlYy1udW1iZXI+PGZvcmVpZ24ta2V5cz48a2V5IGFwcD0iRU4i
IGRiLWlkPSI1Mng1ZnB3djh6ZjJyaWVwcDJnNTBweHc1emV2c2UwcmU5djIiIHRpbWVzdGFtcD0i
MTY5MTA1MDg3MCI+Mjk8L2tleT48L2ZvcmVpZ24ta2V5cz48cmVmLXR5cGUgbmFtZT0iSm91cm5h
bCBBcnRpY2xlIj4xNzwvcmVmLXR5cGU+PGNvbnRyaWJ1dG9ycz48YXV0aG9ycz48YXV0aG9yPkNo
ZWxtaW5za2ksIFAuIFIuPC9hdXRob3I+PGF1dGhvcj5JdmVzLCBULiBKLjwvYXV0aG9yPjxhdXRo
b3I+RmVsaXgsIEsuIE0uPC9hdXRob3I+PGF1dGhvcj5QcmFra2VuLCBTLiBELjwvYXV0aG9yPjxh
dXRob3I+TWlsbGVyLCBULiBNLjwvYXV0aG9yPjxhdXRob3I+UGVyaGFjLCBKLiBTLjwvYXV0aG9y
PjxhdXRob3I+TWFsb25lLCBSLiBNLjwvYXV0aG9yPjxhdXRob3I+QnJ5YW50LCBNLiBFLjwvYXV0
aG9yPjxhdXRob3I+RGVXYWx0LCBELiBBLjwvYXV0aG9yPjxhdXRob3I+UGlnbm9uZSwgTS4gUC48
L2F1dGhvcj48L2F1dGhvcnM+PC9jb250cmlidXRvcnM+PGF1dGgtYWRkcmVzcz5DaGVsbWluc2tp
LCBQYXVsIFIuIERlcGFydG1lbnQgb2YgTWVkaWNpbmUsIFVuaXZlcnNpdHkgb2YgTm9ydGggQ2Fy
b2xpbmEgYXQgQ2hhcGVsIEhpbGwgU2Nob29sIG9mIE1lZGljaW5lLCBDaGFwZWwgSGlsbCwgTm9y
dGggQ2Fyb2xpbmEsIFVTQS4gcGF1bF9jaGVsbWluc2tpQG1lZC51bmMuZWR1PC9hdXRoLWFkZHJl
c3M+PHRpdGxlcz48dGl0bGU+QSBwcmltYXJ5IGNhcmUsIG11bHRpLWRpc2NpcGxpbmFyeSBkaXNl
YXNlIG1hbmFnZW1lbnQgcHJvZ3JhbSBmb3Igb3Bpb2lkLXRyZWF0ZWQgcGF0aWVudHMgd2l0aCBj
aHJvbmljIG5vbi1jYW5jZXIgcGFpbiBhbmQgYSBoaWdoIGJ1cmRlbiBvZiBwc3ljaGlhdHJpYyBj
b21vcmJpZGl0eTwvdGl0bGU+PHNlY29uZGFyeS10aXRsZT5CTUMgSGVhbHRoIFNlcnZpY2VzIFJl
c2VhcmNoPC9zZWNvbmRhcnktdGl0bGU+PC90aXRsZXM+PHBlcmlvZGljYWw+PGZ1bGwtdGl0bGU+
Qk1DIEhlYWx0aCBTZXJ2aWNlcyBSZXNlYXJjaDwvZnVsbC10aXRsZT48L3BlcmlvZGljYWw+PHBh
Z2VzPjM8L3BhZ2VzPjx2b2x1bWU+NTwvdm9sdW1lPjxudW1iZXI+MTwvbnVtYmVyPjxkYXRlcz48
eWVhcj4yMDA1PC95ZWFyPjwvZGF0ZXM+PGFjY2Vzc2lvbi1udW0+MTU2NDkzMzE8L2FjY2Vzc2lv
bi1udW0+PHVybHM+PHJlbGF0ZWQtdXJscz48dXJsPmh0dHBzOi8vb3ZpZHNwLm92aWQuY29tL292
aWR3ZWIuY2dpP1Q9SlMmYW1wO0NTQz1ZJmFtcDtORVdTPU4mYW1wO1BBR0U9ZnVsbHRleHQmYW1w
O0Q9bWVkNiZhbXA7QU49MTU2NDkzMzE8L3VybD48dXJsPmh0dHBzOi8vbGlia2V5LmlvL2xpYnJh
cmllcy81Mjgvb3BlbnVybD9nZW5yZT1hcnRpY2xlJmFtcDthdWxhc3Q9Q2hlbG1pbnNraSZhbXA7
aXNzbj0xNDcyLTY5NjMmYW1wO3RpdGxlPUJNQytIZWFsdGgrU2VydmljZXMrUmVzZWFyY2gmYW1w
O2F0aXRsZT1BK3ByaW1hcnkrY2FyZSUyQyttdWx0aS1kaXNjaXBsaW5hcnkrZGlzZWFzZSttYW5h
Z2VtZW50K3Byb2dyYW0rZm9yK29waW9pZC10cmVhdGVkK3BhdGllbnRzK3dpdGgrY2hyb25pYytu
b24tY2FuY2VyK3BhaW4rYW5kK2EraGlnaCtidXJkZW4rb2YrcHN5Y2hpYXRyaWMrY29tb3JiaWRp
dHkuJmFtcDt2b2x1bWU9NSZhbXA7aXNzdWU9MSZhbXA7c3BhZ2U9MyZhbXA7ZXBhZ2U9JmFtcDtk
YXRlPTIwMDUmYW1wO2RvaT0xMC4xMTg2JTJGMTQ3Mi02OTYzLTUtMyZhbXA7cG1pZD0xNTY0OTMz
MSZhbXA7c2lkPU9WSUQ6bWVkbGluZTwvdXJsPjwvcmVsYXRlZC11cmxzPjwvdXJscz48Y3VzdG9t
MT4gTWVkbGluZTwvY3VzdG9tMT48ZWxlY3Ryb25pYy1yZXNvdXJjZS1udW0+MTAuMTE4Ni8xNDcy
LTY5NjMtNS0zPC9lbGVjdHJvbmljLXJlc291cmNlLW51bT48cmVtb3RlLWRhdGFiYXNlLW5hbWU+
TUVETElORTwvcmVtb3RlLWRhdGFiYXNlLW5hbWU+PHJlbW90ZS1kYXRhYmFzZS1wcm92aWRlcj5P
dmlkIFRlY2hub2xvZ2llczwvcmVtb3RlLWRhdGFiYXNlLXByb3ZpZGVyPjwvcmVjb3JkPjwvQ2l0
ZT48L0VuZE5vdGU+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DaGVsbWluc2tpPC9BdXRob3I+PFllYXI+MjAwNTwvWWVh
cj48UmVjTnVtPjI5PC9SZWNOdW0+PERpc3BsYXlUZXh0PigzNik8L0Rpc3BsYXlUZXh0PjxyZWNv
cmQ+PHJlYy1udW1iZXI+Mjk8L3JlYy1udW1iZXI+PGZvcmVpZ24ta2V5cz48a2V5IGFwcD0iRU4i
IGRiLWlkPSI1Mng1ZnB3djh6ZjJyaWVwcDJnNTBweHc1emV2c2UwcmU5djIiIHRpbWVzdGFtcD0i
MTY5MTA1MDg3MCI+Mjk8L2tleT48L2ZvcmVpZ24ta2V5cz48cmVmLXR5cGUgbmFtZT0iSm91cm5h
bCBBcnRpY2xlIj4xNzwvcmVmLXR5cGU+PGNvbnRyaWJ1dG9ycz48YXV0aG9ycz48YXV0aG9yPkNo
ZWxtaW5za2ksIFAuIFIuPC9hdXRob3I+PGF1dGhvcj5JdmVzLCBULiBKLjwvYXV0aG9yPjxhdXRo
b3I+RmVsaXgsIEsuIE0uPC9hdXRob3I+PGF1dGhvcj5QcmFra2VuLCBTLiBELjwvYXV0aG9yPjxh
dXRob3I+TWlsbGVyLCBULiBNLjwvYXV0aG9yPjxhdXRob3I+UGVyaGFjLCBKLiBTLjwvYXV0aG9y
PjxhdXRob3I+TWFsb25lLCBSLiBNLjwvYXV0aG9yPjxhdXRob3I+QnJ5YW50LCBNLiBFLjwvYXV0
aG9yPjxhdXRob3I+RGVXYWx0LCBELiBBLjwvYXV0aG9yPjxhdXRob3I+UGlnbm9uZSwgTS4gUC48
L2F1dGhvcj48L2F1dGhvcnM+PC9jb250cmlidXRvcnM+PGF1dGgtYWRkcmVzcz5DaGVsbWluc2tp
LCBQYXVsIFIuIERlcGFydG1lbnQgb2YgTWVkaWNpbmUsIFVuaXZlcnNpdHkgb2YgTm9ydGggQ2Fy
b2xpbmEgYXQgQ2hhcGVsIEhpbGwgU2Nob29sIG9mIE1lZGljaW5lLCBDaGFwZWwgSGlsbCwgTm9y
dGggQ2Fyb2xpbmEsIFVTQS4gcGF1bF9jaGVsbWluc2tpQG1lZC51bmMuZWR1PC9hdXRoLWFkZHJl
c3M+PHRpdGxlcz48dGl0bGU+QSBwcmltYXJ5IGNhcmUsIG11bHRpLWRpc2NpcGxpbmFyeSBkaXNl
YXNlIG1hbmFnZW1lbnQgcHJvZ3JhbSBmb3Igb3Bpb2lkLXRyZWF0ZWQgcGF0aWVudHMgd2l0aCBj
aHJvbmljIG5vbi1jYW5jZXIgcGFpbiBhbmQgYSBoaWdoIGJ1cmRlbiBvZiBwc3ljaGlhdHJpYyBj
b21vcmJpZGl0eTwvdGl0bGU+PHNlY29uZGFyeS10aXRsZT5CTUMgSGVhbHRoIFNlcnZpY2VzIFJl
c2VhcmNoPC9zZWNvbmRhcnktdGl0bGU+PC90aXRsZXM+PHBlcmlvZGljYWw+PGZ1bGwtdGl0bGU+
Qk1DIEhlYWx0aCBTZXJ2aWNlcyBSZXNlYXJjaDwvZnVsbC10aXRsZT48L3BlcmlvZGljYWw+PHBh
Z2VzPjM8L3BhZ2VzPjx2b2x1bWU+NTwvdm9sdW1lPjxudW1iZXI+MTwvbnVtYmVyPjxkYXRlcz48
eWVhcj4yMDA1PC95ZWFyPjwvZGF0ZXM+PGFjY2Vzc2lvbi1udW0+MTU2NDkzMzE8L2FjY2Vzc2lv
bi1udW0+PHVybHM+PHJlbGF0ZWQtdXJscz48dXJsPmh0dHBzOi8vb3ZpZHNwLm92aWQuY29tL292
aWR3ZWIuY2dpP1Q9SlMmYW1wO0NTQz1ZJmFtcDtORVdTPU4mYW1wO1BBR0U9ZnVsbHRleHQmYW1w
O0Q9bWVkNiZhbXA7QU49MTU2NDkzMzE8L3VybD48dXJsPmh0dHBzOi8vbGlia2V5LmlvL2xpYnJh
cmllcy81Mjgvb3BlbnVybD9nZW5yZT1hcnRpY2xlJmFtcDthdWxhc3Q9Q2hlbG1pbnNraSZhbXA7
aXNzbj0xNDcyLTY5NjMmYW1wO3RpdGxlPUJNQytIZWFsdGgrU2VydmljZXMrUmVzZWFyY2gmYW1w
O2F0aXRsZT1BK3ByaW1hcnkrY2FyZSUyQyttdWx0aS1kaXNjaXBsaW5hcnkrZGlzZWFzZSttYW5h
Z2VtZW50K3Byb2dyYW0rZm9yK29waW9pZC10cmVhdGVkK3BhdGllbnRzK3dpdGgrY2hyb25pYytu
b24tY2FuY2VyK3BhaW4rYW5kK2EraGlnaCtidXJkZW4rb2YrcHN5Y2hpYXRyaWMrY29tb3JiaWRp
dHkuJmFtcDt2b2x1bWU9NSZhbXA7aXNzdWU9MSZhbXA7c3BhZ2U9MyZhbXA7ZXBhZ2U9JmFtcDtk
YXRlPTIwMDUmYW1wO2RvaT0xMC4xMTg2JTJGMTQ3Mi02OTYzLTUtMyZhbXA7cG1pZD0xNTY0OTMz
MSZhbXA7c2lkPU9WSUQ6bWVkbGluZTwvdXJsPjwvcmVsYXRlZC11cmxzPjwvdXJscz48Y3VzdG9t
MT4gTWVkbGluZTwvY3VzdG9tMT48ZWxlY3Ryb25pYy1yZXNvdXJjZS1udW0+MTAuMTE4Ni8xNDcy
LTY5NjMtNS0zPC9lbGVjdHJvbmljLXJlc291cmNlLW51bT48cmVtb3RlLWRhdGFiYXNlLW5hbWU+
TUVETElORTwvcmVtb3RlLWRhdGFiYXNlLW5hbWU+PHJlbW90ZS1kYXRhYmFzZS1wcm92aWRlcj5P
dmlkIFRlY2hub2xvZ2llczwvcmVtb3RlLWRhdGFiYXNlLXByb3ZpZGVyPjwvcmVjb3JkPjwvQ2l0
ZT48L0VuZE5vdGU+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36)</w:t>
            </w:r>
            <w:r w:rsidRPr="00394F7E">
              <w:rPr>
                <w:rFonts w:cstheme="minorHAnsi"/>
                <w:lang w:val="en-GB"/>
              </w:rPr>
              <w:fldChar w:fldCharType="end"/>
            </w: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score improved from 6.5/10 to 5.5/10</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disability score improved from 47/70 to 39.3/70.</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depression score improved from 24/60 to 18/60.</w:t>
            </w:r>
          </w:p>
          <w:p w:rsidR="00394F7E" w:rsidRPr="00394F7E" w:rsidRDefault="00394F7E" w:rsidP="00394F7E">
            <w:pPr>
              <w:rPr>
                <w:lang w:val="en-GB"/>
              </w:rPr>
            </w:pPr>
            <w:r w:rsidRPr="00394F7E">
              <w:rPr>
                <w:lang w:val="en-GB"/>
              </w:rPr>
              <w:t>More patients on antidepressants (44.4% to 52.4%)</w:t>
            </w:r>
          </w:p>
        </w:tc>
        <w:tc>
          <w:tcPr>
            <w:tcW w:w="0" w:type="auto"/>
          </w:tcPr>
          <w:p w:rsidR="00394F7E" w:rsidRPr="00394F7E" w:rsidRDefault="00394F7E" w:rsidP="00394F7E">
            <w:pPr>
              <w:rPr>
                <w:lang w:val="en-GB"/>
              </w:rPr>
            </w:pPr>
            <w:r w:rsidRPr="00394F7E">
              <w:rPr>
                <w:lang w:val="en-GB"/>
              </w:rPr>
              <w:t>N</w:t>
            </w:r>
          </w:p>
        </w:tc>
        <w:tc>
          <w:tcPr>
            <w:tcW w:w="0" w:type="auto"/>
            <w:shd w:val="clear" w:color="auto" w:fill="FBE4D5" w:themeFill="accent2" w:themeFillTint="33"/>
          </w:tcPr>
          <w:p w:rsidR="00394F7E" w:rsidRPr="00394F7E" w:rsidRDefault="00394F7E" w:rsidP="00394F7E">
            <w:pPr>
              <w:rPr>
                <w:lang w:val="en-GB"/>
              </w:rPr>
            </w:pPr>
            <w:r w:rsidRPr="00394F7E">
              <w:rPr>
                <w:lang w:val="en-GB"/>
              </w:rPr>
              <w:t>Mean MME</w:t>
            </w:r>
            <w:r w:rsidRPr="00394F7E">
              <w:rPr>
                <w:vertAlign w:val="superscript"/>
                <w:lang w:val="en-GB"/>
              </w:rPr>
              <w:t>3</w:t>
            </w:r>
            <w:r w:rsidRPr="00394F7E">
              <w:rPr>
                <w:lang w:val="en-GB"/>
              </w:rPr>
              <w:t xml:space="preserve"> increased from 72 to 91 mg.</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 xml:space="preserve">Chen M.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0</w:t>
            </w:r>
          </w:p>
          <w:p w:rsidR="00394F7E" w:rsidRPr="00394F7E" w:rsidRDefault="00394F7E" w:rsidP="00394F7E">
            <w:pPr>
              <w:rPr>
                <w:rFonts w:cstheme="minorHAnsi"/>
                <w:lang w:val="en-GB"/>
              </w:rPr>
            </w:pPr>
            <w:r w:rsidRPr="00394F7E">
              <w:rPr>
                <w:rFonts w:cstheme="minorHAnsi"/>
                <w:lang w:val="en-GB"/>
              </w:rPr>
              <w:t>Canada</w:t>
            </w:r>
            <w:r w:rsidRPr="00394F7E">
              <w:rPr>
                <w:rFonts w:cstheme="minorHAnsi"/>
                <w:lang w:val="en-GB"/>
              </w:rPr>
              <w:tab/>
            </w:r>
            <w:r w:rsidRPr="00394F7E">
              <w:rPr>
                <w:rFonts w:cstheme="minorHAnsi"/>
                <w:lang w:val="en-GB"/>
              </w:rPr>
              <w:fldChar w:fldCharType="begin"/>
            </w:r>
            <w:r w:rsidRPr="00394F7E">
              <w:rPr>
                <w:rFonts w:cstheme="minorHAnsi"/>
                <w:lang w:val="en-GB"/>
              </w:rPr>
              <w:instrText xml:space="preserve"> ADDIN EN.CITE &lt;EndNote&gt;&lt;Cite&gt;&lt;Author&gt;Chen&lt;/Author&gt;&lt;Year&gt;2020&lt;/Year&gt;&lt;RecNum&gt;30&lt;/RecNum&gt;&lt;DisplayText&gt;(37)&lt;/DisplayText&gt;&lt;record&gt;&lt;rec-number&gt;30&lt;/rec-number&gt;&lt;foreign-keys&gt;&lt;key app="EN" db-id="52x5fpwv8zf2riepp2g50pxw5zevse0re9v2" timestamp="1691050894"&gt;30&lt;/key&gt;&lt;/foreign-keys&gt;&lt;ref-type name="Journal Article"&gt;17&lt;/ref-type&gt;&lt;contributors&gt;&lt;authors&gt;&lt;author&gt;Chen, M.&lt;/author&gt;&lt;author&gt;Patel, T.&lt;/author&gt;&lt;author&gt;Chang, F.&lt;/author&gt;&lt;/authors&gt;&lt;/contributors&gt;&lt;auth-address&gt;Chen, Mo. School of Pharmacy, University of Waterloo, Kitchener, ON N2L 3G1, Canada.&amp;#xD;Patel, Tejal. School of Pharmacy, University of Waterloo, Kitchener, ON N2L 3G1, Canada.&amp;#xD;Chang, Feng. School of Pharmacy, University of Waterloo, Kitchener, ON N2L 3G1, Canada.&lt;/auth-address&gt;&lt;titles&gt;&lt;title&gt;The Impact of a Primary Care, Pharmacist-Driven Intervention in Patients with Chronic Non-Cancer Pain-A Pilot Study&lt;/title&gt;&lt;secondary-title&gt;Pharmacy : A Journal Of Pharmacy Education And Practice&lt;/secondary-title&gt;&lt;/titles&gt;&lt;periodical&gt;&lt;full-title&gt;Pharmacy : A Journal Of Pharmacy Education And Practice&lt;/full-title&gt;&lt;/periodical&gt;&lt;pages&gt;08&lt;/pages&gt;&lt;volume&gt;8&lt;/volume&gt;&lt;number&gt;3&lt;/number&gt;&lt;dates&gt;&lt;year&gt;2020&lt;/year&gt;&lt;/dates&gt;&lt;accession-num&gt;32650605&lt;/accession-num&gt;&lt;urls&gt;&lt;related-urls&gt;&lt;url&gt;https://ovidsp.ovid.com/ovidweb.cgi?T=JS&amp;amp;CSC=Y&amp;amp;NEWS=N&amp;amp;PAGE=fulltext&amp;amp;D=pmnm5&amp;amp;AN=32650605&lt;/url&gt;&lt;url&gt;https://libkey.io/libraries/528/openurl?genre=article&amp;amp;aulast=Chen&amp;amp;issn=2226-4787&amp;amp;title=Pharmacy+%3A+A+Journal+Of+Pharmacy+Education+And+Practice&amp;amp;atitle=The+Impact+of+a+Primary+Care%2C+Pharmacist-Driven+Intervention+in+Patients+with+Chronic+Non-Cancer+Pain-A+Pilot+Study.&amp;amp;volume=8&amp;amp;issue=3&amp;amp;spage=&amp;amp;epage=&amp;amp;date=2020&amp;amp;doi=10.3390%2Fpharmacy8030113&amp;amp;pmid=32650605&amp;amp;sid=OVID:medline&lt;/url&gt;&lt;/related-urls&gt;&lt;/urls&gt;&lt;custom1&gt; Medline&lt;/custom1&gt;&lt;electronic-resource-num&gt;10.3390/pharmacy8030113&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37)</w:t>
            </w:r>
            <w:r w:rsidRPr="00394F7E">
              <w:rPr>
                <w:rFonts w:cstheme="minorHAnsi"/>
                <w:lang w:val="en-GB"/>
              </w:rPr>
              <w:fldChar w:fldCharType="end"/>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o significant changes in pain.</w:t>
            </w:r>
          </w:p>
        </w:tc>
        <w:tc>
          <w:tcPr>
            <w:tcW w:w="0" w:type="auto"/>
          </w:tcPr>
          <w:p w:rsidR="00394F7E" w:rsidRPr="00394F7E" w:rsidRDefault="00394F7E" w:rsidP="00394F7E">
            <w:pPr>
              <w:rPr>
                <w:lang w:val="en-GB"/>
              </w:rPr>
            </w:pPr>
            <w:r w:rsidRPr="00394F7E">
              <w:rPr>
                <w:lang w:val="en-GB"/>
              </w:rPr>
              <w:t>No change in pain interference or quality of life.</w:t>
            </w:r>
          </w:p>
        </w:tc>
        <w:tc>
          <w:tcPr>
            <w:tcW w:w="0" w:type="auto"/>
          </w:tcPr>
          <w:p w:rsidR="00394F7E" w:rsidRPr="00394F7E" w:rsidRDefault="00394F7E" w:rsidP="00394F7E">
            <w:pPr>
              <w:rPr>
                <w:lang w:val="en-GB"/>
              </w:rPr>
            </w:pPr>
            <w:r w:rsidRPr="00394F7E">
              <w:rPr>
                <w:lang w:val="en-GB"/>
              </w:rPr>
              <w:t>No change in pain interference or quality of life.</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Pharmacists proposed 40 interventions, of which 60% (24/40) were accepted, and 45% (18/40) </w:t>
            </w:r>
            <w:proofErr w:type="gramStart"/>
            <w:r w:rsidRPr="00394F7E">
              <w:rPr>
                <w:lang w:val="en-GB"/>
              </w:rPr>
              <w:t>were still implemented</w:t>
            </w:r>
            <w:proofErr w:type="gramEnd"/>
            <w:r w:rsidRPr="00394F7E">
              <w:rPr>
                <w:lang w:val="en-GB"/>
              </w:rPr>
              <w:t xml:space="preserve"> at 3 months. They recommended activities for patients 22 time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lastRenderedPageBreak/>
              <w:t xml:space="preserve">Coffey C. </w:t>
            </w:r>
            <w:r w:rsidRPr="00394F7E">
              <w:rPr>
                <w:rFonts w:cstheme="minorHAnsi"/>
                <w:i/>
                <w:lang w:val="en-GB"/>
              </w:rPr>
              <w:t>et al</w:t>
            </w:r>
            <w:r w:rsidRPr="00394F7E">
              <w:rPr>
                <w:rFonts w:cstheme="minorHAnsi"/>
                <w:lang w:val="en-GB"/>
              </w:rPr>
              <w:t xml:space="preserve">. </w:t>
            </w:r>
          </w:p>
          <w:p w:rsidR="00394F7E" w:rsidRPr="00394F7E" w:rsidRDefault="00394F7E" w:rsidP="00394F7E">
            <w:pPr>
              <w:rPr>
                <w:rFonts w:cstheme="minorHAnsi"/>
                <w:lang w:val="en-GB"/>
              </w:rPr>
            </w:pPr>
            <w:r w:rsidRPr="00394F7E">
              <w:rPr>
                <w:rFonts w:cstheme="minorHAnsi"/>
                <w:lang w:val="en-GB"/>
              </w:rPr>
              <w:t>2019</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Db2ZmZXk8L0F1dGhvcj48WWVhcj4yMDE5PC9ZZWFyPjxS
ZWNOdW0+MzE8L1JlY051bT48RGlzcGxheVRleHQ+KDM4KTwvRGlzcGxheVRleHQ+PHJlY29yZD48
cmVjLW51bWJlcj4zMTwvcmVjLW51bWJlcj48Zm9yZWlnbi1rZXlzPjxrZXkgYXBwPSJFTiIgZGIt
aWQ9IjUyeDVmcHd2OHpmMnJpZXBwMmc1MHB4dzV6ZXZzZTByZTl2MiIgdGltZXN0YW1wPSIxNjkx
MDUwOTE1Ij4zMTwva2V5PjwvZm9yZWlnbi1rZXlzPjxyZWYtdHlwZSBuYW1lPSJKb3VybmFsIEFy
dGljbGUiPjE3PC9yZWYtdHlwZT48Y29udHJpYnV0b3JzPjxhdXRob3JzPjxhdXRob3I+Q29mZmV5
LCBDLiBQLjwvYXV0aG9yPjxhdXRob3I+VWxicmljaCwgVC4gUi48L2F1dGhvcj48YXV0aG9yPkJh
dWdobWFuLCBLLjwvYXV0aG9yPjxhdXRob3I+QXdhZCwgTS4gSC48L2F1dGhvcj48L2F1dGhvcnM+
PC9jb250cmlidXRvcnM+PGF1dGgtYWRkcmVzcz5Db2ZmZXksIENvcnkgUC4gVGhlIE9oaW8gU3Rh
dGUgVW5pdmVyc2l0eSBEaXZpc2lvbiBvZiBHZW5lcmFsIEludGVybmFsIE1lZGljaW5lLCBDb2x1
bWJ1cywgT0guJiN4RDtVbGJyaWNoLCBUaW1vdGh5IFIuIFRoZSBPaGlvIFN0YXRlIFVuaXZlcnNp
dHkgQ29sbGVnZSBvZiBQaGFybWFjeSwgQ29sdW1idXMsIE9ILiYjeEQ7QmF1Z2htYW4sIEtyaXN0
aW4uIE5vcnRoZWFzdCBPaGlvIE1lZGljYWwgVW5pdmVyc2l0eSBDb2xsZWdlIG9mIEdyYWR1YXRl
IFN0dWRpZXMsIFJvb3RzdG93biwgT0guJiN4RDtBd2FkLCBNYWdkaSBILiBBeGVzc1BvaW50ZSBD
b21tdW5pdHkgSGVhbHRoIENlbnRlciwgQWtyb24sIE9ILjwvYXV0aC1hZGRyZXNzPjx0aXRsZXM+
PHRpdGxlPlRoZSBlZmZlY3Qgb2YgYW4gaW50ZXJwcm9mZXNzaW9uYWwgcGFpbiBzZXJ2aWNlIG9u
IG5vbm1hbGlnbmFudCBwYWluIGNvbnRyb2w8L3RpdGxlPjxzZWNvbmRhcnktdGl0bGU+QW1lcmlj
YW4gSm91cm5hbCBvZiBIZWFsdGgtU3lzdGVtIFBoYXJtYWN5PC9zZWNvbmRhcnktdGl0bGU+PC90
aXRsZXM+PHBlcmlvZGljYWw+PGZ1bGwtdGl0bGU+QW1lcmljYW4gSm91cm5hbCBvZiBIZWFsdGgt
U3lzdGVtIFBoYXJtYWN5PC9mdWxsLXRpdGxlPjwvcGVyaW9kaWNhbD48cGFnZXM+UzQ5LVM1NDwv
cGFnZXM+PHZvbHVtZT43Njwvdm9sdW1lPjxudW1iZXI+U3VwcGxlbWVudF8yPC9udW1iZXI+PGRh
dGVzPjx5ZWFyPjIwMTk8L3llYXI+PC9kYXRlcz48YWNjZXNzaW9uLW51bT4zMDg1NDU0MjwvYWNj
ZXNzaW9uLW51bT48dXJscz48cmVsYXRlZC11cmxzPjx1cmw+aHR0cHM6Ly9vdmlkc3Aub3ZpZC5j
b20vb3ZpZHdlYi5jZ2k/VD1KUyZhbXA7Q1NDPVkmYW1wO05FV1M9TiZhbXA7UEFHRT1mdWxsdGV4
dCZhbXA7RD1tZWQxNiZhbXA7QU49MzA4NTQ1NDI8L3VybD48dXJsPmh0dHBzOi8vbGlia2V5Lmlv
L2xpYnJhcmllcy81Mjgvb3BlbnVybD9nZW5yZT1hcnRpY2xlJmFtcDthdWxhc3Q9Q29mZmV5JmFt
cDtpc3NuPTEwNzktMjA4MiZhbXA7dGl0bGU9QW1lcmljYW4rSm91cm5hbCtvZitIZWFsdGgtU3lz
dGVtK1BoYXJtYWN5JmFtcDthdGl0bGU9VGhlK2VmZmVjdCtvZithbitpbnRlcnByb2Zlc3Npb25h
bCtwYWluK3NlcnZpY2Urb24rbm9ubWFsaWduYW50K3BhaW4rY29udHJvbC4mYW1wO3ZvbHVtZT03
NiZhbXA7aXNzdWU9MiZhbXA7c3BhZ2U9UzQ5JmFtcDtlcGFnZT1TNTQmYW1wO2RhdGU9MjAxOSZh
bXA7ZG9pPTEwLjEwOTMlMkZhamhwJTJGenh5MDg0JmFtcDtwbWlkPTMwODU0NTQyJmFtcDtzaWQ9
T1ZJRDptZWRsaW5lPC91cmw+PC9yZWxhdGVkLXVybHM+PC91cmxzPjxjdXN0b20xPiBNZWRsaW5l
PC9jdXN0b20xPjxlbGVjdHJvbmljLXJlc291cmNlLW51bT4xMC4xMDkzL2FqaHAvenh5MDg0PC9l
bGVjdHJvbmljLXJlc291cmNlLW51bT48cmVtb3RlLWRhdGFiYXNlLW5hbWU+TUVETElORTwvcmVt
b3RlLWRhdGFiYXNlLW5hbWU+PHJlbW90ZS1kYXRhYmFzZS1wcm92aWRlcj5PdmlkIFRlY2hub2xv
Z2llczwvcmVtb3RlLWRhdGFiYXNlLXByb3ZpZGVyPjwvcmVjb3JkPjwvQ2l0ZT48L0VuZE5vdGU+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Db2ZmZXk8L0F1dGhvcj48WWVhcj4yMDE5PC9ZZWFyPjxS
ZWNOdW0+MzE8L1JlY051bT48RGlzcGxheVRleHQ+KDM4KTwvRGlzcGxheVRleHQ+PHJlY29yZD48
cmVjLW51bWJlcj4zMTwvcmVjLW51bWJlcj48Zm9yZWlnbi1rZXlzPjxrZXkgYXBwPSJFTiIgZGIt
aWQ9IjUyeDVmcHd2OHpmMnJpZXBwMmc1MHB4dzV6ZXZzZTByZTl2MiIgdGltZXN0YW1wPSIxNjkx
MDUwOTE1Ij4zMTwva2V5PjwvZm9yZWlnbi1rZXlzPjxyZWYtdHlwZSBuYW1lPSJKb3VybmFsIEFy
dGljbGUiPjE3PC9yZWYtdHlwZT48Y29udHJpYnV0b3JzPjxhdXRob3JzPjxhdXRob3I+Q29mZmV5
LCBDLiBQLjwvYXV0aG9yPjxhdXRob3I+VWxicmljaCwgVC4gUi48L2F1dGhvcj48YXV0aG9yPkJh
dWdobWFuLCBLLjwvYXV0aG9yPjxhdXRob3I+QXdhZCwgTS4gSC48L2F1dGhvcj48L2F1dGhvcnM+
PC9jb250cmlidXRvcnM+PGF1dGgtYWRkcmVzcz5Db2ZmZXksIENvcnkgUC4gVGhlIE9oaW8gU3Rh
dGUgVW5pdmVyc2l0eSBEaXZpc2lvbiBvZiBHZW5lcmFsIEludGVybmFsIE1lZGljaW5lLCBDb2x1
bWJ1cywgT0guJiN4RDtVbGJyaWNoLCBUaW1vdGh5IFIuIFRoZSBPaGlvIFN0YXRlIFVuaXZlcnNp
dHkgQ29sbGVnZSBvZiBQaGFybWFjeSwgQ29sdW1idXMsIE9ILiYjeEQ7QmF1Z2htYW4sIEtyaXN0
aW4uIE5vcnRoZWFzdCBPaGlvIE1lZGljYWwgVW5pdmVyc2l0eSBDb2xsZWdlIG9mIEdyYWR1YXRl
IFN0dWRpZXMsIFJvb3RzdG93biwgT0guJiN4RDtBd2FkLCBNYWdkaSBILiBBeGVzc1BvaW50ZSBD
b21tdW5pdHkgSGVhbHRoIENlbnRlciwgQWtyb24sIE9ILjwvYXV0aC1hZGRyZXNzPjx0aXRsZXM+
PHRpdGxlPlRoZSBlZmZlY3Qgb2YgYW4gaW50ZXJwcm9mZXNzaW9uYWwgcGFpbiBzZXJ2aWNlIG9u
IG5vbm1hbGlnbmFudCBwYWluIGNvbnRyb2w8L3RpdGxlPjxzZWNvbmRhcnktdGl0bGU+QW1lcmlj
YW4gSm91cm5hbCBvZiBIZWFsdGgtU3lzdGVtIFBoYXJtYWN5PC9zZWNvbmRhcnktdGl0bGU+PC90
aXRsZXM+PHBlcmlvZGljYWw+PGZ1bGwtdGl0bGU+QW1lcmljYW4gSm91cm5hbCBvZiBIZWFsdGgt
U3lzdGVtIFBoYXJtYWN5PC9mdWxsLXRpdGxlPjwvcGVyaW9kaWNhbD48cGFnZXM+UzQ5LVM1NDwv
cGFnZXM+PHZvbHVtZT43Njwvdm9sdW1lPjxudW1iZXI+U3VwcGxlbWVudF8yPC9udW1iZXI+PGRh
dGVzPjx5ZWFyPjIwMTk8L3llYXI+PC9kYXRlcz48YWNjZXNzaW9uLW51bT4zMDg1NDU0MjwvYWNj
ZXNzaW9uLW51bT48dXJscz48cmVsYXRlZC11cmxzPjx1cmw+aHR0cHM6Ly9vdmlkc3Aub3ZpZC5j
b20vb3ZpZHdlYi5jZ2k/VD1KUyZhbXA7Q1NDPVkmYW1wO05FV1M9TiZhbXA7UEFHRT1mdWxsdGV4
dCZhbXA7RD1tZWQxNiZhbXA7QU49MzA4NTQ1NDI8L3VybD48dXJsPmh0dHBzOi8vbGlia2V5Lmlv
L2xpYnJhcmllcy81Mjgvb3BlbnVybD9nZW5yZT1hcnRpY2xlJmFtcDthdWxhc3Q9Q29mZmV5JmFt
cDtpc3NuPTEwNzktMjA4MiZhbXA7dGl0bGU9QW1lcmljYW4rSm91cm5hbCtvZitIZWFsdGgtU3lz
dGVtK1BoYXJtYWN5JmFtcDthdGl0bGU9VGhlK2VmZmVjdCtvZithbitpbnRlcnByb2Zlc3Npb25h
bCtwYWluK3NlcnZpY2Urb24rbm9ubWFsaWduYW50K3BhaW4rY29udHJvbC4mYW1wO3ZvbHVtZT03
NiZhbXA7aXNzdWU9MiZhbXA7c3BhZ2U9UzQ5JmFtcDtlcGFnZT1TNTQmYW1wO2RhdGU9MjAxOSZh
bXA7ZG9pPTEwLjEwOTMlMkZhamhwJTJGenh5MDg0JmFtcDtwbWlkPTMwODU0NTQyJmFtcDtzaWQ9
T1ZJRDptZWRsaW5lPC91cmw+PC9yZWxhdGVkLXVybHM+PC91cmxzPjxjdXN0b20xPiBNZWRsaW5l
PC9jdXN0b20xPjxlbGVjdHJvbmljLXJlc291cmNlLW51bT4xMC4xMDkzL2FqaHAvenh5MDg0PC9l
bGVjdHJvbmljLXJlc291cmNlLW51bT48cmVtb3RlLWRhdGFiYXNlLW5hbWU+TUVETElORTwvcmVt
b3RlLWRhdGFiYXNlLW5hbWU+PHJlbW90ZS1kYXRhYmFzZS1wcm92aWRlcj5PdmlkIFRlY2hub2xv
Z2llczwvcmVtb3RlLWRhdGFiYXNlLXByb3ZpZGVyPjwvcmVjb3JkPjwvQ2l0ZT48L0VuZE5vdGU+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38)</w:t>
            </w:r>
            <w:r w:rsidRPr="00394F7E">
              <w:rPr>
                <w:rFonts w:cstheme="minorHAnsi"/>
                <w:lang w:val="en-GB"/>
              </w:rPr>
              <w:fldChar w:fldCharType="end"/>
            </w:r>
            <w:r w:rsidRPr="00394F7E">
              <w:rPr>
                <w:rFonts w:cstheme="minorHAnsi"/>
                <w:lang w:val="en-GB"/>
              </w:rPr>
              <w:tab/>
            </w: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score reduced from 8.3/10 to 5.6/10.</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Patients were satisfied with the service but not with pain levels.</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immediate-release MME</w:t>
            </w:r>
            <w:r w:rsidRPr="00394F7E">
              <w:rPr>
                <w:vertAlign w:val="superscript"/>
                <w:lang w:val="en-GB"/>
              </w:rPr>
              <w:t>3</w:t>
            </w:r>
            <w:r w:rsidRPr="00394F7E">
              <w:rPr>
                <w:lang w:val="en-GB"/>
              </w:rPr>
              <w:t xml:space="preserve"> decreased by 7.9%, and mean extended-release MME</w:t>
            </w:r>
            <w:r w:rsidRPr="00394F7E">
              <w:rPr>
                <w:vertAlign w:val="superscript"/>
                <w:lang w:val="en-GB"/>
              </w:rPr>
              <w:t>3</w:t>
            </w:r>
            <w:r w:rsidRPr="00394F7E">
              <w:rPr>
                <w:lang w:val="en-GB"/>
              </w:rPr>
              <w:t xml:space="preserve"> increased by 5.5%. 88% of interventions </w:t>
            </w:r>
            <w:proofErr w:type="gramStart"/>
            <w:r w:rsidRPr="00394F7E">
              <w:rPr>
                <w:lang w:val="en-GB"/>
              </w:rPr>
              <w:t>were implemented</w:t>
            </w:r>
            <w:proofErr w:type="gramEnd"/>
            <w:r w:rsidRPr="00394F7E">
              <w:rPr>
                <w:lang w:val="en-GB"/>
              </w:rPr>
              <w:t>.</w:t>
            </w:r>
          </w:p>
        </w:tc>
        <w:tc>
          <w:tcPr>
            <w:tcW w:w="0" w:type="auto"/>
            <w:shd w:val="clear" w:color="auto" w:fill="E2EFD9" w:themeFill="accent6" w:themeFillTint="33"/>
          </w:tcPr>
          <w:p w:rsidR="00394F7E" w:rsidRPr="00394F7E" w:rsidRDefault="00394F7E" w:rsidP="00394F7E">
            <w:pPr>
              <w:rPr>
                <w:lang w:val="en-GB"/>
              </w:rPr>
            </w:pPr>
            <w:r w:rsidRPr="00394F7E">
              <w:rPr>
                <w:lang w:val="en-GB"/>
              </w:rPr>
              <w:t>76–94% of patients (36-44/47) correctly answered questions in a quiz.</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3.5/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 xml:space="preserve">Conley M.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2</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Db25sZXk8L0F1dGhvcj48WWVhcj4yMDIzPC9ZZWFyPjxS
ZWNOdW0+Njg8L1JlY051bT48RGlzcGxheVRleHQ+KDM5KTwvRGlzcGxheVRleHQ+PHJlY29yZD48
cmVjLW51bWJlcj42ODwvcmVjLW51bWJlcj48Zm9yZWlnbi1rZXlzPjxrZXkgYXBwPSJFTiIgZGIt
aWQ9IjUyeDVmcHd2OHpmMnJpZXBwMmc1MHB4dzV6ZXZzZTByZTl2MiIgdGltZXN0YW1wPSIxNjk0
NDQwODA0Ij42ODwva2V5PjwvZm9yZWlnbi1rZXlzPjxyZWYtdHlwZSBuYW1lPSJKb3VybmFsIEFy
dGljbGUiPjE3PC9yZWYtdHlwZT48Y29udHJpYnV0b3JzPjxhdXRob3JzPjxhdXRob3I+Q29ubGV5
LCBNaWNoYWVsIFAuPC9hdXRob3I+PGF1dGhvcj5FbG1lcywgQWJpZ2FpbCBULjwvYXV0aG9yPjxh
dXRob3I+Um9iZXJ0cywgSm9obiBSLjwvYXV0aG9yPjxhdXRob3I+QnVjaywgTGF1cmVuPC9hdXRo
b3I+PGF1dGhvcj5GYW50ZXMsIFRob21hcyBQLjwvYXV0aG9yPjwvYXV0aG9ycz48L2NvbnRyaWJ1
dG9ycz48dGl0bGVzPjx0aXRsZT5EZXZlbG9waW5nIGFuIGludGVycHJvZmVzc2lvbmFsIHRlYW0g
dG8gc3VwcG9ydCBwYXRpZW50cyBwcmVzY3JpYmVkIGxvbmctdGVybSBoaWdoLWRvc2Ugb3Bpb2lk
IHRoZXJhcHk8L3RpdGxlPjxzZWNvbmRhcnktdGl0bGU+Sm91cm5hbCBvZiBpbnRlcnByb2Zlc3Np
b25hbCBjYXJlPC9zZWNvbmRhcnktdGl0bGU+PC90aXRsZXM+PHBlcmlvZGljYWw+PGZ1bGwtdGl0
bGU+Sm91cm5hbCBvZiBpbnRlcnByb2Zlc3Npb25hbCBjYXJlPC9mdWxsLXRpdGxlPjwvcGVyaW9k
aWNhbD48cGFnZXM+MzIwLTMyNDwvcGFnZXM+PHZvbHVtZT4zNzwvdm9sdW1lPjxudW1iZXI+Mjwv
bnVtYmVyPjxzZWN0aW9uPkNvbmxleSwgTWljaGFlbCBQLiBEZXBhcnRtZW50IG9mIFBoYXJtYWN5
IGFuZCBIZWFsdGggU3lzdGVtcyBTY2llbmNlcywgTm9ydGhlYXN0ZXJuIFVuaXZlcnNpdHksIEJv
c3RvbiwgTUEsIFVTQS4mI3hEO0NvbmxleSwgTWljaGFlbCBQLiBEZXBhcnRtZW50IG9mIEFkdWx0
IGFuZCBGYW1pbHkgTWVkaWNpbmUsIEhhcmJvciBIZWFsdGggU2VydmljZXMsIEluYywgTWF0dGFw
YW4sIE1BLCBVU0EuJiN4RDtFbG1lcywgQWJpZ2FpbCBULiBEZXBhcnRtZW50IG9mIFBoYXJtYWN5
IGFuZCBIZWFsdGggU3lzdGVtcyBTY2llbmNlcywgTm9ydGhlYXN0ZXJuIFVuaXZlcnNpdHksIEJv
c3RvbiwgTUEsIFVTQS4mI3hEO0VsbWVzLCBBYmlnYWlsIFQuIERlcGFydG1lbnQgb2YgQWR1bHQg
YW5kIEZhbWlseSBNZWRpY2luZSwgSGFyYm9yIEhlYWx0aCBTZXJ2aWNlcywgSW5jLCBNYXR0YXBh
biwgTUEsIFVTQS4mI3hEO1JvYmVydHMsIEpvaG4gUi4gRGVwYXJ0bWVudCBvZiBBZHVsdCBhbmQg
RmFtaWx5IE1lZGljaW5lLCBIYXJib3IgSGVhbHRoIFNlcnZpY2VzLCBJbmMsIE1hdHRhcGFuLCBN
QSwgVVNBLiYjeEQ7QnVjaywgTGF1cmVuLiBEZXBhcnRtZW50IG9mIEFkdWx0IGFuZCBGYW1pbHkg
TWVkaWNpbmUsIEhhcmJvciBIZWFsdGggU2VydmljZXMsIEluYywgTWF0dGFwYW4sIE1BLCBVU0Eu
JiN4RDtGYW50ZXMsIFRob21hcyBQLiBWQSBCb3N0b24gSGVhbHRoY2FyZSBTeXN0ZW0sIEphbWFp
Y2EgUGxhaW4gQ2FtcHVzLCBCb3N0b24sIE1BLCBVU0EuPC9zZWN0aW9uPjxrZXl3b3Jkcz48a2V5
d29yZD5BZHVsdDwva2V5d29yZD48a2V5d29yZD5IdW1hbnM8L2tleXdvcmQ+PGtleXdvcmQ+QW5h
bGdlc2ljcywgT3Bpb2lkL2FlIFtBZHZlcnNlIEVmZmVjdHNdPC9rZXl3b3JkPjxrZXl3b3JkPipB
bmFsZ2VzaWNzLCBPcGlvaWQ8L2tleXdvcmQ+PGtleXdvcmQ+Q2hyb25pYyBQYWluL2R0IFtEcnVn
IFRoZXJhcHldPC9rZXl3b3JkPjxrZXl3b3JkPipDaHJvbmljIFBhaW48L2tleXdvcmQ+PGtleXdv
cmQ+UHJhY3RpY2UgUGF0dGVybnMsIFBoeXNpY2lhbnMmYXBvczs8L2tleXdvcmQ+PGtleXdvcmQ+
SW50ZXJwcm9mZXNzaW9uYWwgUmVsYXRpb25zPC9rZXl3b3JkPjxrZXl3b3JkPlJldHJvc3BlY3Rp
dmUgU3R1ZGllczwva2V5d29yZD48L2tleXdvcmRzPjxkYXRlcz48eWVhcj4yMDIzPC95ZWFyPjwv
ZGF0ZXM+PHB1Yi1sb2NhdGlvbj5FbmdsYW5kPC9wdWItbG9jYXRpb24+PGlzYm4+MTQ2OS05NTY3
JiN4RDsxMzU2LTE4MjA8L2lzYm4+PHVybHM+PHJlbGF0ZWQtdXJscz48dXJsPmh0dHA6Ly9vdmlk
c3Aub3ZpZC5jb20vb3ZpZHdlYi5jZ2k/VD1KUyZhbXA7UEFHRT1yZWZlcmVuY2UmYW1wO0Q9bWVk
bCZhbXA7TkVXUz1OJmFtcDtBTj0zNjczOTU1OTwvdXJsPjwvcmVsYXRlZC11cmxzPjwvdXJscz48
Y3VzdG9tMT4gbWVkbGluZTwvY3VzdG9tMT48ZWxlY3Ryb25pYy1yZXNvdXJjZS1udW0+MTAuMTA4
MC8xMzU2MTgyMC4yMDIyLjIwNjE5Mjk8L2VsZWN0cm9uaWMtcmVzb3VyY2UtbnVtPjxhY2Nlc3Mt
ZGF0ZT4yMDIyMDQyNC8vPC9hY2Nlc3MtZGF0ZT48L3JlY29yZD48L0NpdGU+PC9FbmROb3RlPgB=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Db25sZXk8L0F1dGhvcj48WWVhcj4yMDIzPC9ZZWFyPjxS
ZWNOdW0+Njg8L1JlY051bT48RGlzcGxheVRleHQ+KDM5KTwvRGlzcGxheVRleHQ+PHJlY29yZD48
cmVjLW51bWJlcj42ODwvcmVjLW51bWJlcj48Zm9yZWlnbi1rZXlzPjxrZXkgYXBwPSJFTiIgZGIt
aWQ9IjUyeDVmcHd2OHpmMnJpZXBwMmc1MHB4dzV6ZXZzZTByZTl2MiIgdGltZXN0YW1wPSIxNjk0
NDQwODA0Ij42ODwva2V5PjwvZm9yZWlnbi1rZXlzPjxyZWYtdHlwZSBuYW1lPSJKb3VybmFsIEFy
dGljbGUiPjE3PC9yZWYtdHlwZT48Y29udHJpYnV0b3JzPjxhdXRob3JzPjxhdXRob3I+Q29ubGV5
LCBNaWNoYWVsIFAuPC9hdXRob3I+PGF1dGhvcj5FbG1lcywgQWJpZ2FpbCBULjwvYXV0aG9yPjxh
dXRob3I+Um9iZXJ0cywgSm9obiBSLjwvYXV0aG9yPjxhdXRob3I+QnVjaywgTGF1cmVuPC9hdXRo
b3I+PGF1dGhvcj5GYW50ZXMsIFRob21hcyBQLjwvYXV0aG9yPjwvYXV0aG9ycz48L2NvbnRyaWJ1
dG9ycz48dGl0bGVzPjx0aXRsZT5EZXZlbG9waW5nIGFuIGludGVycHJvZmVzc2lvbmFsIHRlYW0g
dG8gc3VwcG9ydCBwYXRpZW50cyBwcmVzY3JpYmVkIGxvbmctdGVybSBoaWdoLWRvc2Ugb3Bpb2lk
IHRoZXJhcHk8L3RpdGxlPjxzZWNvbmRhcnktdGl0bGU+Sm91cm5hbCBvZiBpbnRlcnByb2Zlc3Np
b25hbCBjYXJlPC9zZWNvbmRhcnktdGl0bGU+PC90aXRsZXM+PHBlcmlvZGljYWw+PGZ1bGwtdGl0
bGU+Sm91cm5hbCBvZiBpbnRlcnByb2Zlc3Npb25hbCBjYXJlPC9mdWxsLXRpdGxlPjwvcGVyaW9k
aWNhbD48cGFnZXM+MzIwLTMyNDwvcGFnZXM+PHZvbHVtZT4zNzwvdm9sdW1lPjxudW1iZXI+Mjwv
bnVtYmVyPjxzZWN0aW9uPkNvbmxleSwgTWljaGFlbCBQLiBEZXBhcnRtZW50IG9mIFBoYXJtYWN5
IGFuZCBIZWFsdGggU3lzdGVtcyBTY2llbmNlcywgTm9ydGhlYXN0ZXJuIFVuaXZlcnNpdHksIEJv
c3RvbiwgTUEsIFVTQS4mI3hEO0NvbmxleSwgTWljaGFlbCBQLiBEZXBhcnRtZW50IG9mIEFkdWx0
IGFuZCBGYW1pbHkgTWVkaWNpbmUsIEhhcmJvciBIZWFsdGggU2VydmljZXMsIEluYywgTWF0dGFw
YW4sIE1BLCBVU0EuJiN4RDtFbG1lcywgQWJpZ2FpbCBULiBEZXBhcnRtZW50IG9mIFBoYXJtYWN5
IGFuZCBIZWFsdGggU3lzdGVtcyBTY2llbmNlcywgTm9ydGhlYXN0ZXJuIFVuaXZlcnNpdHksIEJv
c3RvbiwgTUEsIFVTQS4mI3hEO0VsbWVzLCBBYmlnYWlsIFQuIERlcGFydG1lbnQgb2YgQWR1bHQg
YW5kIEZhbWlseSBNZWRpY2luZSwgSGFyYm9yIEhlYWx0aCBTZXJ2aWNlcywgSW5jLCBNYXR0YXBh
biwgTUEsIFVTQS4mI3hEO1JvYmVydHMsIEpvaG4gUi4gRGVwYXJ0bWVudCBvZiBBZHVsdCBhbmQg
RmFtaWx5IE1lZGljaW5lLCBIYXJib3IgSGVhbHRoIFNlcnZpY2VzLCBJbmMsIE1hdHRhcGFuLCBN
QSwgVVNBLiYjeEQ7QnVjaywgTGF1cmVuLiBEZXBhcnRtZW50IG9mIEFkdWx0IGFuZCBGYW1pbHkg
TWVkaWNpbmUsIEhhcmJvciBIZWFsdGggU2VydmljZXMsIEluYywgTWF0dGFwYW4sIE1BLCBVU0Eu
JiN4RDtGYW50ZXMsIFRob21hcyBQLiBWQSBCb3N0b24gSGVhbHRoY2FyZSBTeXN0ZW0sIEphbWFp
Y2EgUGxhaW4gQ2FtcHVzLCBCb3N0b24sIE1BLCBVU0EuPC9zZWN0aW9uPjxrZXl3b3Jkcz48a2V5
d29yZD5BZHVsdDwva2V5d29yZD48a2V5d29yZD5IdW1hbnM8L2tleXdvcmQ+PGtleXdvcmQ+QW5h
bGdlc2ljcywgT3Bpb2lkL2FlIFtBZHZlcnNlIEVmZmVjdHNdPC9rZXl3b3JkPjxrZXl3b3JkPipB
bmFsZ2VzaWNzLCBPcGlvaWQ8L2tleXdvcmQ+PGtleXdvcmQ+Q2hyb25pYyBQYWluL2R0IFtEcnVn
IFRoZXJhcHldPC9rZXl3b3JkPjxrZXl3b3JkPipDaHJvbmljIFBhaW48L2tleXdvcmQ+PGtleXdv
cmQ+UHJhY3RpY2UgUGF0dGVybnMsIFBoeXNpY2lhbnMmYXBvczs8L2tleXdvcmQ+PGtleXdvcmQ+
SW50ZXJwcm9mZXNzaW9uYWwgUmVsYXRpb25zPC9rZXl3b3JkPjxrZXl3b3JkPlJldHJvc3BlY3Rp
dmUgU3R1ZGllczwva2V5d29yZD48L2tleXdvcmRzPjxkYXRlcz48eWVhcj4yMDIzPC95ZWFyPjwv
ZGF0ZXM+PHB1Yi1sb2NhdGlvbj5FbmdsYW5kPC9wdWItbG9jYXRpb24+PGlzYm4+MTQ2OS05NTY3
JiN4RDsxMzU2LTE4MjA8L2lzYm4+PHVybHM+PHJlbGF0ZWQtdXJscz48dXJsPmh0dHA6Ly9vdmlk
c3Aub3ZpZC5jb20vb3ZpZHdlYi5jZ2k/VD1KUyZhbXA7UEFHRT1yZWZlcmVuY2UmYW1wO0Q9bWVk
bCZhbXA7TkVXUz1OJmFtcDtBTj0zNjczOTU1OTwvdXJsPjwvcmVsYXRlZC11cmxzPjwvdXJscz48
Y3VzdG9tMT4gbWVkbGluZTwvY3VzdG9tMT48ZWxlY3Ryb25pYy1yZXNvdXJjZS1udW0+MTAuMTA4
MC8xMzU2MTgyMC4yMDIyLjIwNjE5Mjk8L2VsZWN0cm9uaWMtcmVzb3VyY2UtbnVtPjxhY2Nlc3Mt
ZGF0ZT4yMDIyMDQyNC8vPC9hY2Nlc3MtZGF0ZT48L3JlY29yZD48L0NpdGU+PC9FbmROb3RlPgB=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39)</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90% of eligible patients </w:t>
            </w:r>
            <w:proofErr w:type="gramStart"/>
            <w:r w:rsidRPr="00394F7E">
              <w:rPr>
                <w:lang w:val="en-GB"/>
              </w:rPr>
              <w:t>were seen</w:t>
            </w:r>
            <w:proofErr w:type="gramEnd"/>
            <w:r w:rsidRPr="00394F7E">
              <w:rPr>
                <w:lang w:val="en-GB"/>
              </w:rPr>
              <w:t xml:space="preserve"> (19/21). Excluding outliers, mean reduction of 24.9 MME</w:t>
            </w:r>
            <w:r w:rsidRPr="00394F7E">
              <w:rPr>
                <w:vertAlign w:val="superscript"/>
                <w:lang w:val="en-GB"/>
              </w:rPr>
              <w:t>3</w:t>
            </w:r>
            <w:r w:rsidRPr="00394F7E">
              <w:rPr>
                <w:lang w:val="en-GB"/>
              </w:rPr>
              <w:t>.</w:t>
            </w:r>
          </w:p>
          <w:p w:rsidR="00394F7E" w:rsidRPr="00394F7E" w:rsidRDefault="00394F7E" w:rsidP="00394F7E">
            <w:pPr>
              <w:rPr>
                <w:lang w:val="en-GB"/>
              </w:rPr>
            </w:pPr>
            <w:r w:rsidRPr="00394F7E">
              <w:rPr>
                <w:lang w:val="en-GB"/>
              </w:rPr>
              <w:t>Recommended non-opioid therapies such as NSAIDs</w:t>
            </w:r>
            <w:r w:rsidRPr="00394F7E">
              <w:rPr>
                <w:vertAlign w:val="superscript"/>
                <w:lang w:val="en-GB"/>
              </w:rPr>
              <w:t>4</w:t>
            </w:r>
            <w:r w:rsidRPr="00394F7E">
              <w:rPr>
                <w:lang w:val="en-GB"/>
              </w:rPr>
              <w:t xml:space="preserve"> or paracetamol. </w:t>
            </w:r>
          </w:p>
          <w:p w:rsidR="00394F7E" w:rsidRPr="00394F7E" w:rsidRDefault="00394F7E" w:rsidP="00394F7E">
            <w:pPr>
              <w:rPr>
                <w:lang w:val="en-GB"/>
              </w:rPr>
            </w:pPr>
            <w:r w:rsidRPr="00394F7E">
              <w:rPr>
                <w:lang w:val="en-GB"/>
              </w:rPr>
              <w:t>Recommended non-pharmacological therapies such as physical therapy or behavioural health.</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lastRenderedPageBreak/>
              <w:t xml:space="preserve">Cox N.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18</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Db3g8L0F1dGhvcj48WWVhcj4yMDE4PC9ZZWFyPjxSZWNO
dW0+MzI8L1JlY051bT48RGlzcGxheVRleHQ+KDQwKTwvRGlzcGxheVRleHQ+PHJlY29yZD48cmVj
LW51bWJlcj4zMjwvcmVjLW51bWJlcj48Zm9yZWlnbi1rZXlzPjxrZXkgYXBwPSJFTiIgZGItaWQ9
IjUyeDVmcHd2OHpmMnJpZXBwMmc1MHB4dzV6ZXZzZTByZTl2MiIgdGltZXN0YW1wPSIxNjkxMDUw
OTM1Ij4zMjwva2V5PjwvZm9yZWlnbi1rZXlzPjxyZWYtdHlwZSBuYW1lPSJKb3VybmFsIEFydGlj
bGUiPjE3PC9yZWYtdHlwZT48Y29udHJpYnV0b3JzPjxhdXRob3JzPjxhdXRob3I+Q294LCBOLjwv
YXV0aG9yPjxhdXRob3I+VGFrLCBDLiBSLjwvYXV0aG9yPjxhdXRob3I+Q29jaGVsbGEsIFMuIEUu
PC9hdXRob3I+PGF1dGhvcj5MZWlzaG1hbiwgRS48L2F1dGhvcj48YXV0aG9yPkd1bm5pbmcsIEsu
PC9hdXRob3I+PC9hdXRob3JzPjwvY29udHJpYnV0b3JzPjxhdXRoLWFkZHJlc3M+Q294LCBOaWNo
b2xhcy4gRnJvbSB0aGUgRGVwYXJ0bWVudCBvZiBQaGFybWFjeSBTZXJ2aWNlcyAoTkMsIEtHKSBh
bmQgRGVwYXJ0bWVudCBvZiBGYW1pbHkgYW5kIFByZXZlbnRpdmUgTWVkaWNpbmUgKFNFQyksIFVu
aXZlcnNpdHkgb2YgVXRhaCBIZWFsdGgsIFNhbHQgTGFrZSBDaXR5OyB0aGUgRGVwYXJ0bWVudCBv
ZiBQaGFybWFjb3RoZXJhcHksIFVuaXZlcnNpdHkgb2YgVXRhaCBDb2xsZWdlIG9mIFBoYXJtYWN5
LCBTYWx0IExha2UgQ2l0eSAoTkMsIENSVCwgRUwsIEtHKTsgYW5kIHRoZSBEZXBhcnRtZW50IG9m
IEZhbWlseSBhbmQgUHJldmVudGl2ZSBNZWRpY2luZSwgVW5pdmVyc2l0eSBvZiBVdGFoIFNjaG9v
bCBvZiBNZWRpY2luZSwgU2FsdCBMYWtlIENpdHkgKFNFQywgS0cpLiBuaWNob2xhcy5jb3hAcGhh
cm0udXRhaC5lZHUuJiN4RDtUYWssIENhc2V5IFIuIEZyb20gdGhlIERlcGFydG1lbnQgb2YgUGhh
cm1hY3kgU2VydmljZXMgKE5DLCBLRykgYW5kIERlcGFydG1lbnQgb2YgRmFtaWx5IGFuZCBQcmV2
ZW50aXZlIE1lZGljaW5lIChTRUMpLCBVbml2ZXJzaXR5IG9mIFV0YWggSGVhbHRoLCBTYWx0IExh
a2UgQ2l0eTsgdGhlIERlcGFydG1lbnQgb2YgUGhhcm1hY290aGVyYXB5LCBVbml2ZXJzaXR5IG9m
IFV0YWggQ29sbGVnZSBvZiBQaGFybWFjeSwgU2FsdCBMYWtlIENpdHkgKE5DLCBDUlQsIEVMLCBL
Ryk7IGFuZCB0aGUgRGVwYXJ0bWVudCBvZiBGYW1pbHkgYW5kIFByZXZlbnRpdmUgTWVkaWNpbmUs
IFVuaXZlcnNpdHkgb2YgVXRhaCBTY2hvb2wgb2YgTWVkaWNpbmUsIFNhbHQgTGFrZSBDaXR5IChT
RUMsIEtHKS4mI3hEO0NvY2hlbGxhLCBTdXNhbiBFLiBGcm9tIHRoZSBEZXBhcnRtZW50IG9mIFBo
YXJtYWN5IFNlcnZpY2VzIChOQywgS0cpIGFuZCBEZXBhcnRtZW50IG9mIEZhbWlseSBhbmQgUHJl
dmVudGl2ZSBNZWRpY2luZSAoU0VDKSwgVW5pdmVyc2l0eSBvZiBVdGFoIEhlYWx0aCwgU2FsdCBM
YWtlIENpdHk7IHRoZSBEZXBhcnRtZW50IG9mIFBoYXJtYWNvdGhlcmFweSwgVW5pdmVyc2l0eSBv
ZiBVdGFoIENvbGxlZ2Ugb2YgUGhhcm1hY3ksIFNhbHQgTGFrZSBDaXR5IChOQywgQ1JULCBFTCwg
S0cpOyBhbmQgdGhlIERlcGFydG1lbnQgb2YgRmFtaWx5IGFuZCBQcmV2ZW50aXZlIE1lZGljaW5l
LCBVbml2ZXJzaXR5IG9mIFV0YWggU2Nob29sIG9mIE1lZGljaW5lLCBTYWx0IExha2UgQ2l0eSAo
U0VDLCBLRykuJiN4RDtMZWlzaG1hbiwgRXJpYy4gRnJvbSB0aGUgRGVwYXJ0bWVudCBvZiBQaGFy
bWFjeSBTZXJ2aWNlcyAoTkMsIEtHKSBhbmQgRGVwYXJ0bWVudCBvZiBGYW1pbHkgYW5kIFByZXZl
bnRpdmUgTWVkaWNpbmUgKFNFQyksIFVuaXZlcnNpdHkgb2YgVXRhaCBIZWFsdGgsIFNhbHQgTGFr
ZSBDaXR5OyB0aGUgRGVwYXJ0bWVudCBvZiBQaGFybWFjb3RoZXJhcHksIFVuaXZlcnNpdHkgb2Yg
VXRhaCBDb2xsZWdlIG9mIFBoYXJtYWN5LCBTYWx0IExha2UgQ2l0eSAoTkMsIENSVCwgRUwsIEtH
KTsgYW5kIHRoZSBEZXBhcnRtZW50IG9mIEZhbWlseSBhbmQgUHJldmVudGl2ZSBNZWRpY2luZSwg
VW5pdmVyc2l0eSBvZiBVdGFoIFNjaG9vbCBvZiBNZWRpY2luZSwgU2FsdCBMYWtlIENpdHkgKFNF
QywgS0cpLiYjeEQ7R3VubmluZywgS2FyZW4uIEZyb20gdGhlIERlcGFydG1lbnQgb2YgUGhhcm1h
Y3kgU2VydmljZXMgKE5DLCBLRykgYW5kIERlcGFydG1lbnQgb2YgRmFtaWx5IGFuZCBQcmV2ZW50
aXZlIE1lZGljaW5lIChTRUMpLCBVbml2ZXJzaXR5IG9mIFV0YWggSGVhbHRoLCBTYWx0IExha2Ug
Q2l0eTsgdGhlIERlcGFydG1lbnQgb2YgUGhhcm1hY290aGVyYXB5LCBVbml2ZXJzaXR5IG9mIFV0
YWggQ29sbGVnZSBvZiBQaGFybWFjeSwgU2FsdCBMYWtlIENpdHkgKE5DLCBDUlQsIEVMLCBLRyk7
IGFuZCB0aGUgRGVwYXJ0bWVudCBvZiBGYW1pbHkgYW5kIFByZXZlbnRpdmUgTWVkaWNpbmUsIFVu
aXZlcnNpdHkgb2YgVXRhaCBTY2hvb2wgb2YgTWVkaWNpbmUsIFNhbHQgTGFrZSBDaXR5IChTRUMs
IEtHKS48L2F1dGgtYWRkcmVzcz48dGl0bGVzPjx0aXRsZT5JbXBhY3Qgb2YgUGhhcm1hY2lzdCBQ
cmV2aXNpdCBJbnB1dCB0byBQcm92aWRlcnMgb24gQ2hyb25pYyBPcGlvaWQgUHJlc2NyaWJpbmcg
U2FmZXR5PC90aXRsZT48c2Vjb25kYXJ5LXRpdGxlPkpvdXJuYWwgb2YgdGhlIEFtZXJpY2FuIEJv
YXJkIG9mIEZhbWlseSBNZWRpY2luZTogSkFCRk08L3NlY29uZGFyeS10aXRsZT48L3RpdGxlcz48
cGVyaW9kaWNhbD48ZnVsbC10aXRsZT5Kb3VybmFsIG9mIHRoZSBBbWVyaWNhbiBCb2FyZCBvZiBG
YW1pbHkgTWVkaWNpbmU6IEpBQkZNPC9mdWxsLXRpdGxlPjwvcGVyaW9kaWNhbD48cGFnZXM+MTA1
LTExMjwvcGFnZXM+PHZvbHVtZT4zMTwvdm9sdW1lPjxudW1iZXI+MTwvbnVtYmVyPjxkYXRlcz48
eWVhcj4yMDE4PC95ZWFyPjwvZGF0ZXM+PGFjY2Vzc2lvbi1udW0+MjkzMzAyNDU8L2FjY2Vzc2lv
bi1udW0+PHdvcmstdHlwZT5SZXNlYXJjaCBTdXBwb3J0LCBOb24tVS5TLiBHb3YmYXBvczt0PC93
b3JrLXR5cGU+PHVybHM+PHJlbGF0ZWQtdXJscz48dXJsPmh0dHBzOi8vb3ZpZHNwLm92aWQuY29t
L292aWR3ZWIuY2dpP1Q9SlMmYW1wO0NTQz1ZJmFtcDtORVdTPU4mYW1wO1BBR0U9ZnVsbHRleHQm
YW1wO0Q9bWVkMTUmYW1wO0FOPTI5MzMwMjQ1PC91cmw+PHVybD5odHRwczovL2xpYmtleS5pby9s
aWJyYXJpZXMvNTI4L29wZW51cmw/Z2VucmU9YXJ0aWNsZSZhbXA7YXVsYXN0PUNveCZhbXA7aXNz
bj0xNTU3LTI2MjUmYW1wO3RpdGxlPUpvdXJuYWwrb2YrdGhlK0FtZXJpY2FuK0JvYXJkK29mK0Zh
bWlseStNZWRpY2luZSUzQStKQUJGTSZhbXA7YXRpdGxlPUltcGFjdCtvZitQaGFybWFjaXN0K1By
ZXZpc2l0K0lucHV0K3RvK1Byb3ZpZGVycytvbitDaHJvbmljK09waW9pZCtQcmVzY3JpYmluZytT
YWZldHkuJmFtcDt2b2x1bWU9MzEmYW1wO2lzc3VlPTEmYW1wO3NwYWdlPTEwNSZhbXA7ZXBhZ2U9
MTEyJmFtcDtkYXRlPTIwMTgmYW1wO2RvaT0xMC4zMTIyJTJGamFiZm0uMjAxOC4wMS4xNzAyMTAm
YW1wO3BtaWQ9MjkzMzAyNDUmYW1wO3NpZD1PVklEOm1lZGxpbmU8L3VybD48L3JlbGF0ZWQtdXJs
cz48L3VybHM+PGN1c3RvbTE+IE1lZGxpbmU8L2N1c3RvbTE+PGVsZWN0cm9uaWMtcmVzb3VyY2Ut
bnVtPjEwLjMxMjIvamFiZm0uMjAxOC4wMS4xNzAyMTA8L2VsZWN0cm9uaWMtcmVzb3VyY2UtbnVt
PjxyZW1vdGUtZGF0YWJhc2UtbmFtZT5NRURMSU5FPC9yZW1vdGUtZGF0YWJhc2UtbmFtZT48cmVt
b3RlLWRhdGFiYXNlLXByb3ZpZGVyPk92aWQgVGVjaG5vbG9naWVzPC9yZW1vdGUtZGF0YWJhc2Ut
cHJvdmlkZXI+PC9yZWNvcmQ+PC9DaXRlPjwvRW5kTm90ZT5=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Db3g8L0F1dGhvcj48WWVhcj4yMDE4PC9ZZWFyPjxSZWNO
dW0+MzI8L1JlY051bT48RGlzcGxheVRleHQ+KDQwKTwvRGlzcGxheVRleHQ+PHJlY29yZD48cmVj
LW51bWJlcj4zMjwvcmVjLW51bWJlcj48Zm9yZWlnbi1rZXlzPjxrZXkgYXBwPSJFTiIgZGItaWQ9
IjUyeDVmcHd2OHpmMnJpZXBwMmc1MHB4dzV6ZXZzZTByZTl2MiIgdGltZXN0YW1wPSIxNjkxMDUw
OTM1Ij4zMjwva2V5PjwvZm9yZWlnbi1rZXlzPjxyZWYtdHlwZSBuYW1lPSJKb3VybmFsIEFydGlj
bGUiPjE3PC9yZWYtdHlwZT48Y29udHJpYnV0b3JzPjxhdXRob3JzPjxhdXRob3I+Q294LCBOLjwv
YXV0aG9yPjxhdXRob3I+VGFrLCBDLiBSLjwvYXV0aG9yPjxhdXRob3I+Q29jaGVsbGEsIFMuIEUu
PC9hdXRob3I+PGF1dGhvcj5MZWlzaG1hbiwgRS48L2F1dGhvcj48YXV0aG9yPkd1bm5pbmcsIEsu
PC9hdXRob3I+PC9hdXRob3JzPjwvY29udHJpYnV0b3JzPjxhdXRoLWFkZHJlc3M+Q294LCBOaWNo
b2xhcy4gRnJvbSB0aGUgRGVwYXJ0bWVudCBvZiBQaGFybWFjeSBTZXJ2aWNlcyAoTkMsIEtHKSBh
bmQgRGVwYXJ0bWVudCBvZiBGYW1pbHkgYW5kIFByZXZlbnRpdmUgTWVkaWNpbmUgKFNFQyksIFVu
aXZlcnNpdHkgb2YgVXRhaCBIZWFsdGgsIFNhbHQgTGFrZSBDaXR5OyB0aGUgRGVwYXJ0bWVudCBv
ZiBQaGFybWFjb3RoZXJhcHksIFVuaXZlcnNpdHkgb2YgVXRhaCBDb2xsZWdlIG9mIFBoYXJtYWN5
LCBTYWx0IExha2UgQ2l0eSAoTkMsIENSVCwgRUwsIEtHKTsgYW5kIHRoZSBEZXBhcnRtZW50IG9m
IEZhbWlseSBhbmQgUHJldmVudGl2ZSBNZWRpY2luZSwgVW5pdmVyc2l0eSBvZiBVdGFoIFNjaG9v
bCBvZiBNZWRpY2luZSwgU2FsdCBMYWtlIENpdHkgKFNFQywgS0cpLiBuaWNob2xhcy5jb3hAcGhh
cm0udXRhaC5lZHUuJiN4RDtUYWssIENhc2V5IFIuIEZyb20gdGhlIERlcGFydG1lbnQgb2YgUGhh
cm1hY3kgU2VydmljZXMgKE5DLCBLRykgYW5kIERlcGFydG1lbnQgb2YgRmFtaWx5IGFuZCBQcmV2
ZW50aXZlIE1lZGljaW5lIChTRUMpLCBVbml2ZXJzaXR5IG9mIFV0YWggSGVhbHRoLCBTYWx0IExh
a2UgQ2l0eTsgdGhlIERlcGFydG1lbnQgb2YgUGhhcm1hY290aGVyYXB5LCBVbml2ZXJzaXR5IG9m
IFV0YWggQ29sbGVnZSBvZiBQaGFybWFjeSwgU2FsdCBMYWtlIENpdHkgKE5DLCBDUlQsIEVMLCBL
Ryk7IGFuZCB0aGUgRGVwYXJ0bWVudCBvZiBGYW1pbHkgYW5kIFByZXZlbnRpdmUgTWVkaWNpbmUs
IFVuaXZlcnNpdHkgb2YgVXRhaCBTY2hvb2wgb2YgTWVkaWNpbmUsIFNhbHQgTGFrZSBDaXR5IChT
RUMsIEtHKS4mI3hEO0NvY2hlbGxhLCBTdXNhbiBFLiBGcm9tIHRoZSBEZXBhcnRtZW50IG9mIFBo
YXJtYWN5IFNlcnZpY2VzIChOQywgS0cpIGFuZCBEZXBhcnRtZW50IG9mIEZhbWlseSBhbmQgUHJl
dmVudGl2ZSBNZWRpY2luZSAoU0VDKSwgVW5pdmVyc2l0eSBvZiBVdGFoIEhlYWx0aCwgU2FsdCBM
YWtlIENpdHk7IHRoZSBEZXBhcnRtZW50IG9mIFBoYXJtYWNvdGhlcmFweSwgVW5pdmVyc2l0eSBv
ZiBVdGFoIENvbGxlZ2Ugb2YgUGhhcm1hY3ksIFNhbHQgTGFrZSBDaXR5IChOQywgQ1JULCBFTCwg
S0cpOyBhbmQgdGhlIERlcGFydG1lbnQgb2YgRmFtaWx5IGFuZCBQcmV2ZW50aXZlIE1lZGljaW5l
LCBVbml2ZXJzaXR5IG9mIFV0YWggU2Nob29sIG9mIE1lZGljaW5lLCBTYWx0IExha2UgQ2l0eSAo
U0VDLCBLRykuJiN4RDtMZWlzaG1hbiwgRXJpYy4gRnJvbSB0aGUgRGVwYXJ0bWVudCBvZiBQaGFy
bWFjeSBTZXJ2aWNlcyAoTkMsIEtHKSBhbmQgRGVwYXJ0bWVudCBvZiBGYW1pbHkgYW5kIFByZXZl
bnRpdmUgTWVkaWNpbmUgKFNFQyksIFVuaXZlcnNpdHkgb2YgVXRhaCBIZWFsdGgsIFNhbHQgTGFr
ZSBDaXR5OyB0aGUgRGVwYXJ0bWVudCBvZiBQaGFybWFjb3RoZXJhcHksIFVuaXZlcnNpdHkgb2Yg
VXRhaCBDb2xsZWdlIG9mIFBoYXJtYWN5LCBTYWx0IExha2UgQ2l0eSAoTkMsIENSVCwgRUwsIEtH
KTsgYW5kIHRoZSBEZXBhcnRtZW50IG9mIEZhbWlseSBhbmQgUHJldmVudGl2ZSBNZWRpY2luZSwg
VW5pdmVyc2l0eSBvZiBVdGFoIFNjaG9vbCBvZiBNZWRpY2luZSwgU2FsdCBMYWtlIENpdHkgKFNF
QywgS0cpLiYjeEQ7R3VubmluZywgS2FyZW4uIEZyb20gdGhlIERlcGFydG1lbnQgb2YgUGhhcm1h
Y3kgU2VydmljZXMgKE5DLCBLRykgYW5kIERlcGFydG1lbnQgb2YgRmFtaWx5IGFuZCBQcmV2ZW50
aXZlIE1lZGljaW5lIChTRUMpLCBVbml2ZXJzaXR5IG9mIFV0YWggSGVhbHRoLCBTYWx0IExha2Ug
Q2l0eTsgdGhlIERlcGFydG1lbnQgb2YgUGhhcm1hY290aGVyYXB5LCBVbml2ZXJzaXR5IG9mIFV0
YWggQ29sbGVnZSBvZiBQaGFybWFjeSwgU2FsdCBMYWtlIENpdHkgKE5DLCBDUlQsIEVMLCBLRyk7
IGFuZCB0aGUgRGVwYXJ0bWVudCBvZiBGYW1pbHkgYW5kIFByZXZlbnRpdmUgTWVkaWNpbmUsIFVu
aXZlcnNpdHkgb2YgVXRhaCBTY2hvb2wgb2YgTWVkaWNpbmUsIFNhbHQgTGFrZSBDaXR5IChTRUMs
IEtHKS48L2F1dGgtYWRkcmVzcz48dGl0bGVzPjx0aXRsZT5JbXBhY3Qgb2YgUGhhcm1hY2lzdCBQ
cmV2aXNpdCBJbnB1dCB0byBQcm92aWRlcnMgb24gQ2hyb25pYyBPcGlvaWQgUHJlc2NyaWJpbmcg
U2FmZXR5PC90aXRsZT48c2Vjb25kYXJ5LXRpdGxlPkpvdXJuYWwgb2YgdGhlIEFtZXJpY2FuIEJv
YXJkIG9mIEZhbWlseSBNZWRpY2luZTogSkFCRk08L3NlY29uZGFyeS10aXRsZT48L3RpdGxlcz48
cGVyaW9kaWNhbD48ZnVsbC10aXRsZT5Kb3VybmFsIG9mIHRoZSBBbWVyaWNhbiBCb2FyZCBvZiBG
YW1pbHkgTWVkaWNpbmU6IEpBQkZNPC9mdWxsLXRpdGxlPjwvcGVyaW9kaWNhbD48cGFnZXM+MTA1
LTExMjwvcGFnZXM+PHZvbHVtZT4zMTwvdm9sdW1lPjxudW1iZXI+MTwvbnVtYmVyPjxkYXRlcz48
eWVhcj4yMDE4PC95ZWFyPjwvZGF0ZXM+PGFjY2Vzc2lvbi1udW0+MjkzMzAyNDU8L2FjY2Vzc2lv
bi1udW0+PHdvcmstdHlwZT5SZXNlYXJjaCBTdXBwb3J0LCBOb24tVS5TLiBHb3YmYXBvczt0PC93
b3JrLXR5cGU+PHVybHM+PHJlbGF0ZWQtdXJscz48dXJsPmh0dHBzOi8vb3ZpZHNwLm92aWQuY29t
L292aWR3ZWIuY2dpP1Q9SlMmYW1wO0NTQz1ZJmFtcDtORVdTPU4mYW1wO1BBR0U9ZnVsbHRleHQm
YW1wO0Q9bWVkMTUmYW1wO0FOPTI5MzMwMjQ1PC91cmw+PHVybD5odHRwczovL2xpYmtleS5pby9s
aWJyYXJpZXMvNTI4L29wZW51cmw/Z2VucmU9YXJ0aWNsZSZhbXA7YXVsYXN0PUNveCZhbXA7aXNz
bj0xNTU3LTI2MjUmYW1wO3RpdGxlPUpvdXJuYWwrb2YrdGhlK0FtZXJpY2FuK0JvYXJkK29mK0Zh
bWlseStNZWRpY2luZSUzQStKQUJGTSZhbXA7YXRpdGxlPUltcGFjdCtvZitQaGFybWFjaXN0K1By
ZXZpc2l0K0lucHV0K3RvK1Byb3ZpZGVycytvbitDaHJvbmljK09waW9pZCtQcmVzY3JpYmluZytT
YWZldHkuJmFtcDt2b2x1bWU9MzEmYW1wO2lzc3VlPTEmYW1wO3NwYWdlPTEwNSZhbXA7ZXBhZ2U9
MTEyJmFtcDtkYXRlPTIwMTgmYW1wO2RvaT0xMC4zMTIyJTJGamFiZm0uMjAxOC4wMS4xNzAyMTAm
YW1wO3BtaWQ9MjkzMzAyNDUmYW1wO3NpZD1PVklEOm1lZGxpbmU8L3VybD48L3JlbGF0ZWQtdXJs
cz48L3VybHM+PGN1c3RvbTE+IE1lZGxpbmU8L2N1c3RvbTE+PGVsZWN0cm9uaWMtcmVzb3VyY2Ut
bnVtPjEwLjMxMjIvamFiZm0uMjAxOC4wMS4xNzAyMTA8L2VsZWN0cm9uaWMtcmVzb3VyY2UtbnVt
PjxyZW1vdGUtZGF0YWJhc2UtbmFtZT5NRURMSU5FPC9yZW1vdGUtZGF0YWJhc2UtbmFtZT48cmVt
b3RlLWRhdGFiYXNlLXByb3ZpZGVyPk92aWQgVGVjaG5vbG9naWVzPC9yZW1vdGUtZGF0YWJhc2Ut
cHJvdmlkZXI+PC9yZWNvcmQ+PC9DaXRlPjwvRW5kTm90ZT5=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40)</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o significant change in pain scores.</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26 MME</w:t>
            </w:r>
            <w:r w:rsidRPr="00394F7E">
              <w:rPr>
                <w:vertAlign w:val="superscript"/>
                <w:lang w:val="en-GB"/>
              </w:rPr>
              <w:t>3</w:t>
            </w:r>
            <w:r w:rsidRPr="00394F7E">
              <w:rPr>
                <w:lang w:val="en-GB"/>
              </w:rPr>
              <w:t xml:space="preserve"> reduction.</w:t>
            </w:r>
          </w:p>
          <w:p w:rsidR="00394F7E" w:rsidRPr="00394F7E" w:rsidRDefault="00394F7E" w:rsidP="00394F7E">
            <w:pPr>
              <w:rPr>
                <w:lang w:val="en-GB"/>
              </w:rPr>
            </w:pPr>
            <w:r w:rsidRPr="00394F7E">
              <w:rPr>
                <w:lang w:val="en-GB"/>
              </w:rPr>
              <w:t>Less concurrent benzodiazepine use with opioids.</w:t>
            </w:r>
          </w:p>
          <w:p w:rsidR="00394F7E" w:rsidRPr="00394F7E" w:rsidRDefault="00394F7E" w:rsidP="00394F7E">
            <w:pPr>
              <w:rPr>
                <w:lang w:val="en-GB"/>
              </w:rPr>
            </w:pPr>
            <w:r w:rsidRPr="00394F7E">
              <w:rPr>
                <w:lang w:val="en-GB"/>
              </w:rPr>
              <w:t>Mean number of non-opioid analgesics prescribed per patient rose from 2.1 to 2.4.</w:t>
            </w:r>
          </w:p>
          <w:p w:rsidR="00394F7E" w:rsidRPr="00394F7E" w:rsidRDefault="00394F7E" w:rsidP="00394F7E">
            <w:pPr>
              <w:rPr>
                <w:lang w:val="en-GB"/>
              </w:rPr>
            </w:pPr>
            <w:r w:rsidRPr="00394F7E">
              <w:rPr>
                <w:lang w:val="en-GB"/>
              </w:rPr>
              <w:t>Patients using laxatives rose from 13% to 49%.</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r w:rsidRPr="00394F7E">
              <w:rPr>
                <w:rFonts w:cstheme="minorHAnsi"/>
                <w:lang w:val="fr-CH"/>
              </w:rPr>
              <w:t xml:space="preserve">Dawson K.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23</w:t>
            </w:r>
          </w:p>
          <w:p w:rsidR="00394F7E" w:rsidRPr="00394F7E" w:rsidRDefault="00394F7E" w:rsidP="00394F7E">
            <w:pPr>
              <w:rPr>
                <w:rFonts w:cstheme="minorHAnsi"/>
                <w:lang w:val="fr-CH"/>
              </w:rPr>
            </w:pPr>
            <w:r w:rsidRPr="00394F7E">
              <w:rPr>
                <w:rFonts w:cstheme="minorHAnsi"/>
                <w:lang w:val="fr-CH"/>
              </w:rPr>
              <w:t>Canada</w:t>
            </w:r>
            <w:r w:rsidRPr="00394F7E">
              <w:rPr>
                <w:rFonts w:cstheme="minorHAnsi"/>
                <w:lang w:val="fr-CH"/>
              </w:rPr>
              <w:tab/>
            </w:r>
            <w:r w:rsidRPr="00394F7E">
              <w:rPr>
                <w:rFonts w:cstheme="minorHAnsi"/>
                <w:lang w:val="en-GB"/>
              </w:rPr>
              <w:fldChar w:fldCharType="begin">
                <w:fldData xml:space="preserve">PEVuZE5vdGU+PENpdGU+PEF1dGhvcj5EYXdzb248L0F1dGhvcj48WWVhcj4yMDIzPC9ZZWFyPjxS
ZWNOdW0+MzM8L1JlY051bT48RGlzcGxheVRleHQ+KDQxKTwvRGlzcGxheVRleHQ+PHJlY29yZD48
cmVjLW51bWJlcj4zMzwvcmVjLW51bWJlcj48Zm9yZWlnbi1rZXlzPjxrZXkgYXBwPSJFTiIgZGIt
aWQ9IjUyeDVmcHd2OHpmMnJpZXBwMmc1MHB4dzV6ZXZzZTByZTl2MiIgdGltZXN0YW1wPSIxNjkx
MDUwOTU2Ij4zMzwva2V5PjwvZm9yZWlnbi1rZXlzPjxyZWYtdHlwZSBuYW1lPSJKb3VybmFsIEFy
dGljbGUiPjE3PC9yZWYtdHlwZT48Y29udHJpYnV0b3JzPjxhdXRob3JzPjxhdXRob3I+RGF3c29u
LCBLLiBHLjwvYXV0aG9yPjxhdXRob3I+TW9rLCBWLjwvYXV0aG9yPjxhdXRob3I+V29uZywgSi4g
Ry4gTS48L2F1dGhvcj48YXV0aG9yPkJoYWxsYSwgQS48L2F1dGhvcj48L2F1dGhvcnM+PC9jb250
cmlidXRvcnM+PGF1dGgtYWRkcmVzcz5WLiBNb2ssIFBhY2lmaWMgUmVnaW9uYWwgSG9zcGl0YWwg
UGhhcm1hY3ksIEFiYm90c2ZvcmQsIEJDLCBDYW5hZGEuIEUtbWFpbDogdmFuZXNzYS5tb2tAY3Nj
LXNjYy5nYy5jYTwvYXV0aC1hZGRyZXNzPjx0aXRsZXM+PHRpdGxlPkRlcHJlc2NyaWJpbmcgaW5p
dGlhdGl2ZSBvZiBOU0FJRHMgKERJTik6IFBoYXJtYWNpc3QtbGVkIGludGVydmVudGlvbnMgZm9y
IHBhaW4gbWFuYWdlbWVudCBpbiBhIGZlZGVyYWwgY29ycmVjdGlvbmFsIHNldHRpbmc8L3RpdGxl
PjxzZWNvbmRhcnktdGl0bGU+Q2FuYWRpYW4gUGhhcm1hY2lzdHMgSm91cm5hbDwvc2Vjb25kYXJ5
LXRpdGxlPjwvdGl0bGVzPjxwZXJpb2RpY2FsPjxmdWxsLXRpdGxlPkNhbmFkaWFuIFBoYXJtYWNp
c3RzIEpvdXJuYWw8L2Z1bGwtdGl0bGU+PC9wZXJpb2RpY2FsPjxrZXl3b3Jkcz48a2V5d29yZD5h
ZHVsdDwva2V5d29yZD48a2V5d29yZD4qYW5hbGdlc2lhPC9rZXl3b3JkPjxrZXl3b3JkPmFydGlj
bGU8L2tleXdvcmQ+PGtleXdvcmQ+QnJpdGlzaCBDb2x1bWJpYTwva2V5d29yZD48a2V5d29yZD5D
YW5hZGE8L2tleXdvcmQ+PGtleXdvcmQ+Y2FzZSBzdHVkeTwva2V5d29yZD48a2V5d29yZD5jaHJv
bmljIHBhaW48L2tleXdvcmQ+PGtleXdvcmQ+Y2xpbmljYWwgcGhhcm1hY2lzdDwva2V5d29yZD48
a2V5d29yZD5jb25zdWx0YXRpb248L2tleXdvcmQ+PGtleXdvcmQ+Y3VzdG9kaWFsIGNhcmU8L2tl
eXdvcmQ+PGtleXdvcmQ+KmRlcHJlc2NyaXB0aW9uPC9rZXl3b3JkPjxrZXl3b3JkPmRydWcgYWJ1
c2U8L2tleXdvcmQ+PGtleXdvcmQ+ZHJ1ZyB0aGVyYXB5PC9rZXl3b3JkPjxrZXl3b3JkPmRydWcg
dXRpbGl6YXRpb24gcmV2aWV3PC9rZXl3b3JkPjxrZXl3b3JkPmZlbWFsZTwva2V5d29yZD48a2V5
d29yZD5mb2xsb3cgdXA8L2tleXdvcmQ+PGtleXdvcmQ+aHVtYW48L2tleXdvcmQ+PGtleXdvcmQ+
bWFqb3IgY2xpbmljYWwgc3R1ZHk8L2tleXdvcmQ+PGtleXdvcmQ+bWFsZTwva2V5d29yZD48a2V5
d29yZD5wYWluIGFzc2Vzc21lbnQ8L2tleXdvcmQ+PGtleXdvcmQ+cGFpbiBzZXZlcml0eSBzY29y
ZTwva2V5d29yZD48a2V5d29yZD5wYXRpZW50IHNhdGlzZmFjdGlvbjwva2V5d29yZD48a2V5d29y
ZD4qcGhhcm1hY2lzdDwva2V5d29yZD48a2V5d29yZD5wcmltYXJ5IG1lZGljYWwgY2FyZTwva2V5
d29yZD48a2V5d29yZD5wcm9zcGVjdGl2ZSBzdHVkeTwva2V5d29yZD48a2V5d29yZD5xdWFsaXR5
IG9mIGxpZmU8L2tleXdvcmQ+PGtleXdvcmQ+dmlzdWFsIGFuYWxvZyBzY2FsZTwva2V5d29yZD48
a2V5d29yZD53ZWxsYmVpbmc8L2tleXdvcmQ+PGtleXdvcmQ+YW5hbGdlc2ljIGFnZW50PC9rZXl3
b3JkPjxrZXl3b3JkPipub25zdGVyb2lkIGFudGlpbmZsYW1tYXRvcnkgYWdlbnQ8L2tleXdvcmQ+
PC9rZXl3b3Jkcz48ZGF0ZXM+PHllYXI+MjAyMzwveWVhcj48L2RhdGVzPjxwdWItbG9jYXRpb24+
VW5pdGVkIFN0YXRlczwvcHViLWxvY2F0aW9uPjxwdWJsaXNoZXI+U0FHRSBQdWJsaWNhdGlvbnMg
THRkPC9wdWJsaXNoZXI+PGlzYm4+MTcxNS0xNjM1JiN4RDsxOTEzLTcwMVg8L2lzYm4+PHVybHM+
PHJlbGF0ZWQtdXJscz48dXJsPmh0dHBzOi8vam91cm5hbHMuc2FnZXB1Yi5jb20vaG9tZS9DUEg8
L3VybD48dXJsPmh0dHA6Ly9vdmlkc3Aub3ZpZC5jb20vb3ZpZHdlYi5jZ2k/VD1KUyZhbXA7UEFH
RT1yZWZlcmVuY2UmYW1wO0Q9ZW1leGImYW1wO05FV1M9TiZhbXA7QU49MjAyMTMzNzE4OTwvdXJs
PjwvcmVsYXRlZC11cmxzPjwvdXJscz48Y3VzdG9tMT4gZW1iYXNlPC9jdXN0b20xPjxlbGVjdHJv
bmljLXJlc291cmNlLW51bT4xMC4xMTc3LzE3MTUxNjM1MjIxMTQ5NzEyPC9lbGVjdHJvbmljLXJl
c291cmNlLW51bT48bGFuZ3VhZ2U+RW5nbGlzaDwvbGFuZ3VhZ2U+PC9yZWNvcmQ+PC9DaXRlPjwv
RW5kTm90ZT5=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EYXdzb248L0F1dGhvcj48WWVhcj4yMDIzPC9ZZWFyPjxS
ZWNOdW0+MzM8L1JlY051bT48RGlzcGxheVRleHQ+KDQxKTwvRGlzcGxheVRleHQ+PHJlY29yZD48
cmVjLW51bWJlcj4zMzwvcmVjLW51bWJlcj48Zm9yZWlnbi1rZXlzPjxrZXkgYXBwPSJFTiIgZGIt
aWQ9IjUyeDVmcHd2OHpmMnJpZXBwMmc1MHB4dzV6ZXZzZTByZTl2MiIgdGltZXN0YW1wPSIxNjkx
MDUwOTU2Ij4zMzwva2V5PjwvZm9yZWlnbi1rZXlzPjxyZWYtdHlwZSBuYW1lPSJKb3VybmFsIEFy
dGljbGUiPjE3PC9yZWYtdHlwZT48Y29udHJpYnV0b3JzPjxhdXRob3JzPjxhdXRob3I+RGF3c29u
LCBLLiBHLjwvYXV0aG9yPjxhdXRob3I+TW9rLCBWLjwvYXV0aG9yPjxhdXRob3I+V29uZywgSi4g
Ry4gTS48L2F1dGhvcj48YXV0aG9yPkJoYWxsYSwgQS48L2F1dGhvcj48L2F1dGhvcnM+PC9jb250
cmlidXRvcnM+PGF1dGgtYWRkcmVzcz5WLiBNb2ssIFBhY2lmaWMgUmVnaW9uYWwgSG9zcGl0YWwg
UGhhcm1hY3ksIEFiYm90c2ZvcmQsIEJDLCBDYW5hZGEuIEUtbWFpbDogdmFuZXNzYS5tb2tAY3Nj
LXNjYy5nYy5jYTwvYXV0aC1hZGRyZXNzPjx0aXRsZXM+PHRpdGxlPkRlcHJlc2NyaWJpbmcgaW5p
dGlhdGl2ZSBvZiBOU0FJRHMgKERJTik6IFBoYXJtYWNpc3QtbGVkIGludGVydmVudGlvbnMgZm9y
IHBhaW4gbWFuYWdlbWVudCBpbiBhIGZlZGVyYWwgY29ycmVjdGlvbmFsIHNldHRpbmc8L3RpdGxl
PjxzZWNvbmRhcnktdGl0bGU+Q2FuYWRpYW4gUGhhcm1hY2lzdHMgSm91cm5hbDwvc2Vjb25kYXJ5
LXRpdGxlPjwvdGl0bGVzPjxwZXJpb2RpY2FsPjxmdWxsLXRpdGxlPkNhbmFkaWFuIFBoYXJtYWNp
c3RzIEpvdXJuYWw8L2Z1bGwtdGl0bGU+PC9wZXJpb2RpY2FsPjxrZXl3b3Jkcz48a2V5d29yZD5h
ZHVsdDwva2V5d29yZD48a2V5d29yZD4qYW5hbGdlc2lhPC9rZXl3b3JkPjxrZXl3b3JkPmFydGlj
bGU8L2tleXdvcmQ+PGtleXdvcmQ+QnJpdGlzaCBDb2x1bWJpYTwva2V5d29yZD48a2V5d29yZD5D
YW5hZGE8L2tleXdvcmQ+PGtleXdvcmQ+Y2FzZSBzdHVkeTwva2V5d29yZD48a2V5d29yZD5jaHJv
bmljIHBhaW48L2tleXdvcmQ+PGtleXdvcmQ+Y2xpbmljYWwgcGhhcm1hY2lzdDwva2V5d29yZD48
a2V5d29yZD5jb25zdWx0YXRpb248L2tleXdvcmQ+PGtleXdvcmQ+Y3VzdG9kaWFsIGNhcmU8L2tl
eXdvcmQ+PGtleXdvcmQ+KmRlcHJlc2NyaXB0aW9uPC9rZXl3b3JkPjxrZXl3b3JkPmRydWcgYWJ1
c2U8L2tleXdvcmQ+PGtleXdvcmQ+ZHJ1ZyB0aGVyYXB5PC9rZXl3b3JkPjxrZXl3b3JkPmRydWcg
dXRpbGl6YXRpb24gcmV2aWV3PC9rZXl3b3JkPjxrZXl3b3JkPmZlbWFsZTwva2V5d29yZD48a2V5
d29yZD5mb2xsb3cgdXA8L2tleXdvcmQ+PGtleXdvcmQ+aHVtYW48L2tleXdvcmQ+PGtleXdvcmQ+
bWFqb3IgY2xpbmljYWwgc3R1ZHk8L2tleXdvcmQ+PGtleXdvcmQ+bWFsZTwva2V5d29yZD48a2V5
d29yZD5wYWluIGFzc2Vzc21lbnQ8L2tleXdvcmQ+PGtleXdvcmQ+cGFpbiBzZXZlcml0eSBzY29y
ZTwva2V5d29yZD48a2V5d29yZD5wYXRpZW50IHNhdGlzZmFjdGlvbjwva2V5d29yZD48a2V5d29y
ZD4qcGhhcm1hY2lzdDwva2V5d29yZD48a2V5d29yZD5wcmltYXJ5IG1lZGljYWwgY2FyZTwva2V5
d29yZD48a2V5d29yZD5wcm9zcGVjdGl2ZSBzdHVkeTwva2V5d29yZD48a2V5d29yZD5xdWFsaXR5
IG9mIGxpZmU8L2tleXdvcmQ+PGtleXdvcmQ+dmlzdWFsIGFuYWxvZyBzY2FsZTwva2V5d29yZD48
a2V5d29yZD53ZWxsYmVpbmc8L2tleXdvcmQ+PGtleXdvcmQ+YW5hbGdlc2ljIGFnZW50PC9rZXl3
b3JkPjxrZXl3b3JkPipub25zdGVyb2lkIGFudGlpbmZsYW1tYXRvcnkgYWdlbnQ8L2tleXdvcmQ+
PC9rZXl3b3Jkcz48ZGF0ZXM+PHllYXI+MjAyMzwveWVhcj48L2RhdGVzPjxwdWItbG9jYXRpb24+
VW5pdGVkIFN0YXRlczwvcHViLWxvY2F0aW9uPjxwdWJsaXNoZXI+U0FHRSBQdWJsaWNhdGlvbnMg
THRkPC9wdWJsaXNoZXI+PGlzYm4+MTcxNS0xNjM1JiN4RDsxOTEzLTcwMVg8L2lzYm4+PHVybHM+
PHJlbGF0ZWQtdXJscz48dXJsPmh0dHBzOi8vam91cm5hbHMuc2FnZXB1Yi5jb20vaG9tZS9DUEg8
L3VybD48dXJsPmh0dHA6Ly9vdmlkc3Aub3ZpZC5jb20vb3ZpZHdlYi5jZ2k/VD1KUyZhbXA7UEFH
RT1yZWZlcmVuY2UmYW1wO0Q9ZW1leGImYW1wO05FV1M9TiZhbXA7QU49MjAyMTMzNzE4OTwvdXJs
PjwvcmVsYXRlZC11cmxzPjwvdXJscz48Y3VzdG9tMT4gZW1iYXNlPC9jdXN0b20xPjxlbGVjdHJv
bmljLXJlc291cmNlLW51bT4xMC4xMTc3LzE3MTUxNjM1MjIxMTQ5NzEyPC9lbGVjdHJvbmljLXJl
c291cmNlLW51bT48bGFuZ3VhZ2U+RW5nbGlzaDwvbGFuZ3VhZ2U+PC9yZWNvcmQ+PC9DaXRlPjwv
RW5kTm90ZT5=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41)</w:t>
            </w:r>
            <w:r w:rsidRPr="00394F7E">
              <w:rPr>
                <w:rFonts w:cstheme="minorHAnsi"/>
                <w:lang w:val="en-GB"/>
              </w:rPr>
              <w:fldChar w:fldCharType="end"/>
            </w:r>
          </w:p>
          <w:p w:rsidR="00394F7E" w:rsidRPr="00394F7E" w:rsidRDefault="00394F7E" w:rsidP="00394F7E">
            <w:pPr>
              <w:rPr>
                <w:lang w:val="fr-CH"/>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score decreased from 5.26/10 to 3.36/10.</w:t>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Mean physical function score increased from 5.97/10 to 7.91/10.</w:t>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A score summarising pain, physical function, mood, social activities, sleep quality and side effects improved from 16.01/31 to 9.18/31. </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73% (39/53) of patients felt their health and well-being improved. </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Pharmacists documented 153 DRPs, and </w:t>
            </w:r>
            <w:proofErr w:type="gramStart"/>
            <w:r w:rsidRPr="00394F7E">
              <w:rPr>
                <w:lang w:val="en-GB"/>
              </w:rPr>
              <w:t>all their interventions were accepted by physicians</w:t>
            </w:r>
            <w:proofErr w:type="gramEnd"/>
            <w:r w:rsidRPr="00394F7E">
              <w:rPr>
                <w:lang w:val="en-GB"/>
              </w:rPr>
              <w:t>.</w:t>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Pharmacists intervened to improve adherence with 24% (13/53) of patients.</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6/6</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r w:rsidRPr="00394F7E">
              <w:rPr>
                <w:rFonts w:cstheme="minorHAnsi"/>
              </w:rPr>
              <w:t xml:space="preserve">DeBar L.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22</w:t>
            </w:r>
          </w:p>
          <w:p w:rsidR="00394F7E" w:rsidRPr="00394F7E" w:rsidRDefault="00394F7E" w:rsidP="00394F7E">
            <w:pPr>
              <w:rPr>
                <w:rFonts w:cstheme="minorHAnsi"/>
              </w:rPr>
            </w:pPr>
            <w:r w:rsidRPr="00394F7E">
              <w:rPr>
                <w:rFonts w:cstheme="minorHAnsi"/>
              </w:rPr>
              <w:t xml:space="preserve">USA </w:t>
            </w:r>
            <w:r w:rsidRPr="00394F7E">
              <w:rPr>
                <w:rFonts w:cstheme="minorHAnsi"/>
                <w:lang w:val="en-GB"/>
              </w:rPr>
              <w:fldChar w:fldCharType="begin">
                <w:fldData xml:space="preserve">PEVuZE5vdGU+PENpdGU+PEF1dGhvcj5EZUJhcjwvQXV0aG9yPjxZZWFyPjIwMjI8L1llYXI+PFJl
Y051bT4zNDwvUmVjTnVtPjxEaXNwbGF5VGV4dD4oNDIpPC9EaXNwbGF5VGV4dD48cmVjb3JkPjxy
ZWMtbnVtYmVyPjM0PC9yZWMtbnVtYmVyPjxmb3JlaWduLWtleXM+PGtleSBhcHA9IkVOIiBkYi1p
ZD0iNTJ4NWZwd3Y4emYycmllcHAyZzUwcHh3NXpldnNlMHJlOXYyIiB0aW1lc3RhbXA9IjE2OTEw
NTA5ODIiPjM0PC9rZXk+PC9mb3JlaWduLWtleXM+PHJlZi10eXBlIG5hbWU9IkpvdXJuYWwgQXJ0
aWNsZSI+MTc8L3JlZi10eXBlPjxjb250cmlidXRvcnM+PGF1dGhvcnM+PGF1dGhvcj5EZUJhciwg
TC48L2F1dGhvcj48YXV0aG9yPk1heWhldywgTS48L2F1dGhvcj48YXV0aG9yPkJlbmVzLCBMLjwv
YXV0aG9yPjxhdXRob3I+Qm9uaWZheSwgQS48L2F1dGhvcj48YXV0aG9yPkRleW8sIFIuIEEuPC9h
dXRob3I+PGF1dGhvcj5FbGRlciwgQy4gUi48L2F1dGhvcj48YXV0aG9yPktlZWZlLCBGLiBKLjwv
YXV0aG9yPjxhdXRob3I+TGVvLCBNLiBDLjwvYXV0aG9yPjxhdXRob3I+TWNNdWxsZW4sIEMuPC9h
dXRob3I+PGF1dGhvcj5Pd2VuLVNtaXRoLCBBLjwvYXV0aG9yPjxhdXRob3I+U21pdGgsIEQuIEgu
PC9hdXRob3I+PGF1dGhvcj5UcmluYWN0eSwgQy4gTS48L2F1dGhvcj48YXV0aG9yPlZvbGxtZXIs
IFcuIE0uPC9hdXRob3I+PC9hdXRob3JzPjwvY29udHJpYnV0b3JzPjxhdXRoLWFkZHJlc3M+RGVC
YXIsIEx5bm4uIEthaXNlciBQZXJtYW5lbnRlIFdhc2hpbmd0b24gSGVhbHRoIFJlc2VhcmNoIElu
c3RpdHV0ZSwgU2VhdHRsZSwgV2FzaGluZ3RvbiAoTC5ELikuJiN4RDtNYXloZXcsIE1lZ2hhbi4g
S2Fpc2VyIFBlcm1hbmVudGUgQ2VudGVyIGZvciBIZWFsdGggUmVzZWFyY2gsIFBvcnRsYW5kLCBP
cmVnb24gKE0uTS4sIEEuQi4sIEMuUi5FLiwgTS5DLkwuLCBDLk0uLCBELkguUy4sIFcuTS5WLiku
JiN4RDtCZW5lcywgTGluZHNheS4gS2Fpc2VyIFBlcm1hbmVudGUgQ2VudGVyIGZvciBIZWFsdGgg
UmVzZWFyY2gsIFBvcnRsYW5kLCBPcmVnb24sIGFuZCBNb250YW5hIFN0YXRlIFVuaXZlcnNpdHkg
Q29sbGVnZSBvZiBOdXJzaW5nLCBNaXNzb3VsYSwgTW9udGFuYSAoTC5CLikuJiN4RDtCb25pZmF5
LCBBbGxpc29uLiBLYWlzZXIgUGVybWFuZW50ZSBDZW50ZXIgZm9yIEhlYWx0aCBSZXNlYXJjaCwg
UG9ydGxhbmQsIE9yZWdvbiAoTS5NLiwgQS5CLiwgQy5SLkUuLCBNLkMuTC4sIEMuTS4sIEQuSC5T
LiwgVy5NLlYuKS4mI3hEO0RleW8sIFJpY2hhcmQgQS4gT3JlZ29uIEhlYWx0aCAmYW1wOyBTY2ll
bmNlIFVuaXZlcnNpdHkgU2Nob29sIG9mIE1lZGljaW5lLCBQb3J0bGFuZCwgT3JlZ29uIChSLkEu
RC4pLiYjeEQ7RWxkZXIsIENoYXJsZXMgUi4gS2Fpc2VyIFBlcm1hbmVudGUgQ2VudGVyIGZvciBI
ZWFsdGggUmVzZWFyY2gsIFBvcnRsYW5kLCBPcmVnb24gKE0uTS4sIEEuQi4sIEMuUi5FLiwgTS5D
LkwuLCBDLk0uLCBELkguUy4sIFcuTS5WLikuJiN4RDtLZWVmZSwgRnJhbmNpcyBKLiBEdWtlIFVu
aXZlcnNpdHkgU2Nob29sIG9mIE1lZGljaW5lLCBEdXJoYW0sIE5vcnRoIENhcm9saW5hIChGLkou
Sy4pLiYjeEQ7TGVvLCBNaWNoYWVsIEMuIEthaXNlciBQZXJtYW5lbnRlIENlbnRlciBmb3IgSGVh
bHRoIFJlc2VhcmNoLCBQb3J0bGFuZCwgT3JlZ29uIChNLk0uLCBBLkIuLCBDLlIuRS4sIE0uQy5M
LiwgQy5NLiwgRC5ILlMuLCBXLk0uVi4pLiYjeEQ7TWNNdWxsZW4sIENhcm1pdC4gS2Fpc2VyIFBl
cm1hbmVudGUgQ2VudGVyIGZvciBIZWFsdGggUmVzZWFyY2gsIFBvcnRsYW5kLCBPcmVnb24gKE0u
TS4sIEEuQi4sIEMuUi5FLiwgTS5DLkwuLCBDLk0uLCBELkguUy4sIFcuTS5WLikuJiN4RDtPd2Vu
LVNtaXRoLCBBc2hsaS4gR2VvcmdpYSBTdGF0ZSBVbml2ZXJzaXR5IFNjaG9vbCBvZiBQdWJsaWMg
SGVhbHRoIGFuZCBLYWlzZXIgUGVybWFuZW50ZSBDZW50ZXIgZm9yIENsaW5pY2FsIGFuZCBPdXRj
b21lcyBSZXNlYXJjaCwgQXRsYW50YSwgR2VvcmdpYSAoQS5PLikuJiN4RDtTbWl0aCwgRGF2aWQg
SC4gS2Fpc2VyIFBlcm1hbmVudGUgQ2VudGVyIGZvciBIZWFsdGggUmVzZWFyY2gsIFBvcnRsYW5k
LCBPcmVnb24gKE0uTS4sIEEuQi4sIEMuUi5FLiwgTS5DLkwuLCBDLk0uLCBELkguUy4sIFcuTS5W
LikuJiN4RDtUcmluYWN0eSwgQ29ubmllIE0uIFRoZSBRdWVlbiZhcG9zO3MgTWVkaWNhbCBDZW50
ZXIsIEhvbm9sdWx1LCBIYXdhaWkgKEMuTS5ULikuJiN4RDtWb2xsbWVyLCBXaWxsaWFtIE0uIEth
aXNlciBQZXJtYW5lbnRlIENlbnRlciBmb3IgSGVhbHRoIFJlc2VhcmNoLCBQb3J0bGFuZCwgT3Jl
Z29uIChNLk0uLCBBLkIuLCBDLlIuRS4sIE0uQy5MLiwgQy5NLiwgRC5ILlMuLCBXLk0uVi4pLjwv
YXV0aC1hZGRyZXNzPjx0aXRsZXM+PHRpdGxlPkEgUHJpbWFyeSBDYXJlLUJhc2VkIENvZ25pdGl2
ZSBCZWhhdmlvcmFsIFRoZXJhcHkgSW50ZXJ2ZW50aW9uIGZvciBMb25nLVRlcm0gT3Bpb2lkIFVz
ZXJzIFdpdGggQ2hyb25pYyBQYWluIDogQSBSYW5kb21pemVkIFByYWdtYXRpYyBUcmlhbDwvdGl0
bGU+PHNlY29uZGFyeS10aXRsZT5Bbm5hbHMgb2YgSW50ZXJuYWwgTWVkaWNpbmU8L3NlY29uZGFy
eS10aXRsZT48L3RpdGxlcz48cGVyaW9kaWNhbD48ZnVsbC10aXRsZT5Bbm5hbHMgb2YgSW50ZXJu
YWwgTWVkaWNpbmU8L2Z1bGwtdGl0bGU+PC9wZXJpb2RpY2FsPjxwYWdlcz40Ni01NTwvcGFnZXM+
PHZvbHVtZT4xNzU8L3ZvbHVtZT48bnVtYmVyPjE8L251bWJlcj48ZGF0ZXM+PHllYXI+MjAyMjwv
eWVhcj48L2RhdGVzPjxhY2Nlc3Npb24tbnVtPjM0NzI0NDA1PC9hY2Nlc3Npb24tbnVtPjx3b3Jr
LXR5cGU+UHJhZ21hdGljIENsaW5pY2FsIFRyaWFsJiN4RDtSYW5kb21pemVkIENvbnRyb2xsZWQg
VHJpYWwmI3hEO1Jlc2VhcmNoIFN1cHBvcnQsIE4uSS5ILiwgRXh0cmFtdXJhbDwvd29yay10eXBl
Pjx1cmxzPjxyZWxhdGVkLXVybHM+PHVybD5odHRwczovL292aWRzcC5vdmlkLmNvbS9vdmlkd2Vi
LmNnaT9UPUpTJmFtcDtDU0M9WSZhbXA7TkVXUz1OJmFtcDtQQUdFPWZ1bGx0ZXh0JmFtcDtEPW1l
ZDIwJmFtcDtBTj0zNDcyNDQwNTwvdXJsPjx1cmw+aHR0cHM6Ly9saWJrZXkuaW8vbGlicmFyaWVz
LzUyOC9vcGVudXJsP2dlbnJlPWFydGljbGUmYW1wO2F1bGFzdD1EZUJhciZhbXA7aXNzbj0wMDAz
LTQ4MTkmYW1wO3RpdGxlPUFubmFscytvZitJbnRlcm5hbCtNZWRpY2luZSZhbXA7YXRpdGxlPUEr
UHJpbWFyeStDYXJlLUJhc2VkK0NvZ25pdGl2ZStCZWhhdmlvcmFsK1RoZXJhcHkrSW50ZXJ2ZW50
aW9uK2ZvcitMb25nLVRlcm0rT3Bpb2lkK1VzZXJzK1dpdGgrQ2hyb25pYytQYWluKyUzQStBK1Jh
bmRvbWl6ZWQrUHJhZ21hdGljK1RyaWFsLiZhbXA7dm9sdW1lPTE3NSZhbXA7aXNzdWU9MSZhbXA7
c3BhZ2U9NDYmYW1wO2VwYWdlPTU1JmFtcDtkYXRlPTIwMjImYW1wO2RvaT0xMC43MzI2JTJGTTIx
LTE0MzYmYW1wO3BtaWQ9MzQ3MjQ0MDUmYW1wO3NpZD1PVklEOm1lZGxpbmU8L3VybD48L3JlbGF0
ZWQtdXJscz48L3VybHM+PGN1c3RvbTE+IE1lZGxpbmU8L2N1c3RvbTE+PGVsZWN0cm9uaWMtcmVz
b3VyY2UtbnVtPjEwLjczMjYvbTIxLTE0MzY8L2VsZWN0cm9uaWMtcmVzb3VyY2UtbnVtPjxyZW1v
dGUtZGF0YWJhc2UtbmFtZT5NRURMSU5FPC9yZW1vdGUtZGF0YWJhc2UtbmFtZT48cmVtb3RlLWRh
dGFiYXNlLXByb3ZpZGVyPk92aWQgVGVjaG5vbG9naWVzPC9yZW1vdGUtZGF0YWJhc2UtcHJvdmlk
ZXI+PC9yZWNvcmQ+PC9DaXRlPjwvRW5kTm90ZT4A
</w:fldData>
              </w:fldChar>
            </w:r>
            <w:r w:rsidRPr="00394F7E">
              <w:rPr>
                <w:rFonts w:cstheme="minorHAnsi"/>
              </w:rPr>
              <w:instrText xml:space="preserve"> ADDIN EN.CITE </w:instrText>
            </w:r>
            <w:r w:rsidRPr="00394F7E">
              <w:rPr>
                <w:rFonts w:cstheme="minorHAnsi"/>
                <w:lang w:val="en-GB"/>
              </w:rPr>
              <w:fldChar w:fldCharType="begin">
                <w:fldData xml:space="preserve">PEVuZE5vdGU+PENpdGU+PEF1dGhvcj5EZUJhcjwvQXV0aG9yPjxZZWFyPjIwMjI8L1llYXI+PFJl
Y051bT4zNDwvUmVjTnVtPjxEaXNwbGF5VGV4dD4oNDIpPC9EaXNwbGF5VGV4dD48cmVjb3JkPjxy
ZWMtbnVtYmVyPjM0PC9yZWMtbnVtYmVyPjxmb3JlaWduLWtleXM+PGtleSBhcHA9IkVOIiBkYi1p
ZD0iNTJ4NWZwd3Y4emYycmllcHAyZzUwcHh3NXpldnNlMHJlOXYyIiB0aW1lc3RhbXA9IjE2OTEw
NTA5ODIiPjM0PC9rZXk+PC9mb3JlaWduLWtleXM+PHJlZi10eXBlIG5hbWU9IkpvdXJuYWwgQXJ0
aWNsZSI+MTc8L3JlZi10eXBlPjxjb250cmlidXRvcnM+PGF1dGhvcnM+PGF1dGhvcj5EZUJhciwg
TC48L2F1dGhvcj48YXV0aG9yPk1heWhldywgTS48L2F1dGhvcj48YXV0aG9yPkJlbmVzLCBMLjwv
YXV0aG9yPjxhdXRob3I+Qm9uaWZheSwgQS48L2F1dGhvcj48YXV0aG9yPkRleW8sIFIuIEEuPC9h
dXRob3I+PGF1dGhvcj5FbGRlciwgQy4gUi48L2F1dGhvcj48YXV0aG9yPktlZWZlLCBGLiBKLjwv
YXV0aG9yPjxhdXRob3I+TGVvLCBNLiBDLjwvYXV0aG9yPjxhdXRob3I+TWNNdWxsZW4sIEMuPC9h
dXRob3I+PGF1dGhvcj5Pd2VuLVNtaXRoLCBBLjwvYXV0aG9yPjxhdXRob3I+U21pdGgsIEQuIEgu
PC9hdXRob3I+PGF1dGhvcj5UcmluYWN0eSwgQy4gTS48L2F1dGhvcj48YXV0aG9yPlZvbGxtZXIs
IFcuIE0uPC9hdXRob3I+PC9hdXRob3JzPjwvY29udHJpYnV0b3JzPjxhdXRoLWFkZHJlc3M+RGVC
YXIsIEx5bm4uIEthaXNlciBQZXJtYW5lbnRlIFdhc2hpbmd0b24gSGVhbHRoIFJlc2VhcmNoIElu
c3RpdHV0ZSwgU2VhdHRsZSwgV2FzaGluZ3RvbiAoTC5ELikuJiN4RDtNYXloZXcsIE1lZ2hhbi4g
S2Fpc2VyIFBlcm1hbmVudGUgQ2VudGVyIGZvciBIZWFsdGggUmVzZWFyY2gsIFBvcnRsYW5kLCBP
cmVnb24gKE0uTS4sIEEuQi4sIEMuUi5FLiwgTS5DLkwuLCBDLk0uLCBELkguUy4sIFcuTS5WLiku
JiN4RDtCZW5lcywgTGluZHNheS4gS2Fpc2VyIFBlcm1hbmVudGUgQ2VudGVyIGZvciBIZWFsdGgg
UmVzZWFyY2gsIFBvcnRsYW5kLCBPcmVnb24sIGFuZCBNb250YW5hIFN0YXRlIFVuaXZlcnNpdHkg
Q29sbGVnZSBvZiBOdXJzaW5nLCBNaXNzb3VsYSwgTW9udGFuYSAoTC5CLikuJiN4RDtCb25pZmF5
LCBBbGxpc29uLiBLYWlzZXIgUGVybWFuZW50ZSBDZW50ZXIgZm9yIEhlYWx0aCBSZXNlYXJjaCwg
UG9ydGxhbmQsIE9yZWdvbiAoTS5NLiwgQS5CLiwgQy5SLkUuLCBNLkMuTC4sIEMuTS4sIEQuSC5T
LiwgVy5NLlYuKS4mI3hEO0RleW8sIFJpY2hhcmQgQS4gT3JlZ29uIEhlYWx0aCAmYW1wOyBTY2ll
bmNlIFVuaXZlcnNpdHkgU2Nob29sIG9mIE1lZGljaW5lLCBQb3J0bGFuZCwgT3JlZ29uIChSLkEu
RC4pLiYjeEQ7RWxkZXIsIENoYXJsZXMgUi4gS2Fpc2VyIFBlcm1hbmVudGUgQ2VudGVyIGZvciBI
ZWFsdGggUmVzZWFyY2gsIFBvcnRsYW5kLCBPcmVnb24gKE0uTS4sIEEuQi4sIEMuUi5FLiwgTS5D
LkwuLCBDLk0uLCBELkguUy4sIFcuTS5WLikuJiN4RDtLZWVmZSwgRnJhbmNpcyBKLiBEdWtlIFVu
aXZlcnNpdHkgU2Nob29sIG9mIE1lZGljaW5lLCBEdXJoYW0sIE5vcnRoIENhcm9saW5hIChGLkou
Sy4pLiYjeEQ7TGVvLCBNaWNoYWVsIEMuIEthaXNlciBQZXJtYW5lbnRlIENlbnRlciBmb3IgSGVh
bHRoIFJlc2VhcmNoLCBQb3J0bGFuZCwgT3JlZ29uIChNLk0uLCBBLkIuLCBDLlIuRS4sIE0uQy5M
LiwgQy5NLiwgRC5ILlMuLCBXLk0uVi4pLiYjeEQ7TWNNdWxsZW4sIENhcm1pdC4gS2Fpc2VyIFBl
cm1hbmVudGUgQ2VudGVyIGZvciBIZWFsdGggUmVzZWFyY2gsIFBvcnRsYW5kLCBPcmVnb24gKE0u
TS4sIEEuQi4sIEMuUi5FLiwgTS5DLkwuLCBDLk0uLCBELkguUy4sIFcuTS5WLikuJiN4RDtPd2Vu
LVNtaXRoLCBBc2hsaS4gR2VvcmdpYSBTdGF0ZSBVbml2ZXJzaXR5IFNjaG9vbCBvZiBQdWJsaWMg
SGVhbHRoIGFuZCBLYWlzZXIgUGVybWFuZW50ZSBDZW50ZXIgZm9yIENsaW5pY2FsIGFuZCBPdXRj
b21lcyBSZXNlYXJjaCwgQXRsYW50YSwgR2VvcmdpYSAoQS5PLikuJiN4RDtTbWl0aCwgRGF2aWQg
SC4gS2Fpc2VyIFBlcm1hbmVudGUgQ2VudGVyIGZvciBIZWFsdGggUmVzZWFyY2gsIFBvcnRsYW5k
LCBPcmVnb24gKE0uTS4sIEEuQi4sIEMuUi5FLiwgTS5DLkwuLCBDLk0uLCBELkguUy4sIFcuTS5W
LikuJiN4RDtUcmluYWN0eSwgQ29ubmllIE0uIFRoZSBRdWVlbiZhcG9zO3MgTWVkaWNhbCBDZW50
ZXIsIEhvbm9sdWx1LCBIYXdhaWkgKEMuTS5ULikuJiN4RDtWb2xsbWVyLCBXaWxsaWFtIE0uIEth
aXNlciBQZXJtYW5lbnRlIENlbnRlciBmb3IgSGVhbHRoIFJlc2VhcmNoLCBQb3J0bGFuZCwgT3Jl
Z29uIChNLk0uLCBBLkIuLCBDLlIuRS4sIE0uQy5MLiwgQy5NLiwgRC5ILlMuLCBXLk0uVi4pLjwv
YXV0aC1hZGRyZXNzPjx0aXRsZXM+PHRpdGxlPkEgUHJpbWFyeSBDYXJlLUJhc2VkIENvZ25pdGl2
ZSBCZWhhdmlvcmFsIFRoZXJhcHkgSW50ZXJ2ZW50aW9uIGZvciBMb25nLVRlcm0gT3Bpb2lkIFVz
ZXJzIFdpdGggQ2hyb25pYyBQYWluIDogQSBSYW5kb21pemVkIFByYWdtYXRpYyBUcmlhbDwvdGl0
bGU+PHNlY29uZGFyeS10aXRsZT5Bbm5hbHMgb2YgSW50ZXJuYWwgTWVkaWNpbmU8L3NlY29uZGFy
eS10aXRsZT48L3RpdGxlcz48cGVyaW9kaWNhbD48ZnVsbC10aXRsZT5Bbm5hbHMgb2YgSW50ZXJu
YWwgTWVkaWNpbmU8L2Z1bGwtdGl0bGU+PC9wZXJpb2RpY2FsPjxwYWdlcz40Ni01NTwvcGFnZXM+
PHZvbHVtZT4xNzU8L3ZvbHVtZT48bnVtYmVyPjE8L251bWJlcj48ZGF0ZXM+PHllYXI+MjAyMjwv
eWVhcj48L2RhdGVzPjxhY2Nlc3Npb24tbnVtPjM0NzI0NDA1PC9hY2Nlc3Npb24tbnVtPjx3b3Jr
LXR5cGU+UHJhZ21hdGljIENsaW5pY2FsIFRyaWFsJiN4RDtSYW5kb21pemVkIENvbnRyb2xsZWQg
VHJpYWwmI3hEO1Jlc2VhcmNoIFN1cHBvcnQsIE4uSS5ILiwgRXh0cmFtdXJhbDwvd29yay10eXBl
Pjx1cmxzPjxyZWxhdGVkLXVybHM+PHVybD5odHRwczovL292aWRzcC5vdmlkLmNvbS9vdmlkd2Vi
LmNnaT9UPUpTJmFtcDtDU0M9WSZhbXA7TkVXUz1OJmFtcDtQQUdFPWZ1bGx0ZXh0JmFtcDtEPW1l
ZDIwJmFtcDtBTj0zNDcyNDQwNTwvdXJsPjx1cmw+aHR0cHM6Ly9saWJrZXkuaW8vbGlicmFyaWVz
LzUyOC9vcGVudXJsP2dlbnJlPWFydGljbGUmYW1wO2F1bGFzdD1EZUJhciZhbXA7aXNzbj0wMDAz
LTQ4MTkmYW1wO3RpdGxlPUFubmFscytvZitJbnRlcm5hbCtNZWRpY2luZSZhbXA7YXRpdGxlPUEr
UHJpbWFyeStDYXJlLUJhc2VkK0NvZ25pdGl2ZStCZWhhdmlvcmFsK1RoZXJhcHkrSW50ZXJ2ZW50
aW9uK2ZvcitMb25nLVRlcm0rT3Bpb2lkK1VzZXJzK1dpdGgrQ2hyb25pYytQYWluKyUzQStBK1Jh
bmRvbWl6ZWQrUHJhZ21hdGljK1RyaWFsLiZhbXA7dm9sdW1lPTE3NSZhbXA7aXNzdWU9MSZhbXA7
c3BhZ2U9NDYmYW1wO2VwYWdlPTU1JmFtcDtkYXRlPTIwMjImYW1wO2RvaT0xMC43MzI2JTJGTTIx
LTE0MzYmYW1wO3BtaWQ9MzQ3MjQ0MDUmYW1wO3NpZD1PVklEOm1lZGxpbmU8L3VybD48L3JlbGF0
ZWQtdXJscz48L3VybHM+PGN1c3RvbTE+IE1lZGxpbmU8L2N1c3RvbTE+PGVsZWN0cm9uaWMtcmVz
b3VyY2UtbnVtPjEwLjczMjYvbTIxLTE0MzY8L2VsZWN0cm9uaWMtcmVzb3VyY2UtbnVtPjxyZW1v
dGUtZGF0YWJhc2UtbmFtZT5NRURMSU5FPC9yZW1vdGUtZGF0YWJhc2UtbmFtZT48cmVtb3RlLWRh
dGFiYXNlLXByb3ZpZGVyPk92aWQgVGVjaG5vbG9naWVzPC9yZW1vdGUtZGF0YWJhc2UtcHJvdmlk
ZXI+PC9yZWNvcmQ+PC9DaXRlPjwvRW5kTm90ZT4A
</w:fldData>
              </w:fldChar>
            </w:r>
            <w:r w:rsidRPr="00394F7E">
              <w:rPr>
                <w:rFonts w:cstheme="minorHAnsi"/>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rPr>
              <w:t>(42)</w:t>
            </w:r>
            <w:r w:rsidRPr="00394F7E">
              <w:rPr>
                <w:rFonts w:cstheme="minorHAnsi"/>
                <w:lang w:val="en-GB"/>
              </w:rPr>
              <w:fldChar w:fldCharType="end"/>
            </w:r>
            <w:r w:rsidRPr="00394F7E">
              <w:rPr>
                <w:rFonts w:cstheme="minorHAnsi"/>
              </w:rPr>
              <w:tab/>
            </w:r>
          </w:p>
          <w:p w:rsidR="00394F7E" w:rsidRPr="00394F7E" w:rsidRDefault="00394F7E" w:rsidP="00394F7E"/>
        </w:tc>
        <w:tc>
          <w:tcPr>
            <w:tcW w:w="0" w:type="auto"/>
            <w:shd w:val="clear" w:color="auto" w:fill="DEEAF6" w:themeFill="accent1" w:themeFillTint="33"/>
          </w:tcPr>
          <w:p w:rsidR="00394F7E" w:rsidRPr="00394F7E" w:rsidRDefault="00394F7E" w:rsidP="00394F7E">
            <w:pPr>
              <w:rPr>
                <w:lang w:val="en-GB"/>
              </w:rPr>
            </w:pPr>
            <w:r w:rsidRPr="00394F7E">
              <w:rPr>
                <w:lang w:val="en-GB"/>
              </w:rPr>
              <w:t xml:space="preserve">Mean pain score improved by 0.434/10 compared to controls. </w:t>
            </w:r>
          </w:p>
          <w:p w:rsidR="00394F7E" w:rsidRPr="00394F7E" w:rsidRDefault="00394F7E" w:rsidP="00394F7E">
            <w:pPr>
              <w:rPr>
                <w:lang w:val="en-GB"/>
              </w:rPr>
            </w:pPr>
          </w:p>
        </w:tc>
        <w:tc>
          <w:tcPr>
            <w:tcW w:w="0" w:type="auto"/>
            <w:shd w:val="clear" w:color="auto" w:fill="DEEAF6" w:themeFill="accent1" w:themeFillTint="33"/>
          </w:tcPr>
          <w:p w:rsidR="00394F7E" w:rsidRPr="00394F7E" w:rsidRDefault="00394F7E" w:rsidP="00394F7E">
            <w:pPr>
              <w:rPr>
                <w:lang w:val="en-GB"/>
              </w:rPr>
            </w:pPr>
            <w:r w:rsidRPr="00394F7E">
              <w:rPr>
                <w:lang w:val="en-GB"/>
              </w:rPr>
              <w:t>Mean physical disability score improved by 0.06/24 compared to controls.</w:t>
            </w:r>
          </w:p>
          <w:p w:rsidR="00394F7E" w:rsidRPr="00394F7E" w:rsidRDefault="00394F7E" w:rsidP="00394F7E">
            <w:pPr>
              <w:rPr>
                <w:lang w:val="en-GB"/>
              </w:rPr>
            </w:pPr>
          </w:p>
        </w:tc>
        <w:tc>
          <w:tcPr>
            <w:tcW w:w="0" w:type="auto"/>
            <w:shd w:val="clear" w:color="auto" w:fill="DEEAF6" w:themeFill="accent1" w:themeFillTint="33"/>
          </w:tcPr>
          <w:p w:rsidR="00394F7E" w:rsidRPr="00394F7E" w:rsidRDefault="00394F7E" w:rsidP="00394F7E">
            <w:pPr>
              <w:rPr>
                <w:lang w:val="en-GB"/>
              </w:rPr>
            </w:pPr>
            <w:r w:rsidRPr="00394F7E">
              <w:rPr>
                <w:lang w:val="en-GB"/>
              </w:rPr>
              <w:t xml:space="preserve">Mean general enjoyment of life, general activity and sleep score improved by 0.434/10 compared to controls. </w:t>
            </w:r>
          </w:p>
        </w:tc>
        <w:tc>
          <w:tcPr>
            <w:tcW w:w="0" w:type="auto"/>
          </w:tcPr>
          <w:p w:rsidR="00394F7E" w:rsidRPr="00394F7E" w:rsidRDefault="00394F7E" w:rsidP="00394F7E">
            <w:pPr>
              <w:rPr>
                <w:lang w:val="en-GB"/>
              </w:rPr>
            </w:pPr>
            <w:r w:rsidRPr="00394F7E">
              <w:rPr>
                <w:lang w:val="en-GB"/>
              </w:rPr>
              <w:t>Intervention group’s patient satisfaction was stable but declined in controls.</w:t>
            </w:r>
          </w:p>
        </w:tc>
        <w:tc>
          <w:tcPr>
            <w:tcW w:w="0" w:type="auto"/>
            <w:shd w:val="clear" w:color="auto" w:fill="E2EFD9" w:themeFill="accent6" w:themeFillTint="33"/>
          </w:tcPr>
          <w:p w:rsidR="00394F7E" w:rsidRPr="00394F7E" w:rsidRDefault="00394F7E" w:rsidP="00394F7E">
            <w:pPr>
              <w:rPr>
                <w:lang w:val="en-GB"/>
              </w:rPr>
            </w:pPr>
            <w:r w:rsidRPr="00394F7E">
              <w:rPr>
                <w:lang w:val="en-GB"/>
              </w:rPr>
              <w:t>No change in MME</w:t>
            </w:r>
            <w:r w:rsidRPr="00394F7E">
              <w:rPr>
                <w:vertAlign w:val="superscript"/>
                <w:lang w:val="en-GB"/>
              </w:rPr>
              <w:t>3</w:t>
            </w:r>
            <w:r w:rsidRPr="00394F7E">
              <w:rPr>
                <w:lang w:val="en-GB"/>
              </w:rPr>
              <w:t xml:space="preserve"> but lower benzodiazepine rates in the intervention group.</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5/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lastRenderedPageBreak/>
              <w:t xml:space="preserve">Dole E.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07</w:t>
            </w:r>
          </w:p>
          <w:p w:rsidR="00394F7E" w:rsidRPr="00394F7E" w:rsidRDefault="00394F7E" w:rsidP="00394F7E">
            <w:pPr>
              <w:rPr>
                <w:rFonts w:cstheme="minorHAnsi"/>
                <w:lang w:val="en-GB"/>
              </w:rPr>
            </w:pPr>
            <w:r w:rsidRPr="00394F7E">
              <w:rPr>
                <w:rFonts w:cstheme="minorHAnsi"/>
                <w:lang w:val="en-GB"/>
              </w:rPr>
              <w:t xml:space="preserve">USA </w:t>
            </w:r>
            <w:r w:rsidRPr="00394F7E">
              <w:rPr>
                <w:rFonts w:cstheme="minorHAnsi"/>
                <w:lang w:val="en-GB"/>
              </w:rPr>
              <w:fldChar w:fldCharType="begin"/>
            </w:r>
            <w:r w:rsidRPr="00394F7E">
              <w:rPr>
                <w:rFonts w:cstheme="minorHAnsi"/>
                <w:lang w:val="en-GB"/>
              </w:rPr>
              <w:instrText xml:space="preserve"> ADDIN EN.CITE &lt;EndNote&gt;&lt;Cite&gt;&lt;Author&gt;Dole&lt;/Author&gt;&lt;Year&gt;2007&lt;/Year&gt;&lt;RecNum&gt;35&lt;/RecNum&gt;&lt;DisplayText&gt;(43)&lt;/DisplayText&gt;&lt;record&gt;&lt;rec-number&gt;35&lt;/rec-number&gt;&lt;foreign-keys&gt;&lt;key app="EN" db-id="52x5fpwv8zf2riepp2g50pxw5zevse0re9v2" timestamp="1691051002"&gt;35&lt;/key&gt;&lt;/foreign-keys&gt;&lt;ref-type name="Journal Article"&gt;17&lt;/ref-type&gt;&lt;contributors&gt;&lt;authors&gt;&lt;author&gt;Dole, E. J.&lt;/author&gt;&lt;author&gt;Murawski, M. M.&lt;/author&gt;&lt;author&gt;Adolphe, A. B.&lt;/author&gt;&lt;author&gt;Aragon, F. D.&lt;/author&gt;&lt;author&gt;Hochstadt, B.&lt;/author&gt;&lt;/authors&gt;&lt;/contributors&gt;&lt;auth-address&gt;Dole, Ernest J. Internal Medicine, Gibson, Lovelace Medical Group (LMG), Albuquerque, NM 87108, USA. ernest.dole@lovelacesandia.com&lt;/auth-address&gt;&lt;titles&gt;&lt;title&gt;Provision of pain management by a pharmacist with prescribing authority&lt;/title&gt;&lt;secondary-title&gt;American Journal of Health-System Pharmacy&lt;/secondary-title&gt;&lt;/titles&gt;&lt;periodical&gt;&lt;full-title&gt;American Journal of Health-System Pharmacy&lt;/full-title&gt;&lt;/periodical&gt;&lt;pages&gt;85-9&lt;/pages&gt;&lt;volume&gt;64&lt;/volume&gt;&lt;number&gt;1&lt;/number&gt;&lt;dates&gt;&lt;year&gt;2007&lt;/year&gt;&lt;/dates&gt;&lt;accession-num&gt;17189585&lt;/accession-num&gt;&lt;urls&gt;&lt;related-urls&gt;&lt;url&gt;https://ovidsp.ovid.com/ovidweb.cgi?T=JS&amp;amp;CSC=Y&amp;amp;NEWS=N&amp;amp;PAGE=fulltext&amp;amp;D=med6&amp;amp;AN=17189585&lt;/url&gt;&lt;url&gt;https://libkey.io/libraries/528/openurl?genre=article&amp;amp;aulast=Dole&amp;amp;issn=1079-2082&amp;amp;title=American+Journal+of+Health-System+Pharmacy&amp;amp;atitle=Provision+of+pain+management+by+a+pharmacist+with+prescribing+authority.&amp;amp;volume=64&amp;amp;issue=1&amp;amp;spage=85&amp;amp;epage=9&amp;amp;date=2007&amp;amp;doi=10.2146%2Fajhp060056&amp;amp;pmid=17189585&amp;amp;sid=OVID:medline&lt;/url&gt;&lt;/related-urls&gt;&lt;/urls&gt;&lt;custom1&gt; Medline&lt;/custom1&gt;&lt;electronic-resource-num&gt;10.2146/ajhp060056&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43)</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Significant reduction of pain scores with more visits: </w:t>
            </w:r>
            <w:proofErr w:type="gramStart"/>
            <w:r w:rsidRPr="00394F7E">
              <w:rPr>
                <w:lang w:val="en-GB"/>
              </w:rPr>
              <w:t>e.g.</w:t>
            </w:r>
            <w:proofErr w:type="gramEnd"/>
            <w:r w:rsidRPr="00394F7E">
              <w:rPr>
                <w:lang w:val="en-GB"/>
              </w:rPr>
              <w:t xml:space="preserve"> mean reduction of 1.1/10 from first to second visit. </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Cost savings (of USD 455,238 per year) and revenue generation (of USD 107,550).</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proofErr w:type="spellStart"/>
            <w:r w:rsidRPr="00394F7E">
              <w:rPr>
                <w:rFonts w:cstheme="minorHAnsi"/>
              </w:rPr>
              <w:t>Duvivier</w:t>
            </w:r>
            <w:proofErr w:type="spellEnd"/>
            <w:r w:rsidRPr="00394F7E">
              <w:rPr>
                <w:rFonts w:cstheme="minorHAnsi"/>
              </w:rPr>
              <w:t xml:space="preserve"> H.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15</w:t>
            </w:r>
          </w:p>
          <w:p w:rsidR="00394F7E" w:rsidRPr="00394F7E" w:rsidRDefault="00394F7E" w:rsidP="00394F7E">
            <w:r w:rsidRPr="00394F7E">
              <w:rPr>
                <w:rFonts w:cstheme="minorHAnsi"/>
              </w:rPr>
              <w:t xml:space="preserve">USA </w:t>
            </w:r>
            <w:r w:rsidRPr="00394F7E">
              <w:rPr>
                <w:rFonts w:cstheme="minorHAnsi"/>
                <w:lang w:val="en-GB"/>
              </w:rPr>
              <w:fldChar w:fldCharType="begin"/>
            </w:r>
            <w:r w:rsidRPr="00394F7E">
              <w:rPr>
                <w:rFonts w:cstheme="minorHAnsi"/>
              </w:rPr>
              <w:instrText xml:space="preserve"> ADDIN EN.CITE &lt;EndNote&gt;&lt;Cite&gt;&lt;Author&gt;Duvivier&lt;/Author&gt;&lt;Year&gt;2015&lt;/Year&gt;&lt;RecNum&gt;36&lt;/RecNum&gt;&lt;DisplayText&gt;(44)&lt;/DisplayText&gt;&lt;record&gt;&lt;rec-number&gt;36&lt;/rec-number&gt;&lt;foreign-keys&gt;&lt;key app="EN" db-id="52x5fpwv8zf2riepp2g50pxw5zevse0re9v2" timestamp="1691051021"&gt;36&lt;/key&gt;&lt;/foreign-keys&gt;&lt;ref-type name="Journal Article"&gt;17&lt;/ref-type&gt;&lt;contributors&gt;&lt;authors&gt;&lt;author&gt;Duvivier, H.&lt;/author&gt;&lt;author&gt;Houck, M.&lt;/author&gt;&lt;author&gt;Ressler, E.&lt;/author&gt;&lt;author&gt;Shafiq, Z.&lt;/author&gt;&lt;author&gt;Sams, L.&lt;/author&gt;&lt;/authors&gt;&lt;/contributors&gt;&lt;titles&gt;&lt;title&gt;A Multidisciplinary Chronic Pain Management Clinic in an Indian Health Service Facility&lt;/title&gt;&lt;secondary-title&gt;Federal Practitioner&lt;/secondary-title&gt;&lt;/titles&gt;&lt;periodical&gt;&lt;full-title&gt;Federal Practitioner&lt;/full-title&gt;&lt;/periodical&gt;&lt;pages&gt;24-30&lt;/pages&gt;&lt;volume&gt;32&lt;/volume&gt;&lt;number&gt;8&lt;/number&gt;&lt;dates&gt;&lt;year&gt;2015&lt;/year&gt;&lt;/dates&gt;&lt;accession-num&gt;30766080&lt;/accession-num&gt;&lt;urls&gt;&lt;related-urls&gt;&lt;url&gt;https://ovidsp.ovid.com/ovidweb.cgi?T=JS&amp;amp;CSC=Y&amp;amp;NEWS=N&amp;amp;PAGE=fulltext&amp;amp;D=pmnm3&amp;amp;AN=30766080&lt;/url&gt;&lt;url&gt;https://libkey.io/libraries/528/openurl?genre=article&amp;amp;aulast=Duvivier&amp;amp;issn=1078-4497&amp;amp;title=Federal+Practitioner&amp;amp;atitle=A+Multidisciplinary+Chronic+Pain+Management+Clinic+in+an+Indian+Health+Service+Facility.&amp;amp;volume=32&amp;amp;issue=8&amp;amp;spage=24&amp;amp;epage=30&amp;amp;date=2015&amp;amp;doi=&amp;amp;pmid=30766080&amp;amp;sid=OVID:medline&lt;/url&gt;&lt;/related-urls&gt;&lt;/urls&gt;&lt;custom1&gt; Medline&lt;/custom1&gt;&lt;custom2&gt;https://pubmed.ncbi.nlm.nih.gov/30766080&lt;/custom2&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rPr>
              <w:t>(44)</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o significant change in pain.</w:t>
            </w:r>
          </w:p>
          <w:p w:rsidR="00394F7E" w:rsidRPr="00394F7E" w:rsidRDefault="00394F7E" w:rsidP="00394F7E">
            <w:pPr>
              <w:rPr>
                <w:lang w:val="en-GB"/>
              </w:rPr>
            </w:pP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45% (12/27) of patients were able to perform more activities of daily living, 55% (15/27) were able to perform fewer.</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 xml:space="preserve">Adjunctive and complementary therapies </w:t>
            </w:r>
            <w:proofErr w:type="gramStart"/>
            <w:r w:rsidRPr="00394F7E">
              <w:rPr>
                <w:lang w:val="en-GB"/>
              </w:rPr>
              <w:t>were used</w:t>
            </w:r>
            <w:proofErr w:type="gramEnd"/>
            <w:r w:rsidRPr="00394F7E">
              <w:rPr>
                <w:lang w:val="en-GB"/>
              </w:rPr>
              <w:t>.</w:t>
            </w:r>
          </w:p>
          <w:p w:rsidR="00394F7E" w:rsidRPr="00394F7E" w:rsidRDefault="00394F7E" w:rsidP="00394F7E">
            <w:pPr>
              <w:rPr>
                <w:lang w:val="en-GB"/>
              </w:rPr>
            </w:pPr>
            <w:r w:rsidRPr="00394F7E">
              <w:rPr>
                <w:lang w:val="en-GB"/>
              </w:rPr>
              <w:t>No change in MME</w:t>
            </w:r>
            <w:r w:rsidRPr="00394F7E">
              <w:rPr>
                <w:vertAlign w:val="superscript"/>
                <w:lang w:val="en-GB"/>
              </w:rPr>
              <w:t>3</w:t>
            </w:r>
            <w:r w:rsidRPr="00394F7E">
              <w:rPr>
                <w:lang w:val="en-GB"/>
              </w:rPr>
              <w:t>.</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were more adherent to their therapy.</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5/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Faley</w:t>
            </w:r>
            <w:proofErr w:type="spellEnd"/>
            <w:r w:rsidRPr="00394F7E">
              <w:rPr>
                <w:rFonts w:cstheme="minorHAnsi"/>
                <w:lang w:val="en-GB"/>
              </w:rPr>
              <w:t xml:space="preserve"> B.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1</w:t>
            </w:r>
          </w:p>
          <w:p w:rsidR="00394F7E" w:rsidRPr="00394F7E" w:rsidRDefault="00394F7E" w:rsidP="00394F7E">
            <w:pPr>
              <w:rPr>
                <w:rFonts w:cstheme="minorHAnsi"/>
                <w:lang w:val="en-GB"/>
              </w:rPr>
            </w:pPr>
            <w:r w:rsidRPr="00394F7E">
              <w:rPr>
                <w:rFonts w:cstheme="minorHAnsi"/>
                <w:lang w:val="en-GB"/>
              </w:rPr>
              <w:t xml:space="preserve">USA </w:t>
            </w:r>
            <w:r w:rsidRPr="00394F7E">
              <w:rPr>
                <w:rFonts w:cstheme="minorHAnsi"/>
                <w:lang w:val="en-GB"/>
              </w:rPr>
              <w:fldChar w:fldCharType="begin"/>
            </w:r>
            <w:r w:rsidRPr="00394F7E">
              <w:rPr>
                <w:rFonts w:cstheme="minorHAnsi"/>
                <w:lang w:val="en-GB"/>
              </w:rPr>
              <w:instrText xml:space="preserve"> ADDIN EN.CITE &lt;EndNote&gt;&lt;Cite&gt;&lt;Author&gt;Faley&lt;/Author&gt;&lt;Year&gt;2022&lt;/Year&gt;&lt;RecNum&gt;37&lt;/RecNum&gt;&lt;DisplayText&gt;(45)&lt;/DisplayText&gt;&lt;record&gt;&lt;rec-number&gt;37&lt;/rec-number&gt;&lt;foreign-keys&gt;&lt;key app="EN" db-id="52x5fpwv8zf2riepp2g50pxw5zevse0re9v2" timestamp="1691051050"&gt;37&lt;/key&gt;&lt;/foreign-keys&gt;&lt;ref-type name="Journal Article"&gt;17&lt;/ref-type&gt;&lt;contributors&gt;&lt;authors&gt;&lt;author&gt;Faley, B.&lt;/author&gt;&lt;author&gt;Brooks, A.&lt;/author&gt;&lt;author&gt;Vartan, C. M.&lt;/author&gt;&lt;author&gt;DiScala, S. L.&lt;/author&gt;&lt;/authors&gt;&lt;/contributors&gt;&lt;titles&gt;&lt;title&gt;Impact of Clinical Pharmacist Practitioner-Driven High Opioid Dose Reevaluation in Veterans with Chronic Non-Cancer Pain&lt;/title&gt;&lt;secondary-title&gt;Journal of Pain &amp;amp; Palliative Care Pharmacotherapy&lt;/secondary-title&gt;&lt;/titles&gt;&lt;periodical&gt;&lt;full-title&gt;Journal of Pain &amp;amp; Palliative Care Pharmacotherapy&lt;/full-title&gt;&lt;/periodical&gt;&lt;pages&gt;249-259&lt;/pages&gt;&lt;volume&gt;36&lt;/volume&gt;&lt;number&gt;4&lt;/number&gt;&lt;dates&gt;&lt;year&gt;2022&lt;/year&gt;&lt;/dates&gt;&lt;accession-num&gt;36044721&lt;/accession-num&gt;&lt;urls&gt;&lt;related-urls&gt;&lt;url&gt;https://ovidsp.ovid.com/ovidweb.cgi?T=JS&amp;amp;CSC=Y&amp;amp;NEWS=N&amp;amp;PAGE=fulltext&amp;amp;D=medp&amp;amp;AN=36044721&lt;/url&gt;&lt;url&gt;https://libkey.io/libraries/528/openurl?genre=article&amp;amp;aulast=Faley&amp;amp;issn=1536-0288&amp;amp;title=Journal+of+Pain+%26+Palliative+Care+Pharmacotherapy&amp;amp;atitle=Impact+of+Clinical+Pharmacist+Practitioner-Driven+High+Opioid+Dose+Reevaluation+in+Veterans+with+Chronic+Non-Cancer+Pain.&amp;amp;volume=36&amp;amp;issue=4&amp;amp;spage=249&amp;amp;epage=259&amp;amp;date=2022&amp;amp;doi=10.1080%2F15360288.2022.2113594&amp;amp;pmid=36044721&amp;amp;sid=OVID:medline&lt;/url&gt;&lt;/related-urls&gt;&lt;/urls&gt;&lt;custom1&gt; Medline&lt;/custom1&gt;&lt;electronic-resource-num&gt;10.1080/15360288.2022.2113594&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45)</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28% (5/18) of patients improved,</w:t>
            </w:r>
          </w:p>
          <w:p w:rsidR="00394F7E" w:rsidRPr="00394F7E" w:rsidRDefault="00394F7E" w:rsidP="00394F7E">
            <w:pPr>
              <w:rPr>
                <w:lang w:val="en-GB"/>
              </w:rPr>
            </w:pPr>
            <w:r w:rsidRPr="00394F7E">
              <w:rPr>
                <w:lang w:val="en-GB"/>
              </w:rPr>
              <w:t>17% (3/18) worsened and 56% (10/18) had no change in pain.</w:t>
            </w:r>
          </w:p>
        </w:tc>
        <w:tc>
          <w:tcPr>
            <w:tcW w:w="0" w:type="auto"/>
            <w:shd w:val="clear" w:color="auto" w:fill="DEEAF6" w:themeFill="accent1" w:themeFillTint="33"/>
          </w:tcPr>
          <w:p w:rsidR="00394F7E" w:rsidRPr="00394F7E" w:rsidRDefault="00394F7E" w:rsidP="00394F7E">
            <w:pPr>
              <w:rPr>
                <w:lang w:val="en-GB"/>
              </w:rPr>
            </w:pPr>
            <w:r w:rsidRPr="00394F7E">
              <w:rPr>
                <w:lang w:val="en-GB"/>
              </w:rPr>
              <w:t>39% (7/18) of patients improved, 17% (3/18) worsened and 44% (8/18) had no change in combined pain, general activity and enjoyment of life.</w:t>
            </w:r>
          </w:p>
        </w:tc>
        <w:tc>
          <w:tcPr>
            <w:tcW w:w="0" w:type="auto"/>
            <w:shd w:val="clear" w:color="auto" w:fill="DEEAF6" w:themeFill="accent1" w:themeFillTint="33"/>
          </w:tcPr>
          <w:p w:rsidR="00394F7E" w:rsidRPr="00394F7E" w:rsidRDefault="00394F7E" w:rsidP="00394F7E">
            <w:pPr>
              <w:rPr>
                <w:lang w:val="en-GB"/>
              </w:rPr>
            </w:pPr>
            <w:r w:rsidRPr="00394F7E">
              <w:rPr>
                <w:lang w:val="en-GB"/>
              </w:rPr>
              <w:t>39% (7/18) of patients improved, 17% (3/18) worsened and 44% (8/18) had no change in combined pain, general activity and enjoyment of life.</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3.8 mg reduction in MME</w:t>
            </w:r>
            <w:r w:rsidRPr="00394F7E">
              <w:rPr>
                <w:vertAlign w:val="superscript"/>
                <w:lang w:val="en-GB"/>
              </w:rPr>
              <w:t>3</w:t>
            </w:r>
            <w:r w:rsidRPr="00394F7E">
              <w:rPr>
                <w:lang w:val="en-GB"/>
              </w:rPr>
              <w:t>.</w:t>
            </w:r>
          </w:p>
          <w:p w:rsidR="00394F7E" w:rsidRPr="00394F7E" w:rsidRDefault="00394F7E" w:rsidP="00394F7E">
            <w:pPr>
              <w:rPr>
                <w:lang w:val="en-GB"/>
              </w:rPr>
            </w:pPr>
            <w:r w:rsidRPr="00394F7E">
              <w:rPr>
                <w:lang w:val="en-GB"/>
              </w:rPr>
              <w:t>Interventions unrelated to opioids mainly focused on naloxone and adjustment of co-analgesic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lastRenderedPageBreak/>
              <w:t>Fong GR</w:t>
            </w:r>
          </w:p>
          <w:p w:rsidR="00394F7E" w:rsidRPr="00394F7E" w:rsidRDefault="00394F7E" w:rsidP="00394F7E">
            <w:pPr>
              <w:rPr>
                <w:rFonts w:cstheme="minorHAnsi"/>
                <w:lang w:val="en-GB"/>
              </w:rPr>
            </w:pPr>
            <w:r w:rsidRPr="00394F7E">
              <w:rPr>
                <w:rFonts w:cstheme="minorHAnsi"/>
                <w:lang w:val="en-GB"/>
              </w:rPr>
              <w:t>1975</w:t>
            </w:r>
          </w:p>
          <w:p w:rsidR="00394F7E" w:rsidRPr="00394F7E" w:rsidRDefault="00394F7E" w:rsidP="00394F7E">
            <w:pPr>
              <w:rPr>
                <w:rFonts w:cstheme="minorHAnsi"/>
                <w:lang w:val="en-GB"/>
              </w:rPr>
            </w:pPr>
            <w:r w:rsidRPr="00394F7E">
              <w:rPr>
                <w:rFonts w:cstheme="minorHAnsi"/>
                <w:lang w:val="en-GB"/>
              </w:rPr>
              <w:t xml:space="preserve">USA </w:t>
            </w:r>
            <w:r w:rsidRPr="00394F7E">
              <w:rPr>
                <w:rFonts w:cstheme="minorHAnsi"/>
                <w:lang w:val="en-GB"/>
              </w:rPr>
              <w:fldChar w:fldCharType="begin"/>
            </w:r>
            <w:r w:rsidRPr="00394F7E">
              <w:rPr>
                <w:rFonts w:cstheme="minorHAnsi"/>
                <w:lang w:val="en-GB"/>
              </w:rPr>
              <w:instrText xml:space="preserve"> ADDIN EN.CITE &lt;EndNote&gt;&lt;Cite&gt;&lt;Author&gt;Fong&lt;/Author&gt;&lt;Year&gt;1975&lt;/Year&gt;&lt;RecNum&gt;38&lt;/RecNum&gt;&lt;DisplayText&gt;(46)&lt;/DisplayText&gt;&lt;record&gt;&lt;rec-number&gt;38&lt;/rec-number&gt;&lt;foreign-keys&gt;&lt;key app="EN" db-id="52x5fpwv8zf2riepp2g50pxw5zevse0re9v2" timestamp="1691051075"&gt;38&lt;/key&gt;&lt;/foreign-keys&gt;&lt;ref-type name="Journal Article"&gt;17&lt;/ref-type&gt;&lt;contributors&gt;&lt;authors&gt;&lt;author&gt;Fong, G. R.&lt;/author&gt;&lt;/authors&gt;&lt;/contributors&gt;&lt;titles&gt;&lt;title&gt;The role of the pharmacist in an operant conditioning program for chronic pain patients&lt;/title&gt;&lt;secondary-title&gt;Drug Intelligence &amp;amp; Clinical Pharmacy&lt;/secondary-title&gt;&lt;/titles&gt;&lt;periodical&gt;&lt;full-title&gt;Drug Intelligence &amp;amp; Clinical Pharmacy&lt;/full-title&gt;&lt;/periodical&gt;&lt;pages&gt;68-75&lt;/pages&gt;&lt;volume&gt;9&lt;/volume&gt;&lt;number&gt;2&lt;/number&gt;&lt;dates&gt;&lt;year&gt;1975&lt;/year&gt;&lt;/dates&gt;&lt;accession-num&gt;10236924&lt;/accession-num&gt;&lt;urls&gt;&lt;related-urls&gt;&lt;url&gt;https://ovidsp.ovid.com/ovidweb.cgi?T=JS&amp;amp;CSC=Y&amp;amp;NEWS=N&amp;amp;PAGE=fulltext&amp;amp;D=med1&amp;amp;AN=10236924&lt;/url&gt;&lt;url&gt;https://libkey.io/libraries/528/openurl?genre=article&amp;amp;aulast=Fong&amp;amp;issn=0012-6578&amp;amp;title=Drug+Intelligence+%26+Clinical+Pharmacy&amp;amp;atitle=The+role+of+the+pharmacist+in+an+operant+conditioning+program+for+chronic+pain+patients.&amp;amp;volume=9&amp;amp;issue=2&amp;amp;spage=68&amp;amp;epage=75&amp;amp;date=1975&amp;amp;doi=10.1177%2F106002807500900201&amp;amp;pmid=10236924&amp;amp;sid=OVID:medline&lt;/url&gt;&lt;/related-urls&gt;&lt;/urls&gt;&lt;custom1&gt; Medline&lt;/custom1&gt;&lt;electronic-resource-num&gt;10.1177/106002807500900201&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46)</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Increase in up-time activity in all but one patient.</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Reduction in medication use by all patients.</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it-IT"/>
              </w:rPr>
            </w:pPr>
            <w:proofErr w:type="spellStart"/>
            <w:r w:rsidRPr="00394F7E">
              <w:rPr>
                <w:rFonts w:cstheme="minorHAnsi"/>
                <w:lang w:val="it-IT"/>
              </w:rPr>
              <w:t>Gammaitoni</w:t>
            </w:r>
            <w:proofErr w:type="spellEnd"/>
            <w:r w:rsidRPr="00394F7E">
              <w:rPr>
                <w:rFonts w:cstheme="minorHAnsi"/>
                <w:lang w:val="it-IT"/>
              </w:rPr>
              <w:t xml:space="preserve"> A. </w:t>
            </w:r>
            <w:r w:rsidRPr="00394F7E">
              <w:rPr>
                <w:rFonts w:cstheme="minorHAnsi"/>
                <w:i/>
                <w:lang w:val="it-IT"/>
              </w:rPr>
              <w:t>et al</w:t>
            </w:r>
            <w:r w:rsidRPr="00394F7E">
              <w:rPr>
                <w:rFonts w:cstheme="minorHAnsi"/>
                <w:lang w:val="it-IT"/>
              </w:rPr>
              <w:t>.</w:t>
            </w:r>
          </w:p>
          <w:p w:rsidR="00394F7E" w:rsidRPr="00394F7E" w:rsidRDefault="00394F7E" w:rsidP="00394F7E">
            <w:pPr>
              <w:rPr>
                <w:rFonts w:cstheme="minorHAnsi"/>
                <w:lang w:val="it-IT"/>
              </w:rPr>
            </w:pPr>
            <w:r w:rsidRPr="00394F7E">
              <w:rPr>
                <w:rFonts w:cstheme="minorHAnsi"/>
                <w:lang w:val="it-IT"/>
              </w:rPr>
              <w:t>2000</w:t>
            </w:r>
          </w:p>
          <w:p w:rsidR="00394F7E" w:rsidRPr="00394F7E" w:rsidRDefault="00394F7E" w:rsidP="00394F7E">
            <w:pPr>
              <w:rPr>
                <w:lang w:val="it-IT"/>
              </w:rPr>
            </w:pPr>
            <w:r w:rsidRPr="00394F7E">
              <w:rPr>
                <w:rFonts w:cstheme="minorHAnsi"/>
                <w:lang w:val="it-IT"/>
              </w:rPr>
              <w:t xml:space="preserve">USA </w:t>
            </w:r>
            <w:r w:rsidRPr="00394F7E">
              <w:rPr>
                <w:rFonts w:cstheme="minorHAnsi"/>
                <w:lang w:val="en-GB"/>
              </w:rPr>
              <w:fldChar w:fldCharType="begin"/>
            </w:r>
            <w:r w:rsidRPr="00394F7E">
              <w:rPr>
                <w:rFonts w:cstheme="minorHAnsi"/>
                <w:lang w:val="it-IT"/>
              </w:rPr>
              <w:instrText xml:space="preserve"> ADDIN EN.CITE &lt;EndNote&gt;&lt;Cite&gt;&lt;Author&gt;Gammaitoni&lt;/Author&gt;&lt;Year&gt;2000&lt;/Year&gt;&lt;RecNum&gt;39&lt;/RecNum&gt;&lt;DisplayText&gt;(47)&lt;/DisplayText&gt;&lt;record&gt;&lt;rec-number&gt;39&lt;/rec-number&gt;&lt;foreign-keys&gt;&lt;key app="EN" db-id="52x5fpwv8zf2riepp2g50pxw5zevse0re9v2" timestamp="1691051103"&gt;39&lt;/key&gt;&lt;/foreign-keys&gt;&lt;ref-type name="Journal Article"&gt;17&lt;/ref-type&gt;&lt;contributors&gt;&lt;authors&gt;&lt;author&gt;Gammaitoni, A. R.&lt;/author&gt;&lt;author&gt;Gallagher, R. M.&lt;/author&gt;&lt;author&gt;Welz, M.&lt;/author&gt;&lt;author&gt;Gracely, E. J.&lt;/author&gt;&lt;author&gt;Knowlton, C. H.&lt;/author&gt;&lt;author&gt;Voltis-Thomas, O.&lt;/author&gt;&lt;/authors&gt;&lt;/contributors&gt;&lt;auth-address&gt;Gammaitoni, A R. PainRxperts, MCP Hahnemann School of Medicine, Philadelphia, Pennsylvania, USA.&lt;/auth-address&gt;&lt;titles&gt;&lt;title&gt;Palliative pharmaceutical care: a randomized, prospective study of telephone-based prescription and medication counseling services for treating chronic pain&lt;/title&gt;&lt;secondary-title&gt;Pain Medicine&lt;/secondary-title&gt;&lt;/titles&gt;&lt;periodical&gt;&lt;full-title&gt;Pain medicine&lt;/full-title&gt;&lt;/periodical&gt;&lt;pages&gt;317-31&lt;/pages&gt;&lt;volume&gt;1&lt;/volume&gt;&lt;number&gt;4&lt;/number&gt;&lt;dates&gt;&lt;year&gt;2000&lt;/year&gt;&lt;/dates&gt;&lt;accession-num&gt;15101878&lt;/accession-num&gt;&lt;work-type&gt;Clinical Trial&amp;#xD;Randomized Controlled Trial&lt;/work-type&gt;&lt;urls&gt;&lt;related-urls&gt;&lt;url&gt;https://ovidsp.ovid.com/ovidweb.cgi?T=JS&amp;amp;CSC=Y&amp;amp;NEWS=N&amp;amp;PAGE=fulltext&amp;amp;D=pmnm2&amp;amp;AN=15101878&lt;/url&gt;&lt;url&gt;https://libkey.io/libraries/528/openurl?genre=article&amp;amp;aulast=Gammaitoni&amp;amp;issn=1526-2375&amp;amp;title=Pain+Medicine&amp;amp;atitle=Palliative+pharmaceutical+care%3A+a+randomized%2C+prospective+study+of+telephone-based+prescription+and+medication+counseling+services+for+treating+chronic+pain.&amp;amp;volume=1&amp;amp;issue=4&amp;amp;spage=317&amp;amp;epage=31&amp;amp;date=2000&amp;amp;doi=10.1046%2Fj.1526-4637.2000.00043.x&amp;amp;pmid=15101878&amp;amp;sid=OVID:medline&lt;/url&gt;&lt;/related-urls&gt;&lt;/urls&gt;&lt;custom1&gt; Medline&lt;/custom1&gt;&lt;electronic-resource-num&gt;10.1046/j.1526-4637.2000.00043.x&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it-IT"/>
              </w:rPr>
              <w:t>(47)</w:t>
            </w:r>
            <w:r w:rsidRPr="00394F7E">
              <w:rPr>
                <w:rFonts w:cstheme="minorHAnsi"/>
                <w:lang w:val="en-GB"/>
              </w:rPr>
              <w:fldChar w:fldCharType="end"/>
            </w:r>
            <w:r w:rsidRPr="00394F7E">
              <w:rPr>
                <w:rFonts w:cstheme="minorHAnsi"/>
                <w:lang w:val="it-IT"/>
              </w:rPr>
              <w:tab/>
            </w:r>
          </w:p>
        </w:tc>
        <w:tc>
          <w:tcPr>
            <w:tcW w:w="0" w:type="auto"/>
          </w:tcPr>
          <w:p w:rsidR="00394F7E" w:rsidRPr="00394F7E" w:rsidRDefault="00394F7E" w:rsidP="00394F7E">
            <w:pPr>
              <w:rPr>
                <w:lang w:val="en-GB"/>
              </w:rPr>
            </w:pPr>
            <w:r w:rsidRPr="00394F7E">
              <w:rPr>
                <w:lang w:val="en-GB"/>
              </w:rPr>
              <w:t>No change in pain scores.</w:t>
            </w:r>
          </w:p>
        </w:tc>
        <w:tc>
          <w:tcPr>
            <w:tcW w:w="0" w:type="auto"/>
          </w:tcPr>
          <w:p w:rsidR="00394F7E" w:rsidRPr="00394F7E" w:rsidRDefault="00394F7E" w:rsidP="00394F7E">
            <w:pPr>
              <w:rPr>
                <w:lang w:val="en-GB"/>
              </w:rPr>
            </w:pPr>
            <w:r w:rsidRPr="00394F7E">
              <w:rPr>
                <w:lang w:val="en-GB"/>
              </w:rPr>
              <w:t>No change in physical function.</w:t>
            </w:r>
          </w:p>
        </w:tc>
        <w:tc>
          <w:tcPr>
            <w:tcW w:w="0" w:type="auto"/>
          </w:tcPr>
          <w:p w:rsidR="00394F7E" w:rsidRPr="00394F7E" w:rsidRDefault="00394F7E" w:rsidP="00394F7E">
            <w:pPr>
              <w:rPr>
                <w:lang w:val="en-GB"/>
              </w:rPr>
            </w:pPr>
            <w:r w:rsidRPr="00394F7E">
              <w:rPr>
                <w:lang w:val="en-GB"/>
              </w:rPr>
              <w:t>No change in mood.</w:t>
            </w:r>
          </w:p>
        </w:tc>
        <w:tc>
          <w:tcPr>
            <w:tcW w:w="0" w:type="auto"/>
          </w:tcPr>
          <w:p w:rsidR="00394F7E" w:rsidRPr="00394F7E" w:rsidRDefault="00394F7E" w:rsidP="00394F7E">
            <w:pPr>
              <w:rPr>
                <w:lang w:val="en-GB"/>
              </w:rPr>
            </w:pPr>
            <w:r w:rsidRPr="00394F7E">
              <w:rPr>
                <w:lang w:val="en-GB"/>
              </w:rPr>
              <w:t>No change in patient satisfaction with therapy or with physical function.</w:t>
            </w:r>
          </w:p>
        </w:tc>
        <w:tc>
          <w:tcPr>
            <w:tcW w:w="0" w:type="auto"/>
            <w:shd w:val="clear" w:color="auto" w:fill="E2EFD9" w:themeFill="accent6" w:themeFillTint="33"/>
          </w:tcPr>
          <w:p w:rsidR="00394F7E" w:rsidRPr="00394F7E" w:rsidRDefault="00394F7E" w:rsidP="00394F7E">
            <w:pPr>
              <w:rPr>
                <w:lang w:val="en-GB"/>
              </w:rPr>
            </w:pPr>
            <w:r w:rsidRPr="00394F7E">
              <w:rPr>
                <w:lang w:val="en-GB"/>
              </w:rPr>
              <w:t>Intervention group had better access to medication and better relief from therapy. The health clinic accepted 94% (15/16) of recommendation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Hadi</w:t>
            </w:r>
            <w:proofErr w:type="spellEnd"/>
            <w:r w:rsidRPr="00394F7E">
              <w:rPr>
                <w:rFonts w:cstheme="minorHAnsi"/>
                <w:lang w:val="en-GB"/>
              </w:rPr>
              <w:t xml:space="preserve"> M.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16</w:t>
            </w:r>
          </w:p>
          <w:p w:rsidR="00394F7E" w:rsidRPr="00394F7E" w:rsidRDefault="00394F7E" w:rsidP="00394F7E">
            <w:pPr>
              <w:rPr>
                <w:rFonts w:cstheme="minorHAnsi"/>
                <w:lang w:val="en-GB"/>
              </w:rPr>
            </w:pPr>
            <w:r w:rsidRPr="00394F7E">
              <w:rPr>
                <w:rFonts w:cstheme="minorHAnsi"/>
                <w:lang w:val="en-GB"/>
              </w:rPr>
              <w:t xml:space="preserve">UK </w:t>
            </w:r>
            <w:r w:rsidRPr="00394F7E">
              <w:rPr>
                <w:rFonts w:cstheme="minorHAnsi"/>
                <w:lang w:val="en-GB"/>
              </w:rPr>
              <w:fldChar w:fldCharType="begin">
                <w:fldData xml:space="preserve">PEVuZE5vdGU+PENpdGU+PEF1dGhvcj5IYWRpPC9BdXRob3I+PFllYXI+MjAxNjwvWWVhcj48UmVj
TnVtPjQwPC9SZWNOdW0+PERpc3BsYXlUZXh0Pig0OCk8L0Rpc3BsYXlUZXh0PjxyZWNvcmQ+PHJl
Yy1udW1iZXI+NDA8L3JlYy1udW1iZXI+PGZvcmVpZ24ta2V5cz48a2V5IGFwcD0iRU4iIGRiLWlk
PSI1Mng1ZnB3djh6ZjJyaWVwcDJnNTBweHc1emV2c2UwcmU5djIiIHRpbWVzdGFtcD0iMTY5MTA1
MTEyMiI+NDA8L2tleT48L2ZvcmVpZ24ta2V5cz48cmVmLXR5cGUgbmFtZT0iSm91cm5hbCBBcnRp
Y2xlIj4xNzwvcmVmLXR5cGU+PGNvbnRyaWJ1dG9ycz48YXV0aG9ycz48YXV0aG9yPkhhZGksIE0u
IEEuPC9hdXRob3I+PGF1dGhvcj5BbGxkcmVkLCBELiBQLjwvYXV0aG9yPjxhdXRob3I+QnJpZ2dz
LCBNLjwvYXV0aG9yPjxhdXRob3I+TWFyY3pld3NraSwgSy48L2F1dGhvcj48YXV0aG9yPkNsb3Nz
LCBTLiBKLjwvYXV0aG9yPjwvYXV0aG9ycz48L2NvbnRyaWJ1dG9ycz48YXV0aC1hZGRyZXNzPkhh
ZGksIE11aGFtbWFkIEFiZHVsLiBDb2xsZWdlIG9mIFBoYXJtYWN5LCBVbW0tQWwtUXVyYSBVbml2
ZXJzaXR5LCBNYWtrYWgsIFNhdWRpIEFyYWJpYS4gRWxlY3Ryb25pYyBhZGRyZXNzOiBhYmR1bGhh
ZGk4M0BnbWFpbC5jb20uJiN4RDtBbGxkcmVkLCBEYXZpZCBQaGlsbGlwLiBTY2hvb2wgb2YgSGVh
bHRoY2FyZSwgVW5pdmVyc2l0eSBvZiBMZWVkcywgTFMyIDlVVCBMZWVkcywgVUsuJiN4RDtCcmln
Z3MsIE1pY2hlbGxlLiBDZW50cmUgZm9yIFBhaW4gUmVzZWFyY2gsIExlZWRzIEJlY2tldHQgVW5p
dmVyc2l0eSwgTGVlZHMsIFVLLiYjeEQ7TWFyY3pld3NraSwgS2F0aHJ5bi4gTXVzY3Vsb3NrZWxl
dGFsIFNlcnZpY2VzLCBTdC4gR2VvcmdlJmFwb3M7cyBDZW50ZXIsIExlZWRzLCBVSy4mI3hEO0Ns
b3NzLCBTIEpvc2UuIFNjaG9vbCBvZiBIZWFsdGhjYXJlLCBVbml2ZXJzaXR5IG9mIExlZWRzLCBM
UzIgOVVUIExlZWRzLCBVSy48L2F1dGgtYWRkcmVzcz48dGl0bGVzPjx0aXRsZT5FZmZlY3RpdmVu
ZXNzIG9mIGEgY29tbXVuaXR5IGJhc2VkIG51cnNlLXBoYXJtYWNpc3QgbWFuYWdlZCBwYWluIGNs
aW5pYzogQSBtaXhlZC1tZXRob2RzIHN0dWR5PC90aXRsZT48c2Vjb25kYXJ5LXRpdGxlPkludGVy
bmF0aW9uYWwgSm91cm5hbCBvZiBOdXJzaW5nIFN0dWRpZXM8L3NlY29uZGFyeS10aXRsZT48L3Rp
dGxlcz48cGVyaW9kaWNhbD48ZnVsbC10aXRsZT5JbnRlcm5hdGlvbmFsIEpvdXJuYWwgb2YgTnVy
c2luZyBTdHVkaWVzPC9mdWxsLXRpdGxlPjwvcGVyaW9kaWNhbD48cGFnZXM+MjE5LTI3PC9wYWdl
cz48dm9sdW1lPjUzPC92b2x1bWU+PGRhdGVzPjx5ZWFyPjIwMTY8L3llYXI+PC9kYXRlcz48YWNj
ZXNzaW9uLW51bT4yNjM4NDk1ODwvYWNjZXNzaW9uLW51bT48d29yay10eXBlPlJlc2VhcmNoIFN1
cHBvcnQsIE5vbi1VLlMuIEdvdiZhcG9zO3Q8L3dvcmstdHlwZT48dXJscz48cmVsYXRlZC11cmxz
Pjx1cmw+aHR0cHM6Ly9vdmlkc3Aub3ZpZC5jb20vb3ZpZHdlYi5jZ2k/VD1KUyZhbXA7Q1NDPVkm
YW1wO05FV1M9TiZhbXA7UEFHRT1mdWxsdGV4dCZhbXA7RD1tZWQxMyZhbXA7QU49MjYzODQ5NTg8
L3VybD48dXJsPmh0dHBzOi8vbGlia2V5LmlvL2xpYnJhcmllcy81Mjgvb3BlbnVybD9nZW5yZT1h
cnRpY2xlJmFtcDthdWxhc3Q9SGFkaSZhbXA7aXNzbj0wMDIwLTc0ODkmYW1wO3RpdGxlPUludGVy
bmF0aW9uYWwrSm91cm5hbCtvZitOdXJzaW5nK1N0dWRpZXMmYW1wO2F0aXRsZT1FZmZlY3RpdmVu
ZXNzK29mK2ErY29tbXVuaXR5K2Jhc2VkK251cnNlLXBoYXJtYWNpc3QrbWFuYWdlZCtwYWluK2Ns
aW5pYyUzQStBK21peGVkLW1ldGhvZHMrc3R1ZHkuJmFtcDt2b2x1bWU9NTMmYW1wO2lzc3VlPSZh
bXA7c3BhZ2U9MjE5JmFtcDtlcGFnZT0yNyZhbXA7ZGF0ZT0yMDE2JmFtcDtkb2k9MTAuMTAxNiUy
RmouaWpudXJzdHUuMjAxNS4wOS4wMDMmYW1wO3BtaWQ9MjYzODQ5NTgmYW1wO3NpZD1PVklEOm1l
ZGxpbmU8L3VybD48L3JlbGF0ZWQtdXJscz48L3VybHM+PGN1c3RvbTE+IE1lZGxpbmU8L2N1c3Rv
bTE+PGVsZWN0cm9uaWMtcmVzb3VyY2UtbnVtPjEwLjEwMTYvai5pam51cnN0dS4yMDE1LjA5LjAw
MzwvZWxlY3Ryb25pYy1yZXNvdXJjZS1udW0+PHJlbW90ZS1kYXRhYmFzZS1uYW1lPk1FRExJTkU8
L3JlbW90ZS1kYXRhYmFzZS1uYW1lPjxyZW1vdGUtZGF0YWJhc2UtcHJvdmlkZXI+T3ZpZCBUZWNo
bm9sb2dpZXM8L3JlbW90ZS1kYXRhYmFzZS1wcm92aWRlcj48L3JlY29yZD48L0NpdGU+PC9FbmRO
b3RlPn==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IYWRpPC9BdXRob3I+PFllYXI+MjAxNjwvWWVhcj48UmVj
TnVtPjQwPC9SZWNOdW0+PERpc3BsYXlUZXh0Pig0OCk8L0Rpc3BsYXlUZXh0PjxyZWNvcmQ+PHJl
Yy1udW1iZXI+NDA8L3JlYy1udW1iZXI+PGZvcmVpZ24ta2V5cz48a2V5IGFwcD0iRU4iIGRiLWlk
PSI1Mng1ZnB3djh6ZjJyaWVwcDJnNTBweHc1emV2c2UwcmU5djIiIHRpbWVzdGFtcD0iMTY5MTA1
MTEyMiI+NDA8L2tleT48L2ZvcmVpZ24ta2V5cz48cmVmLXR5cGUgbmFtZT0iSm91cm5hbCBBcnRp
Y2xlIj4xNzwvcmVmLXR5cGU+PGNvbnRyaWJ1dG9ycz48YXV0aG9ycz48YXV0aG9yPkhhZGksIE0u
IEEuPC9hdXRob3I+PGF1dGhvcj5BbGxkcmVkLCBELiBQLjwvYXV0aG9yPjxhdXRob3I+QnJpZ2dz
LCBNLjwvYXV0aG9yPjxhdXRob3I+TWFyY3pld3NraSwgSy48L2F1dGhvcj48YXV0aG9yPkNsb3Nz
LCBTLiBKLjwvYXV0aG9yPjwvYXV0aG9ycz48L2NvbnRyaWJ1dG9ycz48YXV0aC1hZGRyZXNzPkhh
ZGksIE11aGFtbWFkIEFiZHVsLiBDb2xsZWdlIG9mIFBoYXJtYWN5LCBVbW0tQWwtUXVyYSBVbml2
ZXJzaXR5LCBNYWtrYWgsIFNhdWRpIEFyYWJpYS4gRWxlY3Ryb25pYyBhZGRyZXNzOiBhYmR1bGhh
ZGk4M0BnbWFpbC5jb20uJiN4RDtBbGxkcmVkLCBEYXZpZCBQaGlsbGlwLiBTY2hvb2wgb2YgSGVh
bHRoY2FyZSwgVW5pdmVyc2l0eSBvZiBMZWVkcywgTFMyIDlVVCBMZWVkcywgVUsuJiN4RDtCcmln
Z3MsIE1pY2hlbGxlLiBDZW50cmUgZm9yIFBhaW4gUmVzZWFyY2gsIExlZWRzIEJlY2tldHQgVW5p
dmVyc2l0eSwgTGVlZHMsIFVLLiYjeEQ7TWFyY3pld3NraSwgS2F0aHJ5bi4gTXVzY3Vsb3NrZWxl
dGFsIFNlcnZpY2VzLCBTdC4gR2VvcmdlJmFwb3M7cyBDZW50ZXIsIExlZWRzLCBVSy4mI3hEO0Ns
b3NzLCBTIEpvc2UuIFNjaG9vbCBvZiBIZWFsdGhjYXJlLCBVbml2ZXJzaXR5IG9mIExlZWRzLCBM
UzIgOVVUIExlZWRzLCBVSy48L2F1dGgtYWRkcmVzcz48dGl0bGVzPjx0aXRsZT5FZmZlY3RpdmVu
ZXNzIG9mIGEgY29tbXVuaXR5IGJhc2VkIG51cnNlLXBoYXJtYWNpc3QgbWFuYWdlZCBwYWluIGNs
aW5pYzogQSBtaXhlZC1tZXRob2RzIHN0dWR5PC90aXRsZT48c2Vjb25kYXJ5LXRpdGxlPkludGVy
bmF0aW9uYWwgSm91cm5hbCBvZiBOdXJzaW5nIFN0dWRpZXM8L3NlY29uZGFyeS10aXRsZT48L3Rp
dGxlcz48cGVyaW9kaWNhbD48ZnVsbC10aXRsZT5JbnRlcm5hdGlvbmFsIEpvdXJuYWwgb2YgTnVy
c2luZyBTdHVkaWVzPC9mdWxsLXRpdGxlPjwvcGVyaW9kaWNhbD48cGFnZXM+MjE5LTI3PC9wYWdl
cz48dm9sdW1lPjUzPC92b2x1bWU+PGRhdGVzPjx5ZWFyPjIwMTY8L3llYXI+PC9kYXRlcz48YWNj
ZXNzaW9uLW51bT4yNjM4NDk1ODwvYWNjZXNzaW9uLW51bT48d29yay10eXBlPlJlc2VhcmNoIFN1
cHBvcnQsIE5vbi1VLlMuIEdvdiZhcG9zO3Q8L3dvcmstdHlwZT48dXJscz48cmVsYXRlZC11cmxz
Pjx1cmw+aHR0cHM6Ly9vdmlkc3Aub3ZpZC5jb20vb3ZpZHdlYi5jZ2k/VD1KUyZhbXA7Q1NDPVkm
YW1wO05FV1M9TiZhbXA7UEFHRT1mdWxsdGV4dCZhbXA7RD1tZWQxMyZhbXA7QU49MjYzODQ5NTg8
L3VybD48dXJsPmh0dHBzOi8vbGlia2V5LmlvL2xpYnJhcmllcy81Mjgvb3BlbnVybD9nZW5yZT1h
cnRpY2xlJmFtcDthdWxhc3Q9SGFkaSZhbXA7aXNzbj0wMDIwLTc0ODkmYW1wO3RpdGxlPUludGVy
bmF0aW9uYWwrSm91cm5hbCtvZitOdXJzaW5nK1N0dWRpZXMmYW1wO2F0aXRsZT1FZmZlY3RpdmVu
ZXNzK29mK2ErY29tbXVuaXR5K2Jhc2VkK251cnNlLXBoYXJtYWNpc3QrbWFuYWdlZCtwYWluK2Ns
aW5pYyUzQStBK21peGVkLW1ldGhvZHMrc3R1ZHkuJmFtcDt2b2x1bWU9NTMmYW1wO2lzc3VlPSZh
bXA7c3BhZ2U9MjE5JmFtcDtlcGFnZT0yNyZhbXA7ZGF0ZT0yMDE2JmFtcDtkb2k9MTAuMTAxNiUy
RmouaWpudXJzdHUuMjAxNS4wOS4wMDMmYW1wO3BtaWQ9MjYzODQ5NTgmYW1wO3NpZD1PVklEOm1l
ZGxpbmU8L3VybD48L3JlbGF0ZWQtdXJscz48L3VybHM+PGN1c3RvbTE+IE1lZGxpbmU8L2N1c3Rv
bTE+PGVsZWN0cm9uaWMtcmVzb3VyY2UtbnVtPjEwLjEwMTYvai5pam51cnN0dS4yMDE1LjA5LjAw
MzwvZWxlY3Ryb25pYy1yZXNvdXJjZS1udW0+PHJlbW90ZS1kYXRhYmFzZS1uYW1lPk1FRExJTkU8
L3JlbW90ZS1kYXRhYmFzZS1uYW1lPjxyZW1vdGUtZGF0YWJhc2UtcHJvdmlkZXI+T3ZpZCBUZWNo
bm9sb2dpZXM8L3JlbW90ZS1kYXRhYmFzZS1wcm92aWRlcj48L3JlY29yZD48L0NpdGU+PC9FbmRO
b3RlPn==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48)</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Significant mean reductions in pain scores (7/10 to 6/10) and in worst pain (8/10 to 7.5/10).</w:t>
            </w:r>
          </w:p>
          <w:p w:rsidR="00394F7E" w:rsidRPr="00394F7E" w:rsidRDefault="00394F7E" w:rsidP="00394F7E">
            <w:pPr>
              <w:rPr>
                <w:lang w:val="en-GB"/>
              </w:rPr>
            </w:pPr>
            <w:r w:rsidRPr="00394F7E">
              <w:rPr>
                <w:lang w:val="en-GB"/>
              </w:rPr>
              <w:t>13/79 patients had clinically relevant pain reductions of 10-20%.</w:t>
            </w:r>
          </w:p>
        </w:tc>
        <w:tc>
          <w:tcPr>
            <w:tcW w:w="0" w:type="auto"/>
          </w:tcPr>
          <w:p w:rsidR="00394F7E" w:rsidRPr="00394F7E" w:rsidRDefault="00394F7E" w:rsidP="00394F7E">
            <w:pPr>
              <w:rPr>
                <w:lang w:val="en-GB"/>
              </w:rPr>
            </w:pPr>
            <w:r w:rsidRPr="00394F7E">
              <w:rPr>
                <w:lang w:val="en-GB"/>
              </w:rPr>
              <w:t>No change in physical function.</w:t>
            </w:r>
          </w:p>
        </w:tc>
        <w:tc>
          <w:tcPr>
            <w:tcW w:w="0" w:type="auto"/>
          </w:tcPr>
          <w:p w:rsidR="00394F7E" w:rsidRPr="00394F7E" w:rsidRDefault="00394F7E" w:rsidP="00394F7E">
            <w:pPr>
              <w:rPr>
                <w:lang w:val="en-GB"/>
              </w:rPr>
            </w:pPr>
            <w:r w:rsidRPr="00394F7E">
              <w:rPr>
                <w:lang w:val="en-GB"/>
              </w:rPr>
              <w:t>No change in depression or anxiety.</w:t>
            </w:r>
          </w:p>
        </w:tc>
        <w:tc>
          <w:tcPr>
            <w:tcW w:w="0" w:type="auto"/>
            <w:shd w:val="clear" w:color="auto" w:fill="E2EFD9" w:themeFill="accent6" w:themeFillTint="33"/>
          </w:tcPr>
          <w:p w:rsidR="00394F7E" w:rsidRPr="00394F7E" w:rsidRDefault="00394F7E" w:rsidP="00394F7E">
            <w:pPr>
              <w:rPr>
                <w:lang w:val="en-GB"/>
              </w:rPr>
            </w:pPr>
            <w:r w:rsidRPr="00394F7E">
              <w:rPr>
                <w:lang w:val="en-GB"/>
              </w:rPr>
              <w:t>Majority of patients were satisfied with service.</w:t>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Made pharmacological and non-pharmacological optimisations and referred patients to other disciplines. </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3/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lastRenderedPageBreak/>
              <w:t>Hay E.</w:t>
            </w:r>
          </w:p>
          <w:p w:rsidR="00394F7E" w:rsidRPr="00394F7E" w:rsidRDefault="00394F7E" w:rsidP="00394F7E">
            <w:pPr>
              <w:rPr>
                <w:rFonts w:cstheme="minorHAnsi"/>
                <w:lang w:val="en-GB"/>
              </w:rPr>
            </w:pPr>
            <w:r w:rsidRPr="00394F7E">
              <w:rPr>
                <w:rFonts w:cstheme="minorHAnsi"/>
                <w:lang w:val="en-GB"/>
              </w:rPr>
              <w:t>2006</w:t>
            </w:r>
          </w:p>
          <w:p w:rsidR="00394F7E" w:rsidRPr="00394F7E" w:rsidRDefault="00394F7E" w:rsidP="00394F7E">
            <w:pPr>
              <w:rPr>
                <w:rFonts w:cstheme="minorHAnsi"/>
                <w:lang w:val="en-GB"/>
              </w:rPr>
            </w:pPr>
            <w:r w:rsidRPr="00394F7E">
              <w:rPr>
                <w:rFonts w:cstheme="minorHAnsi"/>
                <w:lang w:val="en-GB"/>
              </w:rPr>
              <w:t xml:space="preserve">UK </w:t>
            </w:r>
            <w:r w:rsidRPr="00394F7E">
              <w:rPr>
                <w:rFonts w:cstheme="minorHAnsi"/>
                <w:lang w:val="en-GB"/>
              </w:rPr>
              <w:fldChar w:fldCharType="begin"/>
            </w:r>
            <w:r w:rsidRPr="00394F7E">
              <w:rPr>
                <w:rFonts w:cstheme="minorHAnsi"/>
                <w:lang w:val="en-GB"/>
              </w:rPr>
              <w:instrText xml:space="preserve"> ADDIN EN.CITE &lt;EndNote&gt;&lt;Cite&gt;&lt;Author&gt;Hay&lt;/Author&gt;&lt;Year&gt;2006&lt;/Year&gt;&lt;RecNum&gt;61&lt;/RecNum&gt;&lt;DisplayText&gt;(49)&lt;/DisplayText&gt;&lt;record&gt;&lt;rec-number&gt;61&lt;/rec-number&gt;&lt;foreign-keys&gt;&lt;key app="EN" db-id="52x5fpwv8zf2riepp2g50pxw5zevse0re9v2" timestamp="1691134320"&gt;61&lt;/key&gt;&lt;/foreign-keys&gt;&lt;ref-type name="Journal Article"&gt;17&lt;/ref-type&gt;&lt;contributors&gt;&lt;authors&gt;&lt;author&gt;Hay, Elaine M&lt;/author&gt;&lt;author&gt;Foster, Nadine E&lt;/author&gt;&lt;author&gt;Thomas, Elaine&lt;/author&gt;&lt;author&gt;Peat, George&lt;/author&gt;&lt;author&gt;Phelan, Mike&lt;/author&gt;&lt;author&gt;Yates, Hannah E&lt;/author&gt;&lt;author&gt;Blenkinsopp, Alison&lt;/author&gt;&lt;author&gt;Sim, Julius&lt;/author&gt;&lt;/authors&gt;&lt;/contributors&gt;&lt;titles&gt;&lt;title&gt;Effectiveness of community physiotherapy and enhanced pharmacy review for knee pain in people aged over 55 presenting to primary care: pragmatic randomised trial&lt;/title&gt;&lt;secondary-title&gt;Bmj&lt;/secondary-title&gt;&lt;/titles&gt;&lt;periodical&gt;&lt;full-title&gt;Bmj&lt;/full-title&gt;&lt;/periodical&gt;&lt;pages&gt;995&lt;/pages&gt;&lt;volume&gt;333&lt;/volume&gt;&lt;number&gt;7576&lt;/number&gt;&lt;dates&gt;&lt;year&gt;2006&lt;/year&gt;&lt;/dates&gt;&lt;isbn&gt;0959-8138&lt;/isbn&gt;&lt;urls&gt;&lt;/urls&gt;&lt;electronic-resource-num&gt;10.1136/bmj.38977.590752.0B&lt;/electronic-resource-num&gt;&lt;/record&gt;&lt;/Cite&gt;&lt;/EndNote&gt;</w:instrText>
            </w:r>
            <w:r w:rsidRPr="00394F7E">
              <w:rPr>
                <w:rFonts w:cstheme="minorHAnsi"/>
                <w:lang w:val="en-GB"/>
              </w:rPr>
              <w:fldChar w:fldCharType="separate"/>
            </w:r>
            <w:r w:rsidRPr="00394F7E">
              <w:rPr>
                <w:rFonts w:cstheme="minorHAnsi"/>
                <w:lang w:val="en-GB"/>
              </w:rPr>
              <w:t>(49)</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shd w:val="clear" w:color="auto" w:fill="DEEAF6" w:themeFill="accent1" w:themeFillTint="33"/>
          </w:tcPr>
          <w:p w:rsidR="00394F7E" w:rsidRPr="00394F7E" w:rsidRDefault="00394F7E" w:rsidP="00394F7E">
            <w:pPr>
              <w:rPr>
                <w:lang w:val="en-GB"/>
              </w:rPr>
            </w:pPr>
            <w:r w:rsidRPr="00394F7E">
              <w:rPr>
                <w:lang w:val="en-GB"/>
              </w:rPr>
              <w:t>Mean pain reduction in intervention at 3 months (-1.18/10), but not at 6 or 12 months compared to controls.</w:t>
            </w:r>
          </w:p>
        </w:tc>
        <w:tc>
          <w:tcPr>
            <w:tcW w:w="0" w:type="auto"/>
          </w:tcPr>
          <w:p w:rsidR="00394F7E" w:rsidRPr="00394F7E" w:rsidRDefault="00394F7E" w:rsidP="00394F7E">
            <w:pPr>
              <w:rPr>
                <w:lang w:val="en-GB"/>
              </w:rPr>
            </w:pPr>
            <w:r w:rsidRPr="00394F7E">
              <w:rPr>
                <w:lang w:val="en-GB"/>
              </w:rPr>
              <w:t>No change in physical function.</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Fewer NSAIDs</w:t>
            </w:r>
            <w:r w:rsidRPr="00394F7E">
              <w:rPr>
                <w:vertAlign w:val="superscript"/>
                <w:lang w:val="en-GB"/>
              </w:rPr>
              <w:t>4</w:t>
            </w:r>
            <w:r w:rsidRPr="00394F7E">
              <w:rPr>
                <w:lang w:val="en-GB"/>
              </w:rPr>
              <w:t xml:space="preserve"> and more simple analgesics used in the intervention group.</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5/3</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r w:rsidRPr="00394F7E">
              <w:rPr>
                <w:rFonts w:cstheme="minorHAnsi"/>
              </w:rPr>
              <w:t xml:space="preserve">Hoffmann W.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08</w:t>
            </w:r>
          </w:p>
          <w:p w:rsidR="00394F7E" w:rsidRPr="00394F7E" w:rsidRDefault="00394F7E" w:rsidP="00394F7E">
            <w:pPr>
              <w:rPr>
                <w:rFonts w:cstheme="minorHAnsi"/>
              </w:rPr>
            </w:pPr>
            <w:r w:rsidRPr="00394F7E">
              <w:rPr>
                <w:rFonts w:cstheme="minorHAnsi"/>
              </w:rPr>
              <w:t xml:space="preserve">Germany </w:t>
            </w:r>
            <w:r w:rsidRPr="00394F7E">
              <w:rPr>
                <w:rFonts w:cstheme="minorHAnsi"/>
                <w:lang w:val="en-GB"/>
              </w:rPr>
              <w:fldChar w:fldCharType="begin"/>
            </w:r>
            <w:r w:rsidRPr="00394F7E">
              <w:rPr>
                <w:rFonts w:cstheme="minorHAnsi"/>
              </w:rPr>
              <w:instrText xml:space="preserve"> ADDIN EN.CITE &lt;EndNote&gt;&lt;Cite&gt;&lt;Author&gt;Hoffmann&lt;/Author&gt;&lt;Year&gt;2008&lt;/Year&gt;&lt;RecNum&gt;60&lt;/RecNum&gt;&lt;DisplayText&gt;(50)&lt;/DisplayText&gt;&lt;record&gt;&lt;rec-number&gt;60&lt;/rec-number&gt;&lt;foreign-keys&gt;&lt;key app="EN" db-id="52x5fpwv8zf2riepp2g50pxw5zevse0re9v2" timestamp="1691134187"&gt;60&lt;/key&gt;&lt;/foreign-keys&gt;&lt;ref-type name="Journal Article"&gt;17&lt;/ref-type&gt;&lt;contributors&gt;&lt;authors&gt;&lt;author&gt;Hoffmann, Wolfgang;&lt;/author&gt;&lt;author&gt;Herzog, Beatrice;&lt;/author&gt;&lt;author&gt;Mühlig, Stefan;&lt;/author&gt;&lt;author&gt;Kayser, Hubertus;&lt;/author&gt;&lt;author&gt;Fabian, Rüdiger;&lt;/author&gt;&lt;author&gt;Thomsen, Martin;&lt;/author&gt;&lt;author&gt;Cramer, Michael;&lt;/author&gt;&lt;author&gt;Fiss, Thomas;&lt;/author&gt;&lt;author&gt;Gresselmeyer, Doris;&lt;/author&gt;&lt;author&gt;Janhsen, Katrin;&lt;/author&gt;&lt;/authors&gt;&lt;/contributors&gt;&lt;titles&gt;&lt;title&gt;Pharmaceutical Care for Migraine and Headache Patients: A Community-Based, Randomized Intervention&lt;/title&gt;&lt;secondary-title&gt;The Annals of pharmacotherapy&lt;/secondary-title&gt;&lt;/titles&gt;&lt;periodical&gt;&lt;full-title&gt;The Annals of pharmacotherapy&lt;/full-title&gt;&lt;/periodical&gt;&lt;pages&gt;1804-1813&lt;/pages&gt;&lt;volume&gt;42&lt;/volume&gt;&lt;number&gt;12&lt;/number&gt;&lt;dates&gt;&lt;year&gt;2008&lt;/year&gt;&lt;/dates&gt;&lt;urls&gt;&lt;related-urls&gt;&lt;url&gt;https://journals.sagepub.com/doi/10.1345/aph.1K635&lt;/url&gt;&lt;/related-urls&gt;&lt;/urls&gt;&lt;electronic-resource-num&gt;10.1345/aph.1k635&lt;/electronic-resource-num&gt;&lt;/record&gt;&lt;/Cite&gt;&lt;/EndNote&gt;</w:instrText>
            </w:r>
            <w:r w:rsidRPr="00394F7E">
              <w:rPr>
                <w:rFonts w:cstheme="minorHAnsi"/>
                <w:lang w:val="en-GB"/>
              </w:rPr>
              <w:fldChar w:fldCharType="separate"/>
            </w:r>
            <w:r w:rsidRPr="00394F7E">
              <w:rPr>
                <w:rFonts w:cstheme="minorHAnsi"/>
              </w:rPr>
              <w:t>(50)</w:t>
            </w:r>
            <w:r w:rsidRPr="00394F7E">
              <w:rPr>
                <w:rFonts w:cstheme="minorHAnsi"/>
                <w:lang w:val="en-GB"/>
              </w:rPr>
              <w:fldChar w:fldCharType="end"/>
            </w:r>
            <w:r w:rsidRPr="00394F7E">
              <w:rPr>
                <w:rFonts w:cstheme="minorHAnsi"/>
              </w:rPr>
              <w:tab/>
            </w:r>
          </w:p>
          <w:p w:rsidR="00394F7E" w:rsidRPr="00394F7E" w:rsidRDefault="00394F7E" w:rsidP="00394F7E"/>
        </w:tc>
        <w:tc>
          <w:tcPr>
            <w:tcW w:w="0" w:type="auto"/>
          </w:tcPr>
          <w:p w:rsidR="00394F7E" w:rsidRPr="00394F7E" w:rsidRDefault="00394F7E" w:rsidP="00394F7E">
            <w:pPr>
              <w:rPr>
                <w:lang w:val="en-GB"/>
              </w:rPr>
            </w:pPr>
            <w:r w:rsidRPr="00394F7E">
              <w:rPr>
                <w:lang w:val="en-GB"/>
              </w:rPr>
              <w:t>No change in number and intensity of attacks compared to controls.</w:t>
            </w:r>
          </w:p>
        </w:tc>
        <w:tc>
          <w:tcPr>
            <w:tcW w:w="0" w:type="auto"/>
          </w:tcPr>
          <w:p w:rsidR="00394F7E" w:rsidRPr="00394F7E" w:rsidRDefault="00394F7E" w:rsidP="00394F7E">
            <w:pPr>
              <w:rPr>
                <w:lang w:val="en-GB"/>
              </w:rPr>
            </w:pPr>
            <w:r w:rsidRPr="00394F7E">
              <w:rPr>
                <w:lang w:val="en-GB"/>
              </w:rPr>
              <w:t>No change in physical function compared to controls.</w:t>
            </w:r>
          </w:p>
        </w:tc>
        <w:tc>
          <w:tcPr>
            <w:tcW w:w="0" w:type="auto"/>
            <w:shd w:val="clear" w:color="auto" w:fill="E2EFD9" w:themeFill="accent6" w:themeFillTint="33"/>
          </w:tcPr>
          <w:p w:rsidR="00394F7E" w:rsidRPr="00394F7E" w:rsidRDefault="00394F7E" w:rsidP="00394F7E">
            <w:pPr>
              <w:rPr>
                <w:lang w:val="en-GB"/>
              </w:rPr>
            </w:pPr>
            <w:r w:rsidRPr="00394F7E">
              <w:rPr>
                <w:lang w:val="en-GB"/>
              </w:rPr>
              <w:t>Better mental health compared to controls.</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generally satisfied with the service. 49% (98/201) of the intervention group felt a change in their life due to the interventio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o change in self-management of headaches compared to control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proofErr w:type="spellStart"/>
            <w:r w:rsidRPr="00394F7E">
              <w:rPr>
                <w:rFonts w:cstheme="minorHAnsi"/>
                <w:lang w:val="fr-CH"/>
              </w:rPr>
              <w:t>Jorgenson</w:t>
            </w:r>
            <w:proofErr w:type="spellEnd"/>
            <w:r w:rsidRPr="00394F7E">
              <w:rPr>
                <w:rFonts w:cstheme="minorHAnsi"/>
                <w:lang w:val="fr-CH"/>
              </w:rPr>
              <w:t xml:space="preserve"> D.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23</w:t>
            </w:r>
          </w:p>
          <w:p w:rsidR="00394F7E" w:rsidRPr="00394F7E" w:rsidRDefault="00394F7E" w:rsidP="00394F7E">
            <w:pPr>
              <w:rPr>
                <w:rFonts w:cstheme="minorHAnsi"/>
                <w:lang w:val="fr-CH"/>
              </w:rPr>
            </w:pPr>
            <w:r w:rsidRPr="00394F7E">
              <w:rPr>
                <w:rFonts w:cstheme="minorHAnsi"/>
                <w:lang w:val="fr-CH"/>
              </w:rPr>
              <w:t>Canada</w:t>
            </w:r>
            <w:r w:rsidRPr="00394F7E">
              <w:rPr>
                <w:rFonts w:cstheme="minorHAnsi"/>
                <w:lang w:val="fr-CH"/>
              </w:rPr>
              <w:tab/>
            </w:r>
            <w:r w:rsidRPr="00394F7E">
              <w:rPr>
                <w:rFonts w:cstheme="minorHAnsi"/>
                <w:lang w:val="en-GB"/>
              </w:rPr>
              <w:fldChar w:fldCharType="begin">
                <w:fldData xml:space="preserve">PEVuZE5vdGU+PENpdGU+PEF1dGhvcj5Kb3JnZW5zb248L0F1dGhvcj48WWVhcj4yMDIzPC9ZZWFy
PjxSZWNOdW0+Nzc8L1JlY051bT48RGlzcGxheVRleHQ+KDUxKTwvRGlzcGxheVRleHQ+PHJlY29y
ZD48cmVjLW51bWJlcj43NzwvcmVjLW51bWJlcj48Zm9yZWlnbi1rZXlzPjxrZXkgYXBwPSJFTiIg
ZGItaWQ9IjUyeDVmcHd2OHpmMnJpZXBwMmc1MHB4dzV6ZXZzZTByZTl2MiIgdGltZXN0YW1wPSIx
Njk3NTI5NjAwIj43Nzwva2V5PjwvZm9yZWlnbi1rZXlzPjxyZWYtdHlwZSBuYW1lPSJKb3VybmFs
IEFydGljbGUiPjE3PC9yZWYtdHlwZT48Y29udHJpYnV0b3JzPjxhdXRob3JzPjxhdXRob3I+Sm9y
Z2Vuc29uLCBELjwvYXV0aG9yPjwvYXV0aG9ycz48L2NvbnRyaWJ1dG9ycz48YXV0aC1hZGRyZXNz
PihKb3JnZW5zb24pIENvbGxlZ2Ugb2YgUGhhcm1hY3kgYW5kIE51dHJpdGlvbiwgVW5pdmVyc2l0
eSBvZiBTYXNrYXRjaGV3YW4sIFNhc2thdG9vbiwgU0ssIENhbmFkYSYjeEQ7RC4gSm9yZ2Vuc29u
LCBDb2xsZWdlIG9mIFBoYXJtYWN5IGFuZCBOdXRyaXRpb24sIFVuaXZlcnNpdHkgb2YgU2Fza2F0
Y2hld2FuLCBTYXNrYXRvb24sIFNLLCBDYW5hZGEuIEUtbWFpbDogZGVyZWsuam9yZ2Vuc29uQHVz
YXNrLmNhPC9hdXRoLWFkZHJlc3M+PHRpdGxlcz48dGl0bGU+RXZhbHVhdGlvbiBvZiBhIHBoYXJt
YWNpc3QtbGVkIGludGVycHJvZmVzc2lvbmFsIGNocm9uaWMgcGFpbiBjbGluaWMgaW4gQ2FuYWRh
PC90aXRsZT48c2Vjb25kYXJ5LXRpdGxlPkNhbmFkaWFuIFBoYXJtYWNpc3RzIEpvdXJuYWw8L3Nl
Y29uZGFyeS10aXRsZT48L3RpdGxlcz48cGVyaW9kaWNhbD48ZnVsbC10aXRsZT5DYW5hZGlhbiBQ
aGFybWFjaXN0cyBKb3VybmFsPC9mdWxsLXRpdGxlPjwvcGVyaW9kaWNhbD48cGFnZXM+MjY1LTI3
MTwvcGFnZXM+PHZvbHVtZT4xNTYoNSk8L3ZvbHVtZT48a2V5d29yZHM+PGtleXdvcmQ+YWR1bHQ8
L2tleXdvcmQ+PGtleXdvcmQ+YXJ0aWNsZTwva2V5d29yZD48a2V5d29yZD5CcmllZiBQYWluIElu
dmVudG9yeTwva2V5d29yZD48a2V5d29yZD5DYW5hZGE8L2tleXdvcmQ+PGtleXdvcmQ+Y2hyb25p
YyBwYWluL2R0IFtEcnVnIFRoZXJhcHldPC9rZXl3b3JkPjxrZXl3b3JkPkNsaW5pY2FsIEdsb2Jh
bCBJbXByZXNzaW9uLWltcHJvdmVtZW50IHNjYWxlPC9rZXl3b3JkPjxrZXl3b3JkPmRydWcgZG9z
ZSByZWR1Y3Rpb248L2tleXdvcmQ+PGtleXdvcmQ+ZHJ1ZyBzdWJzdGl0dXRpb248L2tleXdvcmQ+
PGtleXdvcmQ+ZHJ1ZyB1dGlsaXphdGlvbjwva2V5d29yZD48a2V5d29yZD5kcnVnIHdpdGhkcmF3
YWw8L2tleXdvcmQ+PGtleXdvcmQ+ZmVtYWxlPC9rZXl3b3JkPjxrZXl3b3JkPmhlYWx0aCBjYXJl
IHBlcnNvbm5lbDwva2V5d29yZD48a2V5d29yZD5oZWFsdGggc3RhdHVzPC9rZXl3b3JkPjxrZXl3
b3JkPmh1bWFuPC9rZXl3b3JkPjxrZXl3b3JkPmxvdyBkcnVnIGRvc2U8L2tleXdvcmQ+PGtleXdv
cmQ+bWFqb3IgY2xpbmljYWwgc3R1ZHk8L2tleXdvcmQ+PGtleXdvcmQ+bWFsZTwva2V5d29yZD48
a2V5d29yZD5tZW50YWwgaGVhbHRoPC9rZXl3b3JkPjxrZXl3b3JkPm1vcnBoaW5lIGVxdWl2YWxl
bnQgZG9zZTwva2V5d29yZD48a2V5d29yZD5QYWluIENhdGFzdHJvcGhpemluZyBzY2FsZTwva2V5
d29yZD48a2V5d29yZD5wYWluIHNldmVyaXR5IHNjb3JlPC9rZXl3b3JkPjxrZXl3b3JkPnBoYXJt
YWNpc3Q8L2tleXdvcmQ+PGtleXdvcmQ+cXVhbGl0eSBvZiBsaWZlPC9rZXl3b3JkPjxrZXl3b3Jk
PnJldHJvc3BlY3RpdmUgc3R1ZHk8L2tleXdvcmQ+PGtleXdvcmQ+d29yazwva2V5d29yZD48a2V5
d29yZD5iYWNsb2Zlbjwva2V5d29yZD48a2V5d29yZD5idXByZW5vcnBoaW5lL2R0IFtEcnVnIFRo
ZXJhcHldPC9rZXl3b3JkPjxrZXl3b3JkPmJ1cHJlbm9ycGhpbmUgcGx1cyBuYWxveG9uZS9kdCBb
RHJ1ZyBUaGVyYXB5XTwva2V5d29yZD48a2V5d29yZD5jYW5uYWJpczwva2V5d29yZD48a2V5d29y
ZD5jb2RlaW5lPC9rZXl3b3JkPjxrZXl3b3JkPmN5Y2xvYmVuemFwcmluZTwva2V5d29yZD48a2V5
d29yZD5kdWxveGV0aW5lPC9rZXl3b3JkPjxrZXl3b3JkPmZlbnRhbnlsL3RkIFtUcmFuc2Rlcm1h
bCBEcnVnIEFkbWluaXN0cmF0aW9uXTwva2V5d29yZD48a2V5d29yZD5nYWJhcGVudGluL2NiIFtE
cnVnIENvbWJpbmF0aW9uXTwva2V5d29yZD48a2V5d29yZD5oeWRyb21vcnBob25lPC9rZXl3b3Jk
PjxrZXl3b3JkPm1ldGhhZG9uZS9kdCBbRHJ1ZyBUaGVyYXB5XTwva2V5d29yZD48a2V5d29yZD5t
b3JwaGluZS9kdCBbRHJ1ZyBUaGVyYXB5XTwva2V5d29yZD48a2V5d29yZD5vcGlhdGUvZHQgW0Ry
dWcgVGhlcmFweV08L2tleXdvcmQ+PGtleXdvcmQ+b3BpYXRlL3RsIFtJbnRyYXRoZWNhbCBEcnVn
IEFkbWluaXN0cmF0aW9uXTwva2V5d29yZD48a2V5d29yZD5veHljb2RvbmU8L2tleXdvcmQ+PGtl
eXdvcmQ+cGFyYWNldGFtb2w8L2tleXdvcmQ+PGtleXdvcmQ+cHJlZ2FiYWxpbi9jYiBbRHJ1ZyBD
b21iaW5hdGlvbl08L2tleXdvcmQ+PGtleXdvcmQ+dHJhbWFkb2w8L2tleXdvcmQ+PGtleXdvcmQ+
dHJpY3ljbGljIGFudGlkZXByZXNzYW50IGFnZW50PC9rZXl3b3JkPjxrZXl3b3JkPnZlbmxhZmF4
aW5lPC9rZXl3b3JkPjxrZXl3b3JkPnpvcGljbG9uZTwva2V5d29yZD48a2V5d29yZD5waGFybWFj
aXN0LWxlZCBpbnRlcnByb2Zlc3Npb25hbCBjbGluaWM8L2tleXdvcmQ+PC9rZXl3b3Jkcz48ZGF0
ZXM+PHllYXI+MjAyMzwveWVhcj48cHViLWRhdGVzPjxkYXRlPlNlcHRlbWJlci9PY3RvYmVyPC9k
YXRlPjwvcHViLWRhdGVzPjwvZGF0ZXM+PGlzYm4+MTcxNS0xNjM1JiN4RDsxOTEzLTcwMVg8L2lz
Ym4+PGFjY2Vzc2lvbi1udW0+MjAyNDY0ODEyMDwvYWNjZXNzaW9uLW51bT48dXJscz48cmVsYXRl
ZC11cmxzPjx1cmw+aHR0cHM6Ly9qb3VybmFscy5zYWdlcHViLmNvbS9ob21lL0NQSDwvdXJsPjx1
cmw+aHR0cHM6Ly9vdmlkc3Aub3ZpZC5jb20vb3ZpZHdlYi5jZ2k/VD1KUyZhbXA7Q1NDPVkmYW1w
O05FV1M9TiZhbXA7UEFHRT1mdWxsdGV4dCZhbXA7RD1lbWV4YiZhbXA7QU49MjAyNDY0ODEyMDwv
dXJsPjx1cmw+aHR0cHM6Ly9saWJrZXkuaW8vbGlicmFyaWVzLzUyOC9vcGVudXJsP2dlbnJlPWFy
dGljbGUmYW1wO2F1bGFzdD1Kb3JnZW5zb24mYW1wO2lzc249MTcxNS0xNjM1JmFtcDt0aXRsZT1D
YW5hZGlhbitQaGFybWFjaXN0cytKb3VybmFsJmFtcDthdGl0bGU9RXZhbHVhdGlvbitvZithK3Bo
YXJtYWNpc3QtbGVkK2ludGVycHJvZmVzc2lvbmFsK2Nocm9uaWMrcGFpbitjbGluaWMraW4rQ2Fu
YWRhJmFtcDt2b2x1bWU9MTU2JmFtcDtpc3N1ZT01JmFtcDtzcGFnZT0yNjUmYW1wO2VwYWdlPTI3
MSZhbXA7ZGF0ZT0yMDIzJmFtcDtkb2k9MTAuMTE3NyUyRjE3MTUxNjM1MjMxMTg4MzM0JmFtcDtw
bWlkPSZhbXA7c2lkPU9WSUQ6ZW1iYXNlPC91cmw+PC9yZWxhdGVkLXVybHM+PC91cmxzPjxlbGVj
dHJvbmljLXJlc291cmNlLW51bT4xMC4xMTc3LzE3MTUxNjM1MjMxMTg4MzM0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Kb3JnZW5zb248L0F1dGhvcj48WWVhcj4yMDIzPC9ZZWFy
PjxSZWNOdW0+Nzc8L1JlY051bT48RGlzcGxheVRleHQ+KDUxKTwvRGlzcGxheVRleHQ+PHJlY29y
ZD48cmVjLW51bWJlcj43NzwvcmVjLW51bWJlcj48Zm9yZWlnbi1rZXlzPjxrZXkgYXBwPSJFTiIg
ZGItaWQ9IjUyeDVmcHd2OHpmMnJpZXBwMmc1MHB4dzV6ZXZzZTByZTl2MiIgdGltZXN0YW1wPSIx
Njk3NTI5NjAwIj43Nzwva2V5PjwvZm9yZWlnbi1rZXlzPjxyZWYtdHlwZSBuYW1lPSJKb3VybmFs
IEFydGljbGUiPjE3PC9yZWYtdHlwZT48Y29udHJpYnV0b3JzPjxhdXRob3JzPjxhdXRob3I+Sm9y
Z2Vuc29uLCBELjwvYXV0aG9yPjwvYXV0aG9ycz48L2NvbnRyaWJ1dG9ycz48YXV0aC1hZGRyZXNz
PihKb3JnZW5zb24pIENvbGxlZ2Ugb2YgUGhhcm1hY3kgYW5kIE51dHJpdGlvbiwgVW5pdmVyc2l0
eSBvZiBTYXNrYXRjaGV3YW4sIFNhc2thdG9vbiwgU0ssIENhbmFkYSYjeEQ7RC4gSm9yZ2Vuc29u
LCBDb2xsZWdlIG9mIFBoYXJtYWN5IGFuZCBOdXRyaXRpb24sIFVuaXZlcnNpdHkgb2YgU2Fza2F0
Y2hld2FuLCBTYXNrYXRvb24sIFNLLCBDYW5hZGEuIEUtbWFpbDogZGVyZWsuam9yZ2Vuc29uQHVz
YXNrLmNhPC9hdXRoLWFkZHJlc3M+PHRpdGxlcz48dGl0bGU+RXZhbHVhdGlvbiBvZiBhIHBoYXJt
YWNpc3QtbGVkIGludGVycHJvZmVzc2lvbmFsIGNocm9uaWMgcGFpbiBjbGluaWMgaW4gQ2FuYWRh
PC90aXRsZT48c2Vjb25kYXJ5LXRpdGxlPkNhbmFkaWFuIFBoYXJtYWNpc3RzIEpvdXJuYWw8L3Nl
Y29uZGFyeS10aXRsZT48L3RpdGxlcz48cGVyaW9kaWNhbD48ZnVsbC10aXRsZT5DYW5hZGlhbiBQ
aGFybWFjaXN0cyBKb3VybmFsPC9mdWxsLXRpdGxlPjwvcGVyaW9kaWNhbD48cGFnZXM+MjY1LTI3
MTwvcGFnZXM+PHZvbHVtZT4xNTYoNSk8L3ZvbHVtZT48a2V5d29yZHM+PGtleXdvcmQ+YWR1bHQ8
L2tleXdvcmQ+PGtleXdvcmQ+YXJ0aWNsZTwva2V5d29yZD48a2V5d29yZD5CcmllZiBQYWluIElu
dmVudG9yeTwva2V5d29yZD48a2V5d29yZD5DYW5hZGE8L2tleXdvcmQ+PGtleXdvcmQ+Y2hyb25p
YyBwYWluL2R0IFtEcnVnIFRoZXJhcHldPC9rZXl3b3JkPjxrZXl3b3JkPkNsaW5pY2FsIEdsb2Jh
bCBJbXByZXNzaW9uLWltcHJvdmVtZW50IHNjYWxlPC9rZXl3b3JkPjxrZXl3b3JkPmRydWcgZG9z
ZSByZWR1Y3Rpb248L2tleXdvcmQ+PGtleXdvcmQ+ZHJ1ZyBzdWJzdGl0dXRpb248L2tleXdvcmQ+
PGtleXdvcmQ+ZHJ1ZyB1dGlsaXphdGlvbjwva2V5d29yZD48a2V5d29yZD5kcnVnIHdpdGhkcmF3
YWw8L2tleXdvcmQ+PGtleXdvcmQ+ZmVtYWxlPC9rZXl3b3JkPjxrZXl3b3JkPmhlYWx0aCBjYXJl
IHBlcnNvbm5lbDwva2V5d29yZD48a2V5d29yZD5oZWFsdGggc3RhdHVzPC9rZXl3b3JkPjxrZXl3
b3JkPmh1bWFuPC9rZXl3b3JkPjxrZXl3b3JkPmxvdyBkcnVnIGRvc2U8L2tleXdvcmQ+PGtleXdv
cmQ+bWFqb3IgY2xpbmljYWwgc3R1ZHk8L2tleXdvcmQ+PGtleXdvcmQ+bWFsZTwva2V5d29yZD48
a2V5d29yZD5tZW50YWwgaGVhbHRoPC9rZXl3b3JkPjxrZXl3b3JkPm1vcnBoaW5lIGVxdWl2YWxl
bnQgZG9zZTwva2V5d29yZD48a2V5d29yZD5QYWluIENhdGFzdHJvcGhpemluZyBzY2FsZTwva2V5
d29yZD48a2V5d29yZD5wYWluIHNldmVyaXR5IHNjb3JlPC9rZXl3b3JkPjxrZXl3b3JkPnBoYXJt
YWNpc3Q8L2tleXdvcmQ+PGtleXdvcmQ+cXVhbGl0eSBvZiBsaWZlPC9rZXl3b3JkPjxrZXl3b3Jk
PnJldHJvc3BlY3RpdmUgc3R1ZHk8L2tleXdvcmQ+PGtleXdvcmQ+d29yazwva2V5d29yZD48a2V5
d29yZD5iYWNsb2Zlbjwva2V5d29yZD48a2V5d29yZD5idXByZW5vcnBoaW5lL2R0IFtEcnVnIFRo
ZXJhcHldPC9rZXl3b3JkPjxrZXl3b3JkPmJ1cHJlbm9ycGhpbmUgcGx1cyBuYWxveG9uZS9kdCBb
RHJ1ZyBUaGVyYXB5XTwva2V5d29yZD48a2V5d29yZD5jYW5uYWJpczwva2V5d29yZD48a2V5d29y
ZD5jb2RlaW5lPC9rZXl3b3JkPjxrZXl3b3JkPmN5Y2xvYmVuemFwcmluZTwva2V5d29yZD48a2V5
d29yZD5kdWxveGV0aW5lPC9rZXl3b3JkPjxrZXl3b3JkPmZlbnRhbnlsL3RkIFtUcmFuc2Rlcm1h
bCBEcnVnIEFkbWluaXN0cmF0aW9uXTwva2V5d29yZD48a2V5d29yZD5nYWJhcGVudGluL2NiIFtE
cnVnIENvbWJpbmF0aW9uXTwva2V5d29yZD48a2V5d29yZD5oeWRyb21vcnBob25lPC9rZXl3b3Jk
PjxrZXl3b3JkPm1ldGhhZG9uZS9kdCBbRHJ1ZyBUaGVyYXB5XTwva2V5d29yZD48a2V5d29yZD5t
b3JwaGluZS9kdCBbRHJ1ZyBUaGVyYXB5XTwva2V5d29yZD48a2V5d29yZD5vcGlhdGUvZHQgW0Ry
dWcgVGhlcmFweV08L2tleXdvcmQ+PGtleXdvcmQ+b3BpYXRlL3RsIFtJbnRyYXRoZWNhbCBEcnVn
IEFkbWluaXN0cmF0aW9uXTwva2V5d29yZD48a2V5d29yZD5veHljb2RvbmU8L2tleXdvcmQ+PGtl
eXdvcmQ+cGFyYWNldGFtb2w8L2tleXdvcmQ+PGtleXdvcmQ+cHJlZ2FiYWxpbi9jYiBbRHJ1ZyBD
b21iaW5hdGlvbl08L2tleXdvcmQ+PGtleXdvcmQ+dHJhbWFkb2w8L2tleXdvcmQ+PGtleXdvcmQ+
dHJpY3ljbGljIGFudGlkZXByZXNzYW50IGFnZW50PC9rZXl3b3JkPjxrZXl3b3JkPnZlbmxhZmF4
aW5lPC9rZXl3b3JkPjxrZXl3b3JkPnpvcGljbG9uZTwva2V5d29yZD48a2V5d29yZD5waGFybWFj
aXN0LWxlZCBpbnRlcnByb2Zlc3Npb25hbCBjbGluaWM8L2tleXdvcmQ+PC9rZXl3b3Jkcz48ZGF0
ZXM+PHllYXI+MjAyMzwveWVhcj48cHViLWRhdGVzPjxkYXRlPlNlcHRlbWJlci9PY3RvYmVyPC9k
YXRlPjwvcHViLWRhdGVzPjwvZGF0ZXM+PGlzYm4+MTcxNS0xNjM1JiN4RDsxOTEzLTcwMVg8L2lz
Ym4+PGFjY2Vzc2lvbi1udW0+MjAyNDY0ODEyMDwvYWNjZXNzaW9uLW51bT48dXJscz48cmVsYXRl
ZC11cmxzPjx1cmw+aHR0cHM6Ly9qb3VybmFscy5zYWdlcHViLmNvbS9ob21lL0NQSDwvdXJsPjx1
cmw+aHR0cHM6Ly9vdmlkc3Aub3ZpZC5jb20vb3ZpZHdlYi5jZ2k/VD1KUyZhbXA7Q1NDPVkmYW1w
O05FV1M9TiZhbXA7UEFHRT1mdWxsdGV4dCZhbXA7RD1lbWV4YiZhbXA7QU49MjAyNDY0ODEyMDwv
dXJsPjx1cmw+aHR0cHM6Ly9saWJrZXkuaW8vbGlicmFyaWVzLzUyOC9vcGVudXJsP2dlbnJlPWFy
dGljbGUmYW1wO2F1bGFzdD1Kb3JnZW5zb24mYW1wO2lzc249MTcxNS0xNjM1JmFtcDt0aXRsZT1D
YW5hZGlhbitQaGFybWFjaXN0cytKb3VybmFsJmFtcDthdGl0bGU9RXZhbHVhdGlvbitvZithK3Bo
YXJtYWNpc3QtbGVkK2ludGVycHJvZmVzc2lvbmFsK2Nocm9uaWMrcGFpbitjbGluaWMraW4rQ2Fu
YWRhJmFtcDt2b2x1bWU9MTU2JmFtcDtpc3N1ZT01JmFtcDtzcGFnZT0yNjUmYW1wO2VwYWdlPTI3
MSZhbXA7ZGF0ZT0yMDIzJmFtcDtkb2k9MTAuMTE3NyUyRjE3MTUxNjM1MjMxMTg4MzM0JmFtcDtw
bWlkPSZhbXA7c2lkPU9WSUQ6ZW1iYXNlPC91cmw+PC9yZWxhdGVkLXVybHM+PC91cmxzPjxlbGVj
dHJvbmljLXJlc291cmNlLW51bT4xMC4xMTc3LzE3MTUxNjM1MjMxMTg4MzM0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51)</w:t>
            </w:r>
            <w:r w:rsidRPr="00394F7E">
              <w:rPr>
                <w:rFonts w:cstheme="minorHAnsi"/>
                <w:lang w:val="en-GB"/>
              </w:rPr>
              <w:fldChar w:fldCharType="end"/>
            </w:r>
          </w:p>
          <w:p w:rsidR="00394F7E" w:rsidRPr="00394F7E" w:rsidRDefault="00394F7E" w:rsidP="00394F7E">
            <w:pPr>
              <w:rPr>
                <w:lang w:val="fr-CH"/>
              </w:rPr>
            </w:pP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Minimal mean improvement in general health (3.1/7).</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MME</w:t>
            </w:r>
            <w:r w:rsidRPr="00394F7E">
              <w:rPr>
                <w:vertAlign w:val="superscript"/>
                <w:lang w:val="en-GB"/>
              </w:rPr>
              <w:t>3</w:t>
            </w:r>
            <w:r w:rsidRPr="00394F7E">
              <w:rPr>
                <w:lang w:val="en-GB"/>
              </w:rPr>
              <w:t xml:space="preserve"> </w:t>
            </w:r>
            <w:proofErr w:type="gramStart"/>
            <w:r w:rsidRPr="00394F7E">
              <w:rPr>
                <w:lang w:val="en-GB"/>
              </w:rPr>
              <w:t>was reduced</w:t>
            </w:r>
            <w:proofErr w:type="gramEnd"/>
            <w:r w:rsidRPr="00394F7E">
              <w:rPr>
                <w:lang w:val="en-GB"/>
              </w:rPr>
              <w:t xml:space="preserve"> by 41.7 mg (from 230.7 mg to 189.0 mg). </w:t>
            </w:r>
          </w:p>
          <w:p w:rsidR="00394F7E" w:rsidRPr="00394F7E" w:rsidRDefault="00394F7E" w:rsidP="00394F7E">
            <w:pPr>
              <w:rPr>
                <w:lang w:val="en-GB"/>
              </w:rPr>
            </w:pPr>
            <w:r w:rsidRPr="00394F7E">
              <w:rPr>
                <w:lang w:val="en-GB"/>
              </w:rPr>
              <w:t>Minimal changes to non-opioid medication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5/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proofErr w:type="spellStart"/>
            <w:r w:rsidRPr="00394F7E">
              <w:rPr>
                <w:rFonts w:cstheme="minorHAnsi"/>
                <w:lang w:val="fr-CH"/>
              </w:rPr>
              <w:lastRenderedPageBreak/>
              <w:t>Joypaul</w:t>
            </w:r>
            <w:proofErr w:type="spellEnd"/>
            <w:r w:rsidRPr="00394F7E">
              <w:rPr>
                <w:rFonts w:cstheme="minorHAnsi"/>
                <w:lang w:val="fr-CH"/>
              </w:rPr>
              <w:t xml:space="preserve"> S.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18</w:t>
            </w:r>
          </w:p>
          <w:p w:rsidR="00394F7E" w:rsidRPr="00394F7E" w:rsidRDefault="00394F7E" w:rsidP="00394F7E">
            <w:pPr>
              <w:rPr>
                <w:rFonts w:cstheme="minorHAnsi"/>
                <w:lang w:val="fr-CH"/>
              </w:rPr>
            </w:pPr>
            <w:proofErr w:type="spellStart"/>
            <w:r w:rsidRPr="00394F7E">
              <w:rPr>
                <w:rFonts w:cstheme="minorHAnsi"/>
                <w:lang w:val="fr-CH"/>
              </w:rPr>
              <w:t>Australia</w:t>
            </w:r>
            <w:proofErr w:type="spellEnd"/>
            <w:r w:rsidRPr="00394F7E">
              <w:rPr>
                <w:rFonts w:cstheme="minorHAnsi"/>
                <w:lang w:val="fr-CH"/>
              </w:rPr>
              <w:t xml:space="preserve"> </w:t>
            </w:r>
            <w:r w:rsidRPr="00394F7E">
              <w:rPr>
                <w:rFonts w:cstheme="minorHAnsi"/>
                <w:lang w:val="en-GB"/>
              </w:rPr>
              <w:fldChar w:fldCharType="begin">
                <w:fldData xml:space="preserve">PEVuZE5vdGU+PENpdGU+PEF1dGhvcj5Kb3lwYXVsPC9BdXRob3I+PFllYXI+MjAxODwvWWVhcj48
UmVjTnVtPjU5PC9SZWNOdW0+PERpc3BsYXlUZXh0Pig1Mik8L0Rpc3BsYXlUZXh0PjxyZWNvcmQ+
PHJlYy1udW1iZXI+NTk8L3JlYy1udW1iZXI+PGZvcmVpZ24ta2V5cz48a2V5IGFwcD0iRU4iIGRi
LWlkPSI1Mng1ZnB3djh6ZjJyaWVwcDJnNTBweHc1emV2c2UwcmU5djIiIHRpbWVzdGFtcD0iMTY5
MTEzNDE2NiI+NTk8L2tleT48L2ZvcmVpZ24ta2V5cz48cmVmLXR5cGUgbmFtZT0iSm91cm5hbCBB
cnRpY2xlIj4xNzwvcmVmLXR5cGU+PGNvbnRyaWJ1dG9ycz48YXV0aG9ycz48YXV0aG9yPkpveXBh
dWwsIFNoaXJkaHlhPC9hdXRob3I+PGF1dGhvcj5LZWxseSwgRmlvbmE8L2F1dGhvcj48YXV0aG9y
PktpbmcsIE1pY2hlbGxlIEFubmV0dGU8L2F1dGhvcj48L2F1dGhvcnM+PC9jb250cmlidXRvcnM+
PHRpdGxlcz48dGl0bGU+VHVybmluZyBQYWluIGludG8gR2FpbjogRXZhbHVhdGlvbiBvZiBhIE11
bHRpZGlzY2lwbGluYXJ5IENocm9uaWMgUGFpbiBNYW5hZ2VtZW50IFByb2dyYW0gaW4gUHJpbWFy
eSBDYXJlPC90aXRsZT48c2Vjb25kYXJ5LXRpdGxlPlBhaW4gbWVkaWNpbmUgKE1hbGRlbiwgTWFz
cy4pPC9zZWNvbmRhcnktdGl0bGU+PC90aXRsZXM+PHBlcmlvZGljYWw+PGZ1bGwtdGl0bGU+UGFp
biBtZWRpY2luZSAoTWFsZGVuLCBNYXNzLik8L2Z1bGwtdGl0bGU+PC9wZXJpb2RpY2FsPjxwYWdl
cz45MjUtOTMzPC9wYWdlcz48dm9sdW1lPjIwPC92b2x1bWU+PG51bWJlcj41PC9udW1iZXI+PGRh
dGVzPjx5ZWFyPjIwMTg8L3llYXI+PC9kYXRlcz48dXJscz48cmVsYXRlZC11cmxzPjx1cmw+aHR0
cHM6Ly93YXRlcm1hcmsuc2lsdmVyY2hhaXIuY29tL3BueTI0MS5wZGY/dG9rZW49QVFFQ0FIaTIw
OEJFNDlPb2FuOWtraFdfRXJjeTdEbTNaTF85Q2YzcWZLQWM0ODV5c2dBQUExb3dnZ05XQmdrcWhr
aUc5dzBCQndhZ2dnTkhNSUlEUXdJQkFEQ0NBendHQ1NxR1NJYjNEUUVIQVRBZUJnbGdoa2dCWlFN
RUFTNHdFUVFNMlVfUTR3ajkxbm43OU05ZEFnRVFnSUlERFZLS1VJMWFRdnFWeE92a2MxV1pid3lm
REFfc1JUaHJ5OGl4a2RDa2VIWHVvS0JLbmxEUHIwT1FmZkhnemdxbndBeWdWTmZyd1lpSnFiVUtw
S2pMakFJcWJXaTRXWDE0YmRKdmc2ZWE3ZjctNWpkQmQwSGhGY2hXeHFObE43MGk4WmNiMzRXRE9T
dTg1c0ZMNEwzUkxpSnh3T3FhbXNCdUNNQlllRF9va0pSdWJZWnhmU21QSE5CSjFWTnFhOU9Uc21w
UWxpWGJuYWYzR0dLamdsNUJLU0djWHE1UEp0dEpqMWc2b1ljSmo5aHhLVlBYUDhlV1BhX1lrZTVa
MUE3aXpNaFRwQ0JQcTJ4VElQTVMzdEZLNUFyc2F4NlFLcHpBbEVLbFlXU3p4a3JmTHBzVGExXzhz
czY4OHgtNkx4bEhVQ0ZOREdfdnlRZ1RtZTVNMGswaXlBdVc1N1ZsYjF2NFg0Q29BUWl3cFFWTGFK
OC0tLWpCR2xMaUZWT0FpdHp1TnlENWo5WGVSMWtpLWRaRDl3aUZpWE5yanBHeUljeDE5VjNXakNk
Z0ZYQV9SSGt3c2RLeHlBMXlTUzZmXzZBSC1weXAzXzctNVlRNFAwZV9tTU04bmpMZkE5a3hUNGhq
U1c5QWZ6MUZHNjVlWnV5Sm1rY2NIMHJkeno3dlNJTmJpYllkTUNxa2xySFNTVjRSbU9SMGl3dmhq
LUxXeWFWbFpYWnFUZGg3dTREZ0E5OGJKSEZySmk3WEJTcHBRbE9COTZ5ckJ4REs4MWtMX3d4M01T
TDF2bFFkOHlHMlNRX3FvcEdRT1RIZkxoeGJFUlhYcldSTm1HLXZSWHRZek9fZGNnOGdPdDYzbkMt
dHFoRlBlQlBYZk41dDRxSUZkTHNRVEFQQXZoUjBYVkRJTEExaExDeWJ2QXlFek9wMUVUQ091dmJN
VDNkMlFKcjc0NHA4aUJjQW1HTVhySldqR28wVzEzZGgzMzM4MDFia0VWdEVGenRNdkdnc005ZWM1
S3BwRjJMUkxpbVkwclpHUTJaOGtJcmF3WEd3Y0RDMnRqTU8zZEVWc0VXY1JiRXE1WGZWU2NzaXNN
OUVRX01BYTJpVTFqLXFGaUh4U0hjcmVIYkwxY19Md0IwUkdTRk9PZmhEbENXVEppQ0V3MnVZcll3
d2ZrUlA1MXU1N2oxQWlMSVRqQzlQcEpna09heGFRMkJnckxJWjhIU0hTdW84WDcwNXJ6WjYyMHZZ
bDhEMDNtcmw3dHFqdUxyMGRVSHJBczdpbXFDSDZSZ3d1ZERIMGhJNGlwbGppZ1J0WHhlUWQ3WTlx
eFBQT0R5TnRIWjRabjQzNXk4Um53a0dwVGRPWFdkLXRkV1ZiQktKMnQtN3gtb1lzUTg8L3VybD48
L3JlbGF0ZWQtdXJscz48L3VybHM+PGVsZWN0cm9uaWMtcmVzb3VyY2UtbnVtPjEwLjEwOTMvcG0v
cG55MjQxPC9lbGVjdHJvbmljLXJlc291cmNlLW51bT48L3JlY29yZD48L0NpdGU+PC9FbmROb3Rl
Pn==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Kb3lwYXVsPC9BdXRob3I+PFllYXI+MjAxODwvWWVhcj48
UmVjTnVtPjU5PC9SZWNOdW0+PERpc3BsYXlUZXh0Pig1Mik8L0Rpc3BsYXlUZXh0PjxyZWNvcmQ+
PHJlYy1udW1iZXI+NTk8L3JlYy1udW1iZXI+PGZvcmVpZ24ta2V5cz48a2V5IGFwcD0iRU4iIGRi
LWlkPSI1Mng1ZnB3djh6ZjJyaWVwcDJnNTBweHc1emV2c2UwcmU5djIiIHRpbWVzdGFtcD0iMTY5
MTEzNDE2NiI+NTk8L2tleT48L2ZvcmVpZ24ta2V5cz48cmVmLXR5cGUgbmFtZT0iSm91cm5hbCBB
cnRpY2xlIj4xNzwvcmVmLXR5cGU+PGNvbnRyaWJ1dG9ycz48YXV0aG9ycz48YXV0aG9yPkpveXBh
dWwsIFNoaXJkaHlhPC9hdXRob3I+PGF1dGhvcj5LZWxseSwgRmlvbmE8L2F1dGhvcj48YXV0aG9y
PktpbmcsIE1pY2hlbGxlIEFubmV0dGU8L2F1dGhvcj48L2F1dGhvcnM+PC9jb250cmlidXRvcnM+
PHRpdGxlcz48dGl0bGU+VHVybmluZyBQYWluIGludG8gR2FpbjogRXZhbHVhdGlvbiBvZiBhIE11
bHRpZGlzY2lwbGluYXJ5IENocm9uaWMgUGFpbiBNYW5hZ2VtZW50IFByb2dyYW0gaW4gUHJpbWFy
eSBDYXJlPC90aXRsZT48c2Vjb25kYXJ5LXRpdGxlPlBhaW4gbWVkaWNpbmUgKE1hbGRlbiwgTWFz
cy4pPC9zZWNvbmRhcnktdGl0bGU+PC90aXRsZXM+PHBlcmlvZGljYWw+PGZ1bGwtdGl0bGU+UGFp
biBtZWRpY2luZSAoTWFsZGVuLCBNYXNzLik8L2Z1bGwtdGl0bGU+PC9wZXJpb2RpY2FsPjxwYWdl
cz45MjUtOTMzPC9wYWdlcz48dm9sdW1lPjIwPC92b2x1bWU+PG51bWJlcj41PC9udW1iZXI+PGRh
dGVzPjx5ZWFyPjIwMTg8L3llYXI+PC9kYXRlcz48dXJscz48cmVsYXRlZC11cmxzPjx1cmw+aHR0
cHM6Ly93YXRlcm1hcmsuc2lsdmVyY2hhaXIuY29tL3BueTI0MS5wZGY/dG9rZW49QVFFQ0FIaTIw
OEJFNDlPb2FuOWtraFdfRXJjeTdEbTNaTF85Q2YzcWZLQWM0ODV5c2dBQUExb3dnZ05XQmdrcWhr
aUc5dzBCQndhZ2dnTkhNSUlEUXdJQkFEQ0NBendHQ1NxR1NJYjNEUUVIQVRBZUJnbGdoa2dCWlFN
RUFTNHdFUVFNMlVfUTR3ajkxbm43OU05ZEFnRVFnSUlERFZLS1VJMWFRdnFWeE92a2MxV1pid3lm
REFfc1JUaHJ5OGl4a2RDa2VIWHVvS0JLbmxEUHIwT1FmZkhnemdxbndBeWdWTmZyd1lpSnFiVUtw
S2pMakFJcWJXaTRXWDE0YmRKdmc2ZWE3ZjctNWpkQmQwSGhGY2hXeHFObE43MGk4WmNiMzRXRE9T
dTg1c0ZMNEwzUkxpSnh3T3FhbXNCdUNNQlllRF9va0pSdWJZWnhmU21QSE5CSjFWTnFhOU9Uc21w
UWxpWGJuYWYzR0dLamdsNUJLU0djWHE1UEp0dEpqMWc2b1ljSmo5aHhLVlBYUDhlV1BhX1lrZTVa
MUE3aXpNaFRwQ0JQcTJ4VElQTVMzdEZLNUFyc2F4NlFLcHpBbEVLbFlXU3p4a3JmTHBzVGExXzhz
czY4OHgtNkx4bEhVQ0ZOREdfdnlRZ1RtZTVNMGswaXlBdVc1N1ZsYjF2NFg0Q29BUWl3cFFWTGFK
OC0tLWpCR2xMaUZWT0FpdHp1TnlENWo5WGVSMWtpLWRaRDl3aUZpWE5yanBHeUljeDE5VjNXakNk
Z0ZYQV9SSGt3c2RLeHlBMXlTUzZmXzZBSC1weXAzXzctNVlRNFAwZV9tTU04bmpMZkE5a3hUNGhq
U1c5QWZ6MUZHNjVlWnV5Sm1rY2NIMHJkeno3dlNJTmJpYllkTUNxa2xySFNTVjRSbU9SMGl3dmhq
LUxXeWFWbFpYWnFUZGg3dTREZ0E5OGJKSEZySmk3WEJTcHBRbE9COTZ5ckJ4REs4MWtMX3d4M01T
TDF2bFFkOHlHMlNRX3FvcEdRT1RIZkxoeGJFUlhYcldSTm1HLXZSWHRZek9fZGNnOGdPdDYzbkMt
dHFoRlBlQlBYZk41dDRxSUZkTHNRVEFQQXZoUjBYVkRJTEExaExDeWJ2QXlFek9wMUVUQ091dmJN
VDNkMlFKcjc0NHA4aUJjQW1HTVhySldqR28wVzEzZGgzMzM4MDFia0VWdEVGenRNdkdnc005ZWM1
S3BwRjJMUkxpbVkwclpHUTJaOGtJcmF3WEd3Y0RDMnRqTU8zZEVWc0VXY1JiRXE1WGZWU2NzaXNN
OUVRX01BYTJpVTFqLXFGaUh4U0hjcmVIYkwxY19Md0IwUkdTRk9PZmhEbENXVEppQ0V3MnVZcll3
d2ZrUlA1MXU1N2oxQWlMSVRqQzlQcEpna09heGFRMkJnckxJWjhIU0hTdW84WDcwNXJ6WjYyMHZZ
bDhEMDNtcmw3dHFqdUxyMGRVSHJBczdpbXFDSDZSZ3d1ZERIMGhJNGlwbGppZ1J0WHhlUWQ3WTlx
eFBQT0R5TnRIWjRabjQzNXk4Um53a0dwVGRPWFdkLXRkV1ZiQktKMnQtN3gtb1lzUTg8L3VybD48
L3JlbGF0ZWQtdXJscz48L3VybHM+PGVsZWN0cm9uaWMtcmVzb3VyY2UtbnVtPjEwLjEwOTMvcG0v
cG55MjQxPC9lbGVjdHJvbmljLXJlc291cmNlLW51bT48L3JlY29yZD48L0NpdGU+PC9FbmROb3Rl
Pn==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52)</w:t>
            </w:r>
            <w:r w:rsidRPr="00394F7E">
              <w:rPr>
                <w:rFonts w:cstheme="minorHAnsi"/>
                <w:lang w:val="en-GB"/>
              </w:rPr>
              <w:fldChar w:fldCharType="end"/>
            </w:r>
          </w:p>
          <w:p w:rsidR="00394F7E" w:rsidRPr="00394F7E" w:rsidRDefault="00394F7E" w:rsidP="00394F7E">
            <w:pPr>
              <w:rPr>
                <w:lang w:val="fr-CH"/>
              </w:rPr>
            </w:pP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100% (252) of patients could better perform household chores and physical exercises. 14.6% (37/252) indicated they could work part-time agai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Mean pain self-efficacy score increased from 23.1/60 to 35.3/60. </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More guideline-concordant medications: reduction of paracetamol duplication and increase in sustained release paracetamol.</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3/3</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proofErr w:type="spellStart"/>
            <w:r w:rsidRPr="00394F7E">
              <w:rPr>
                <w:rFonts w:cstheme="minorHAnsi"/>
              </w:rPr>
              <w:t>Keen</w:t>
            </w:r>
            <w:proofErr w:type="spellEnd"/>
            <w:r w:rsidRPr="00394F7E">
              <w:rPr>
                <w:rFonts w:cstheme="minorHAnsi"/>
              </w:rPr>
              <w:t xml:space="preserve"> A.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17</w:t>
            </w:r>
          </w:p>
          <w:p w:rsidR="00394F7E" w:rsidRPr="00394F7E" w:rsidRDefault="00394F7E" w:rsidP="00394F7E">
            <w:r w:rsidRPr="00394F7E">
              <w:rPr>
                <w:rFonts w:cstheme="minorHAnsi"/>
              </w:rPr>
              <w:t xml:space="preserve">USA </w:t>
            </w:r>
            <w:r w:rsidRPr="00394F7E">
              <w:rPr>
                <w:rFonts w:cstheme="minorHAnsi"/>
                <w:lang w:val="en-GB"/>
              </w:rPr>
              <w:fldChar w:fldCharType="begin">
                <w:fldData xml:space="preserve">PEVuZE5vdGU+PENpdGU+PEF1dGhvcj5LZWVuPC9BdXRob3I+PFllYXI+MjAxNzwvWWVhcj48UmVj
TnVtPjQyPC9SZWNOdW0+PERpc3BsYXlUZXh0Pig1Myk8L0Rpc3BsYXlUZXh0PjxyZWNvcmQ+PHJl
Yy1udW1iZXI+NDI8L3JlYy1udW1iZXI+PGZvcmVpZ24ta2V5cz48a2V5IGFwcD0iRU4iIGRiLWlk
PSI1Mng1ZnB3djh6ZjJyaWVwcDJnNTBweHc1emV2c2UwcmU5djIiIHRpbWVzdGFtcD0iMTY5MTA1
MTE3MiI+NDI8L2tleT48L2ZvcmVpZ24ta2V5cz48cmVmLXR5cGUgbmFtZT0iSm91cm5hbCBBcnRp
Y2xlIj4xNzwvcmVmLXR5cGU+PGNvbnRyaWJ1dG9ycz48YXV0aG9ycz48YXV0aG9yPktlZW4sIEEu
PC9hdXRob3I+PGF1dGhvcj5NY0NyYXRlLCBCLjwvYXV0aG9yPjxhdXRob3I+TWNMZW5ub24sIFMu
PC9hdXRob3I+PGF1dGhvcj5FbGxpcywgQS48L2F1dGhvcj48YXV0aG9yPldhbGwsIEQuPC9hdXRo
b3I+PGF1dGhvcj5Kb25lcywgUy48L2F1dGhvcj48L2F1dGhvcnM+PC9jb250cmlidXRvcnM+PGF1
dGgtYWRkcmVzcz5LZWVuLCBBbHlzb24uIEluZGlhbmEgVW5pdmVyc2l0eSBIZWFsdGgsIEluZGlh
bmFwb2xpcywgSW5kaWFuYS4gRWxlY3Ryb25pYyBhZGRyZXNzOiBha2VlbjJAaXVoZWFsdGgub3Jn
LiYjeEQ7TWNDcmF0ZSwgQnJpYW4uIEluZGlhbmEgVW5pdmVyc2l0eSBIZWFsdGgsIEluZGlhbmFw
b2xpcywgSW5kaWFuYS4mI3hEO01jTGVubm9uLCBTdXNhbi4gSW5kaWFuYSBVbml2ZXJzaXR5IEhl
YWx0aCwgSW5kaWFuYXBvbGlzLCBJbmRpYW5hLiYjeEQ7RWxsaXMsIEFsZXhpcy4gSW5kaWFuYSBV
bml2ZXJzaXR5IEhlYWx0aCwgSW5kaWFuYXBvbGlzLCBJbmRpYW5hLiYjeEQ7V2FsbCwgRG9ubmEu
IEluZGlhbmEgVW5pdmVyc2l0eSBIZWFsdGgsIEluZGlhbmFwb2xpcywgSW5kaWFuYS4mI3hEO0pv
bmVzLCBTYXJhaC4gSW5kaWFuYSBVbml2ZXJzaXR5IEhlYWx0aCwgSW5kaWFuYXBvbGlzLCBJbmRp
YW5hLjwvYXV0aC1hZGRyZXNzPjx0aXRsZXM+PHRpdGxlPkluZmx1ZW5jaW5nIE51cnNpbmcgS25v
d2xlZGdlIGFuZCBBdHRpdHVkZXMgdG8gUG9zaXRpdmVseSBBZmZlY3QgQ2FyZSBvZiBQYXRpZW50
cyB3aXRoIFBlcnNpc3RlbnQgUGFpbiBpbiB0aGUgSG9zcGl0YWwgU2V0dGluZzwvdGl0bGU+PHNl
Y29uZGFyeS10aXRsZT5QYWluIE1hbmFnZW1lbnQgTnVyc2luZzwvc2Vjb25kYXJ5LXRpdGxlPjwv
dGl0bGVzPjxwZXJpb2RpY2FsPjxmdWxsLXRpdGxlPlBhaW4gTWFuYWdlbWVudCBOdXJzaW5nPC9m
dWxsLXRpdGxlPjxhYmJyLTE+UGFpbiBNYW5hZyBOdXJzPC9hYmJyLTE+PC9wZXJpb2RpY2FsPjxw
YWdlcz4xMzctMTQzPC9wYWdlcz48dm9sdW1lPjE4PC92b2x1bWU+PG51bWJlcj4zPC9udW1iZXI+
PGRhdGVzPjx5ZWFyPjIwMTc8L3llYXI+PC9kYXRlcz48YWNjZXNzaW9uLW51bT4yODUyODkzNTwv
YWNjZXNzaW9uLW51bT48dXJscz48cmVsYXRlZC11cmxzPjx1cmw+aHR0cHM6Ly9vdmlkc3Aub3Zp
ZC5jb20vb3ZpZHdlYi5jZ2k/VD1KUyZhbXA7Q1NDPVkmYW1wO05FV1M9TiZhbXA7UEFHRT1mdWxs
dGV4dCZhbXA7RD1tZWQxNCZhbXA7QU49Mjg1Mjg5MzU8L3VybD48dXJsPmh0dHBzOi8vbGlia2V5
LmlvL2xpYnJhcmllcy81Mjgvb3BlbnVybD9nZW5yZT1hcnRpY2xlJmFtcDthdWxhc3Q9S2VlbiZh
bXA7aXNzbj0xNTI0LTkwNDImYW1wO3RpdGxlPVBhaW4rTWFuYWdlbWVudCtOdXJzaW5nJmFtcDth
dGl0bGU9SW5mbHVlbmNpbmcrTnVyc2luZytLbm93bGVkZ2UrYW5kK0F0dGl0dWRlcyt0bytQb3Np
dGl2ZWx5K0FmZmVjdCtDYXJlK29mK1BhdGllbnRzK3dpdGgrUGVyc2lzdGVudCtQYWluK2luK3Ro
ZStIb3NwaXRhbCtTZXR0aW5nLiZhbXA7dm9sdW1lPTE4JmFtcDtpc3N1ZT0zJmFtcDtzcGFnZT0x
MzcmYW1wO2VwYWdlPTE0MyZhbXA7ZGF0ZT0yMDE3JmFtcDtkb2k9MTAuMTAxNiUyRmoucG1uLjIw
MTcuMDQuMDAyJmFtcDtwbWlkPTI4NTI4OTM1JmFtcDtzaWQ9T1ZJRDptZWRsaW5lPC91cmw+PC9y
ZWxhdGVkLXVybHM+PC91cmxzPjxjdXN0b20xPiBNZWRsaW5lPC9jdXN0b20xPjxlbGVjdHJvbmlj
LXJlc291cmNlLW51bT4xMC4xMDE2L2oucG1uLjIwMTcuMDQuMDAyPC9lbGVjdHJvbmljLXJlc291
cmNlLW51bT48cmVtb3RlLWRhdGFiYXNlLW5hbWU+TUVETElORTwvcmVtb3RlLWRhdGFiYXNlLW5h
bWU+PHJlbW90ZS1kYXRhYmFzZS1wcm92aWRlcj5PdmlkIFRlY2hub2xvZ2llczwvcmVtb3RlLWRh
dGFiYXNlLXByb3ZpZGVyPjwvcmVjb3JkPjwvQ2l0ZT48L0VuZE5vdGU+AG==
</w:fldData>
              </w:fldChar>
            </w:r>
            <w:r w:rsidRPr="00394F7E">
              <w:rPr>
                <w:rFonts w:cstheme="minorHAnsi"/>
              </w:rPr>
              <w:instrText xml:space="preserve"> ADDIN EN.CITE </w:instrText>
            </w:r>
            <w:r w:rsidRPr="00394F7E">
              <w:rPr>
                <w:rFonts w:cstheme="minorHAnsi"/>
                <w:lang w:val="en-GB"/>
              </w:rPr>
              <w:fldChar w:fldCharType="begin">
                <w:fldData xml:space="preserve">PEVuZE5vdGU+PENpdGU+PEF1dGhvcj5LZWVuPC9BdXRob3I+PFllYXI+MjAxNzwvWWVhcj48UmVj
TnVtPjQyPC9SZWNOdW0+PERpc3BsYXlUZXh0Pig1Myk8L0Rpc3BsYXlUZXh0PjxyZWNvcmQ+PHJl
Yy1udW1iZXI+NDI8L3JlYy1udW1iZXI+PGZvcmVpZ24ta2V5cz48a2V5IGFwcD0iRU4iIGRiLWlk
PSI1Mng1ZnB3djh6ZjJyaWVwcDJnNTBweHc1emV2c2UwcmU5djIiIHRpbWVzdGFtcD0iMTY5MTA1
MTE3MiI+NDI8L2tleT48L2ZvcmVpZ24ta2V5cz48cmVmLXR5cGUgbmFtZT0iSm91cm5hbCBBcnRp
Y2xlIj4xNzwvcmVmLXR5cGU+PGNvbnRyaWJ1dG9ycz48YXV0aG9ycz48YXV0aG9yPktlZW4sIEEu
PC9hdXRob3I+PGF1dGhvcj5NY0NyYXRlLCBCLjwvYXV0aG9yPjxhdXRob3I+TWNMZW5ub24sIFMu
PC9hdXRob3I+PGF1dGhvcj5FbGxpcywgQS48L2F1dGhvcj48YXV0aG9yPldhbGwsIEQuPC9hdXRo
b3I+PGF1dGhvcj5Kb25lcywgUy48L2F1dGhvcj48L2F1dGhvcnM+PC9jb250cmlidXRvcnM+PGF1
dGgtYWRkcmVzcz5LZWVuLCBBbHlzb24uIEluZGlhbmEgVW5pdmVyc2l0eSBIZWFsdGgsIEluZGlh
bmFwb2xpcywgSW5kaWFuYS4gRWxlY3Ryb25pYyBhZGRyZXNzOiBha2VlbjJAaXVoZWFsdGgub3Jn
LiYjeEQ7TWNDcmF0ZSwgQnJpYW4uIEluZGlhbmEgVW5pdmVyc2l0eSBIZWFsdGgsIEluZGlhbmFw
b2xpcywgSW5kaWFuYS4mI3hEO01jTGVubm9uLCBTdXNhbi4gSW5kaWFuYSBVbml2ZXJzaXR5IEhl
YWx0aCwgSW5kaWFuYXBvbGlzLCBJbmRpYW5hLiYjeEQ7RWxsaXMsIEFsZXhpcy4gSW5kaWFuYSBV
bml2ZXJzaXR5IEhlYWx0aCwgSW5kaWFuYXBvbGlzLCBJbmRpYW5hLiYjeEQ7V2FsbCwgRG9ubmEu
IEluZGlhbmEgVW5pdmVyc2l0eSBIZWFsdGgsIEluZGlhbmFwb2xpcywgSW5kaWFuYS4mI3hEO0pv
bmVzLCBTYXJhaC4gSW5kaWFuYSBVbml2ZXJzaXR5IEhlYWx0aCwgSW5kaWFuYXBvbGlzLCBJbmRp
YW5hLjwvYXV0aC1hZGRyZXNzPjx0aXRsZXM+PHRpdGxlPkluZmx1ZW5jaW5nIE51cnNpbmcgS25v
d2xlZGdlIGFuZCBBdHRpdHVkZXMgdG8gUG9zaXRpdmVseSBBZmZlY3QgQ2FyZSBvZiBQYXRpZW50
cyB3aXRoIFBlcnNpc3RlbnQgUGFpbiBpbiB0aGUgSG9zcGl0YWwgU2V0dGluZzwvdGl0bGU+PHNl
Y29uZGFyeS10aXRsZT5QYWluIE1hbmFnZW1lbnQgTnVyc2luZzwvc2Vjb25kYXJ5LXRpdGxlPjwv
dGl0bGVzPjxwZXJpb2RpY2FsPjxmdWxsLXRpdGxlPlBhaW4gTWFuYWdlbWVudCBOdXJzaW5nPC9m
dWxsLXRpdGxlPjxhYmJyLTE+UGFpbiBNYW5hZyBOdXJzPC9hYmJyLTE+PC9wZXJpb2RpY2FsPjxw
YWdlcz4xMzctMTQzPC9wYWdlcz48dm9sdW1lPjE4PC92b2x1bWU+PG51bWJlcj4zPC9udW1iZXI+
PGRhdGVzPjx5ZWFyPjIwMTc8L3llYXI+PC9kYXRlcz48YWNjZXNzaW9uLW51bT4yODUyODkzNTwv
YWNjZXNzaW9uLW51bT48dXJscz48cmVsYXRlZC11cmxzPjx1cmw+aHR0cHM6Ly9vdmlkc3Aub3Zp
ZC5jb20vb3ZpZHdlYi5jZ2k/VD1KUyZhbXA7Q1NDPVkmYW1wO05FV1M9TiZhbXA7UEFHRT1mdWxs
dGV4dCZhbXA7RD1tZWQxNCZhbXA7QU49Mjg1Mjg5MzU8L3VybD48dXJsPmh0dHBzOi8vbGlia2V5
LmlvL2xpYnJhcmllcy81Mjgvb3BlbnVybD9nZW5yZT1hcnRpY2xlJmFtcDthdWxhc3Q9S2VlbiZh
bXA7aXNzbj0xNTI0LTkwNDImYW1wO3RpdGxlPVBhaW4rTWFuYWdlbWVudCtOdXJzaW5nJmFtcDth
dGl0bGU9SW5mbHVlbmNpbmcrTnVyc2luZytLbm93bGVkZ2UrYW5kK0F0dGl0dWRlcyt0bytQb3Np
dGl2ZWx5K0FmZmVjdCtDYXJlK29mK1BhdGllbnRzK3dpdGgrUGVyc2lzdGVudCtQYWluK2luK3Ro
ZStIb3NwaXRhbCtTZXR0aW5nLiZhbXA7dm9sdW1lPTE4JmFtcDtpc3N1ZT0zJmFtcDtzcGFnZT0x
MzcmYW1wO2VwYWdlPTE0MyZhbXA7ZGF0ZT0yMDE3JmFtcDtkb2k9MTAuMTAxNiUyRmoucG1uLjIw
MTcuMDQuMDAyJmFtcDtwbWlkPTI4NTI4OTM1JmFtcDtzaWQ9T1ZJRDptZWRsaW5lPC91cmw+PC9y
ZWxhdGVkLXVybHM+PC91cmxzPjxjdXN0b20xPiBNZWRsaW5lPC9jdXN0b20xPjxlbGVjdHJvbmlj
LXJlc291cmNlLW51bT4xMC4xMDE2L2oucG1uLjIwMTcuMDQuMDAyPC9lbGVjdHJvbmljLXJlc291
cmNlLW51bT48cmVtb3RlLWRhdGFiYXNlLW5hbWU+TUVETElORTwvcmVtb3RlLWRhdGFiYXNlLW5h
bWU+PHJlbW90ZS1kYXRhYmFzZS1wcm92aWRlcj5PdmlkIFRlY2hub2xvZ2llczwvcmVtb3RlLWRh
dGFiYXNlLXByb3ZpZGVyPjwvcmVjb3JkPjwvQ2l0ZT48L0VuZE5vdGU+AG==
</w:fldData>
              </w:fldChar>
            </w:r>
            <w:r w:rsidRPr="00394F7E">
              <w:rPr>
                <w:rFonts w:cstheme="minorHAnsi"/>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rPr>
              <w:t>(53)</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Nurses’ knowledge improved significantly.</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proofErr w:type="spellStart"/>
            <w:r w:rsidRPr="00394F7E">
              <w:rPr>
                <w:rFonts w:cstheme="minorHAnsi"/>
              </w:rPr>
              <w:t>Kientz</w:t>
            </w:r>
            <w:proofErr w:type="spellEnd"/>
            <w:r w:rsidRPr="00394F7E">
              <w:rPr>
                <w:rFonts w:cstheme="minorHAnsi"/>
              </w:rPr>
              <w:t xml:space="preserve"> J.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1983</w:t>
            </w:r>
          </w:p>
          <w:p w:rsidR="00394F7E" w:rsidRPr="00394F7E" w:rsidRDefault="00394F7E" w:rsidP="00394F7E">
            <w:pPr>
              <w:rPr>
                <w:rFonts w:cstheme="minorHAnsi"/>
              </w:rPr>
            </w:pPr>
            <w:r w:rsidRPr="00394F7E">
              <w:rPr>
                <w:rFonts w:cstheme="minorHAnsi"/>
              </w:rPr>
              <w:t xml:space="preserve">USA </w:t>
            </w:r>
            <w:r w:rsidRPr="00394F7E">
              <w:rPr>
                <w:rFonts w:cstheme="minorHAnsi"/>
                <w:lang w:val="en-GB"/>
              </w:rPr>
              <w:fldChar w:fldCharType="begin"/>
            </w:r>
            <w:r w:rsidRPr="00394F7E">
              <w:rPr>
                <w:rFonts w:cstheme="minorHAnsi"/>
              </w:rPr>
              <w:instrText xml:space="preserve"> ADDIN EN.CITE &lt;EndNote&gt;&lt;Cite&gt;&lt;Author&gt;Kientz&lt;/Author&gt;&lt;Year&gt;1983&lt;/Year&gt;&lt;RecNum&gt;43&lt;/RecNum&gt;&lt;DisplayText&gt;(54)&lt;/DisplayText&gt;&lt;record&gt;&lt;rec-number&gt;43&lt;/rec-number&gt;&lt;foreign-keys&gt;&lt;key app="EN" db-id="52x5fpwv8zf2riepp2g50pxw5zevse0re9v2" timestamp="1691051198"&gt;43&lt;/key&gt;&lt;/foreign-keys&gt;&lt;ref-type name="Journal Article"&gt;17&lt;/ref-type&gt;&lt;contributors&gt;&lt;authors&gt;&lt;author&gt;Kientz, J. E.&lt;/author&gt;&lt;author&gt;Fitzsimmons, D. S.&lt;/author&gt;&lt;author&gt;Schneider, P. J.&lt;/author&gt;&lt;/authors&gt;&lt;/contributors&gt;&lt;titles&gt;&lt;title&gt;Reducing medication use in a chronic pain management program&lt;/title&gt;&lt;secondary-title&gt;American Journal of Hospital Pharmacy&lt;/secondary-title&gt;&lt;/titles&gt;&lt;periodical&gt;&lt;full-title&gt;American Journal of Hospital Pharmacy&lt;/full-title&gt;&lt;/periodical&gt;&lt;pages&gt;2156-8&lt;/pages&gt;&lt;volume&gt;40&lt;/volume&gt;&lt;number&gt;12&lt;/number&gt;&lt;dates&gt;&lt;year&gt;1983&lt;/year&gt;&lt;/dates&gt;&lt;accession-num&gt;6660229&lt;/accession-num&gt;&lt;urls&gt;&lt;related-urls&gt;&lt;url&gt;https://ovidsp.ovid.com/ovidweb.cgi?T=JS&amp;amp;CSC=Y&amp;amp;NEWS=N&amp;amp;PAGE=fulltext&amp;amp;D=med2&amp;amp;AN=6660229&lt;/url&gt;&lt;url&gt;https://libkey.io/libraries/528/openurl?genre=article&amp;amp;aulast=Kientz&amp;amp;issn=0002-9289&amp;amp;title=American+Journal+of+Hospital+Pharmacy&amp;amp;atitle=Reducing+medication+use+in+a+chronic+pain+management+program.&amp;amp;volume=40&amp;amp;issue=12&amp;amp;spage=2156&amp;amp;epage=8&amp;amp;date=1983&amp;amp;doi=&amp;amp;pmid=6660229&amp;amp;sid=OVID:medline&lt;/url&gt;&lt;/related-urls&gt;&lt;/urls&gt;&lt;custom1&gt; Medline&lt;/custom1&gt;&lt;electronic-resource-num&gt;10.1093/ajhp/40.12.2156&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rPr>
              <w:t>(54)</w:t>
            </w:r>
            <w:r w:rsidRPr="00394F7E">
              <w:rPr>
                <w:rFonts w:cstheme="minorHAnsi"/>
                <w:lang w:val="en-GB"/>
              </w:rPr>
              <w:fldChar w:fldCharType="end"/>
            </w:r>
            <w:r w:rsidRPr="00394F7E">
              <w:rPr>
                <w:rFonts w:cstheme="minorHAnsi"/>
              </w:rPr>
              <w:tab/>
            </w:r>
          </w:p>
          <w:p w:rsidR="00394F7E" w:rsidRPr="00394F7E" w:rsidRDefault="00394F7E" w:rsidP="00394F7E"/>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76% (19/25) of patients reduced their medications, 16% (4/25) were unchanged and 8% (2/25) had mor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r w:rsidRPr="00394F7E">
              <w:rPr>
                <w:rFonts w:cstheme="minorHAnsi"/>
              </w:rPr>
              <w:t xml:space="preserve">Kroner B.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08</w:t>
            </w:r>
          </w:p>
          <w:p w:rsidR="00394F7E" w:rsidRPr="00394F7E" w:rsidRDefault="00394F7E" w:rsidP="00394F7E">
            <w:pPr>
              <w:rPr>
                <w:rFonts w:cstheme="minorHAnsi"/>
              </w:rPr>
            </w:pPr>
            <w:r w:rsidRPr="00394F7E">
              <w:rPr>
                <w:rFonts w:cstheme="minorHAnsi"/>
              </w:rPr>
              <w:t xml:space="preserve">USA </w:t>
            </w:r>
            <w:r w:rsidRPr="00394F7E">
              <w:rPr>
                <w:rFonts w:cstheme="minorHAnsi"/>
                <w:lang w:val="en-GB"/>
              </w:rPr>
              <w:fldChar w:fldCharType="begin"/>
            </w:r>
            <w:r w:rsidRPr="00394F7E">
              <w:rPr>
                <w:rFonts w:cstheme="minorHAnsi"/>
              </w:rPr>
              <w:instrText xml:space="preserve"> ADDIN EN.CITE &lt;EndNote&gt;&lt;Cite&gt;&lt;Author&gt;Kroner&lt;/Author&gt;&lt;Year&gt;2008&lt;/Year&gt;&lt;RecNum&gt;69&lt;/RecNum&gt;&lt;DisplayText&gt;(55)&lt;/DisplayText&gt;&lt;record&gt;&lt;rec-number&gt;69&lt;/rec-number&gt;&lt;foreign-keys&gt;&lt;key app="EN" db-id="52x5fpwv8zf2riepp2g50pxw5zevse0re9v2" timestamp="1694440872"&gt;69&lt;/key&gt;&lt;/foreign-keys&gt;&lt;ref-type name="Journal Article"&gt;17&lt;/ref-type&gt;&lt;contributors&gt;&lt;authors&gt;&lt;author&gt;Kroner, B. A.&lt;/author&gt;&lt;author&gt;Billups, S. J.&lt;/author&gt;&lt;author&gt;Garrison, K. M.&lt;/author&gt;&lt;author&gt;Lyman, A. E.&lt;/author&gt;&lt;author&gt;Delate, T.&lt;/author&gt;&lt;/authors&gt;&lt;/contributors&gt;&lt;auth-address&gt;Kroner, Beverly A. Chief of Primary Care Clinical Pharmacy Services, Kaiser Permanente, Colorado Region, Aurora, CO 80011, USA. beverly.kroner@kp.org&lt;/auth-address&gt;&lt;titles&gt;&lt;title&gt;Actual versus projected cost avoidance for clinical pharmacy specialist-initiated medication conversions in a primary care setting in an integrated health system&lt;/title&gt;&lt;secondary-title&gt;Journal of Managed Care Pharmacy&lt;/secondary-title&gt;&lt;/titles&gt;&lt;periodical&gt;&lt;full-title&gt;Journal of Managed Care Pharmacy&lt;/full-title&gt;&lt;/periodical&gt;&lt;pages&gt;155-63&lt;/pages&gt;&lt;volume&gt;14&lt;/volume&gt;&lt;number&gt;2&lt;/number&gt;&lt;dates&gt;&lt;year&gt;2008&lt;/year&gt;&lt;/dates&gt;&lt;accession-num&gt;18331117&lt;/accession-num&gt;&lt;urls&gt;&lt;related-urls&gt;&lt;url&gt;https://ovidsp.ovid.com/ovidweb.cgi?T=JS&amp;amp;CSC=Y&amp;amp;NEWS=N&amp;amp;PAGE=fulltext&amp;amp;D=med7&amp;amp;AN=18331117&lt;/url&gt;&lt;url&gt;https://libkey.io/libraries/528/openurl?genre=article&amp;amp;aulast=Kroner&amp;amp;issn=1083-4087&amp;amp;title=Journal+of+Managed+Care+Pharmacy&amp;amp;atitle=Actual+versus+projected+cost+avoidance+for+clinical+pharmacy+specialist-initiated+medication+conversions+in+a+primary+care+setting+in+an+integrated+health+system.&amp;amp;volume=14&amp;amp;issue=2&amp;amp;spage=155&amp;amp;epage=63&amp;amp;date=2008&amp;amp;doi=10.18553%2Fjmcp.2008.14.2.155&amp;amp;pmid=18331117&amp;amp;sid=OVID:medline&lt;/url&gt;&lt;/related-urls&gt;&lt;/urls&gt;&lt;custom1&gt; Medline&lt;/custom1&gt;&lt;electronic-resource-num&gt;10.18553/jmcp.2008.14.2.155&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rPr>
              <w:t>(55)</w:t>
            </w:r>
            <w:r w:rsidRPr="00394F7E">
              <w:rPr>
                <w:rFonts w:cstheme="minorHAnsi"/>
                <w:lang w:val="en-GB"/>
              </w:rPr>
              <w:fldChar w:fldCharType="end"/>
            </w:r>
          </w:p>
          <w:p w:rsidR="00394F7E" w:rsidRPr="00394F7E" w:rsidRDefault="00394F7E" w:rsidP="00394F7E"/>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r w:rsidRPr="00394F7E">
              <w:rPr>
                <w:lang w:val="en-GB"/>
              </w:rPr>
              <w:t>47 medication conversions made, of which 24 (51%) were persistent conversions.</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For persistent conversions, medication costs avoided were approx. USD 465 in year 1.</w:t>
            </w:r>
          </w:p>
        </w:tc>
        <w:tc>
          <w:tcPr>
            <w:tcW w:w="0" w:type="auto"/>
          </w:tcPr>
          <w:p w:rsidR="00394F7E" w:rsidRPr="00394F7E" w:rsidRDefault="00394F7E" w:rsidP="00394F7E">
            <w:pPr>
              <w:rPr>
                <w:lang w:val="en-GB"/>
              </w:rPr>
            </w:pPr>
            <w:r w:rsidRPr="00394F7E">
              <w:rPr>
                <w:lang w:val="en-GB"/>
              </w:rPr>
              <w:t>1.5/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it-IT"/>
              </w:rPr>
            </w:pPr>
            <w:proofErr w:type="spellStart"/>
            <w:r w:rsidRPr="00394F7E">
              <w:rPr>
                <w:rFonts w:cstheme="minorHAnsi"/>
                <w:lang w:val="it-IT"/>
              </w:rPr>
              <w:lastRenderedPageBreak/>
              <w:t>Lagisetty</w:t>
            </w:r>
            <w:proofErr w:type="spellEnd"/>
            <w:r w:rsidRPr="00394F7E">
              <w:rPr>
                <w:rFonts w:cstheme="minorHAnsi"/>
                <w:lang w:val="it-IT"/>
              </w:rPr>
              <w:t xml:space="preserve"> P. </w:t>
            </w:r>
            <w:r w:rsidRPr="00394F7E">
              <w:rPr>
                <w:rFonts w:cstheme="minorHAnsi"/>
                <w:i/>
                <w:lang w:val="it-IT"/>
              </w:rPr>
              <w:t>et al</w:t>
            </w:r>
            <w:r w:rsidRPr="00394F7E">
              <w:rPr>
                <w:rFonts w:cstheme="minorHAnsi"/>
                <w:lang w:val="it-IT"/>
              </w:rPr>
              <w:t>.</w:t>
            </w:r>
          </w:p>
          <w:p w:rsidR="00394F7E" w:rsidRPr="00394F7E" w:rsidRDefault="00394F7E" w:rsidP="00394F7E">
            <w:pPr>
              <w:rPr>
                <w:rFonts w:cstheme="minorHAnsi"/>
                <w:lang w:val="it-IT"/>
              </w:rPr>
            </w:pPr>
            <w:r w:rsidRPr="00394F7E">
              <w:rPr>
                <w:rFonts w:cstheme="minorHAnsi"/>
                <w:lang w:val="it-IT"/>
              </w:rPr>
              <w:t>2020</w:t>
            </w:r>
          </w:p>
          <w:p w:rsidR="00394F7E" w:rsidRPr="00394F7E" w:rsidRDefault="00394F7E" w:rsidP="00394F7E">
            <w:pPr>
              <w:rPr>
                <w:lang w:val="it-IT"/>
              </w:rPr>
            </w:pPr>
            <w:r w:rsidRPr="00394F7E">
              <w:rPr>
                <w:rFonts w:cstheme="minorHAnsi"/>
                <w:lang w:val="it-IT"/>
              </w:rPr>
              <w:t xml:space="preserve">USA </w:t>
            </w:r>
            <w:r w:rsidRPr="00394F7E">
              <w:rPr>
                <w:rFonts w:cstheme="minorHAnsi"/>
                <w:lang w:val="en-GB"/>
              </w:rPr>
              <w:fldChar w:fldCharType="begin">
                <w:fldData xml:space="preserve">PEVuZE5vdGU+PENpdGU+PEF1dGhvcj5MYWdpc2V0dHk8L0F1dGhvcj48WWVhcj4yMDIwPC9ZZWFy
PjxSZWNOdW0+NDQ8L1JlY051bT48RGlzcGxheVRleHQ+KDU2KTwvRGlzcGxheVRleHQ+PHJlY29y
ZD48cmVjLW51bWJlcj40NDwvcmVjLW51bWJlcj48Zm9yZWlnbi1rZXlzPjxrZXkgYXBwPSJFTiIg
ZGItaWQ9IjUyeDVmcHd2OHpmMnJpZXBwMmc1MHB4dzV6ZXZzZTByZTl2MiIgdGltZXN0YW1wPSIx
NjkxMDUxMjQ2Ij40NDwva2V5PjwvZm9yZWlnbi1rZXlzPjxyZWYtdHlwZSBuYW1lPSJKb3VybmFs
IEFydGljbGUiPjE3PC9yZWYtdHlwZT48Y29udHJpYnV0b3JzPjxhdXRob3JzPjxhdXRob3I+TGFn
aXNldHR5LCBQLjwvYXV0aG9yPjxhdXRob3I+U21pdGgsIEEuPC9hdXRob3I+PGF1dGhvcj5BbnRv
a3UsIEQuPC9hdXRob3I+PGF1dGhvcj5XaW50ZXIsIFMuPC9hdXRob3I+PGF1dGhvcj5TbWl0aCwg
TS48L2F1dGhvcj48YXV0aG9yPkphbm5hdXNjaCwgTS48L2F1dGhvcj48YXV0aG9yPk1pIENob2Us
IEguPC9hdXRob3I+PGF1dGhvcj5Cb2huZXJ0LCBBLiBTLiBCLjwvYXV0aG9yPjxhdXRob3I+SGVp
c2xlciwgTS48L2F1dGhvcj48L2F1dGhvcnM+PC9jb250cmlidXRvcnM+PGF1dGgtYWRkcmVzcz5M
YWdpc2V0dHksIFBvb2phLiBEZXBhcnRtZW50IG9mIE1lZGljaW5lLCBVbml2ZXJzaXR5IG9mIE1p
Y2hpZ2FuIE1lZGljYWwgU2Nob29sLCBBbm4gQXJib3IsIE1JLCBhbmQgQ2VudGVyIGZvciBDbGlu
aWNhbCBNYW5hZ2VtZW50IFJlc2VhcmNoLCBWQSBBbm4gQXJib3IgSGVhbHRoY2FyZSBTeXN0ZW0s
IEFubiBBcmJvciwgTUkuJiN4RDtTbWl0aCwgQWxleC4gVW5pdmVyc2l0eSBvZiBNaWNoaWdhbiBD
b2xsZWdlIG9mIFBoYXJtYWN5LCBBbm4gQXJib3IsIE1JLiYjeEQ7QW50b2t1LCBEZXJlay4gRGVw
YXJ0bWVudCBvZiBNZWRpY2luZSwgVW5pdmVyc2l0eSBvZiBNaWNoaWdhbiBNZWRpY2FsIFNjaG9v
bCwgQW5uIEFyYm9yLCBNSS4mI3hEO1dpbnRlciwgU3V6YW5uZS4gRGVwYXJ0bWVudCBvZiBNZWRp
Y2luZSwgVW5pdmVyc2l0eSBvZiBNaWNoaWdhbiBNZWRpY2FsIFNjaG9vbCwgQW5uIEFyYm9yLCBN
SS4mI3hEO1NtaXRoLCBNaWNoYWVsLiBVbml2ZXJzaXR5IG9mIE1pY2hpZ2FuIENvbGxlZ2Ugb2Yg
UGhhcm1hY3ksIEFubiBBcmJvciwgTUkuJiN4RDtKYW5uYXVzY2gsIE1hcnkuIERlcGFydG1lbnQg
b2YgUHN5Y2hpYXRyeSwgVW5pdmVyc2l0eSBvZiBNaWNoaWdhbiBNZWRpY2FsIFNjaG9vbCwgQW5u
IEFyYm9yLCBNSS4mI3hEO01pIENob2UsIEhhZS4gVW5pdmVyc2l0eSBvZiBNaWNoaWdhbiBDb2xs
ZWdlIG9mIFBoYXJtYWN5LCBBbm4gQXJib3IsIE1JLiYjeEQ7Qm9obmVydCwgQW15IFMgQi4gQ2Vu
dGVyIGZvciBDbGluaWNhbCBNYW5hZ2VtZW50IFJlc2VhcmNoLCBWQSBBbm4gQXJib3IgSGVhbHRo
Y2FyZSBTeXN0ZW0sIEFubiBBcmJvciwgTUksIGFuZCBJbnN0aXR1dGUgZm9yIEhlYWx0aCBQb2xp
Y3kgYW5kIElubm92YXRpb24sIFVuaXZlcnNpdHkgb2YgTWljaGlnYW4sIEFubiBBcmJvciwgTUku
JiN4RDtIZWlzbGVyLCBNaWNoZWxlLiBEZXBhcnRtZW50IG9mIE1lZGljaW5lLCBVbml2ZXJzaXR5
IG9mIE1pY2hpZ2FuIE1lZGljYWwgU2Nob29sLCBBbm4gQXJib3IsIE1JLCBhbmQgQ2VudGVyIGZv
ciBDbGluaWNhbCBNYW5hZ2VtZW50IFJlc2VhcmNoLCBWQSBBbm4gQXJib3IgSGVhbHRoY2FyZSBT
eXN0ZW0sIEFubiBBcmJvciwgTUkuPC9hdXRoLWFkZHJlc3M+PHRpdGxlcz48dGl0bGU+QSBwaHlz
aWNpYW4tcGhhcm1hY2lzdCBjb2xsYWJvcmF0aXZlIGNhcmUgbW9kZWwgdG8gcHJldmVudCBvcGlv
aWQgbWlzdXNlPC90aXRsZT48c2Vjb25kYXJ5LXRpdGxlPkFtZXJpY2FuIEpvdXJuYWwgb2YgSGVh
bHRoLVN5c3RlbSBQaGFybWFjeTwvc2Vjb25kYXJ5LXRpdGxlPjwvdGl0bGVzPjxwZXJpb2RpY2Fs
PjxmdWxsLXRpdGxlPkFtZXJpY2FuIEpvdXJuYWwgb2YgSGVhbHRoLVN5c3RlbSBQaGFybWFjeTwv
ZnVsbC10aXRsZT48L3BlcmlvZGljYWw+PHBhZ2VzPjc3MS03ODA8L3BhZ2VzPjx2b2x1bWU+Nzc8
L3ZvbHVtZT48bnVtYmVyPjEwPC9udW1iZXI+PGRhdGVzPjx5ZWFyPjIwMjA8L3llYXI+PC9kYXRl
cz48YWNjZXNzaW9uLW51bT4zMjMxNTQwMTwvYWNjZXNzaW9uLW51bT48d29yay10eXBlPk11bHRp
Y2VudGVyIFN0dWR5PC93b3JrLXR5cGU+PHVybHM+PHJlbGF0ZWQtdXJscz48dXJsPmh0dHBzOi8v
b3ZpZHNwLm92aWQuY29tL292aWR3ZWIuY2dpP1Q9SlMmYW1wO0NTQz1ZJmFtcDtORVdTPU4mYW1w
O1BBR0U9ZnVsbHRleHQmYW1wO0Q9bWVkMTcmYW1wO0FOPTMyMzE1NDAxPC91cmw+PHVybD5odHRw
czovL2xpYmtleS5pby9saWJyYXJpZXMvNTI4L29wZW51cmw/Z2VucmU9YXJ0aWNsZSZhbXA7YXVs
YXN0PUxhZ2lzZXR0eSZhbXA7aXNzbj0xMDc5LTIwODImYW1wO3RpdGxlPUFtZXJpY2FuK0pvdXJu
YWwrb2YrSGVhbHRoLVN5c3RlbStQaGFybWFjeSZhbXA7YXRpdGxlPUErcGh5c2ljaWFuLXBoYXJt
YWNpc3QrY29sbGFib3JhdGl2ZStjYXJlK21vZGVsK3RvK3ByZXZlbnQrb3Bpb2lkK21pc3VzZS4m
YW1wO3ZvbHVtZT03NyZhbXA7aXNzdWU9MTAmYW1wO3NwYWdlPTc3MSZhbXA7ZXBhZ2U9NzgwJmFt
cDtkYXRlPTIwMjAmYW1wO2RvaT0xMC4xMDkzJTJGYWpocCUyRnp4YWEwNjAmYW1wO3BtaWQ9MzIz
MTU0MDEmYW1wO3NpZD1PVklEOm1lZGxpbmU8L3VybD48L3JlbGF0ZWQtdXJscz48L3VybHM+PGN1
c3RvbTE+IE1lZGxpbmU8L2N1c3RvbTE+PGVsZWN0cm9uaWMtcmVzb3VyY2UtbnVtPjEwLjEwOTMv
YWpocC96eGFhMDYwPC9lbGVjdHJvbmljLXJlc291cmNlLW51bT48cmVtb3RlLWRhdGFiYXNlLW5h
bWU+TUVETElORTwvcmVtb3RlLWRhdGFiYXNlLW5hbWU+PHJlbW90ZS1kYXRhYmFzZS1wcm92aWRl
cj5PdmlkIFRlY2hub2xvZ2llczwvcmVtb3RlLWRhdGFiYXNlLXByb3ZpZGVyPjwvcmVjb3JkPjwv
Q2l0ZT48L0VuZE5vdGU+AG==
</w:fldData>
              </w:fldChar>
            </w:r>
            <w:r w:rsidRPr="00394F7E">
              <w:rPr>
                <w:rFonts w:cstheme="minorHAnsi"/>
                <w:lang w:val="it-IT"/>
              </w:rPr>
              <w:instrText xml:space="preserve"> ADDIN EN.CITE </w:instrText>
            </w:r>
            <w:r w:rsidRPr="00394F7E">
              <w:rPr>
                <w:rFonts w:cstheme="minorHAnsi"/>
                <w:lang w:val="en-GB"/>
              </w:rPr>
              <w:fldChar w:fldCharType="begin">
                <w:fldData xml:space="preserve">PEVuZE5vdGU+PENpdGU+PEF1dGhvcj5MYWdpc2V0dHk8L0F1dGhvcj48WWVhcj4yMDIwPC9ZZWFy
PjxSZWNOdW0+NDQ8L1JlY051bT48RGlzcGxheVRleHQ+KDU2KTwvRGlzcGxheVRleHQ+PHJlY29y
ZD48cmVjLW51bWJlcj40NDwvcmVjLW51bWJlcj48Zm9yZWlnbi1rZXlzPjxrZXkgYXBwPSJFTiIg
ZGItaWQ9IjUyeDVmcHd2OHpmMnJpZXBwMmc1MHB4dzV6ZXZzZTByZTl2MiIgdGltZXN0YW1wPSIx
NjkxMDUxMjQ2Ij40NDwva2V5PjwvZm9yZWlnbi1rZXlzPjxyZWYtdHlwZSBuYW1lPSJKb3VybmFs
IEFydGljbGUiPjE3PC9yZWYtdHlwZT48Y29udHJpYnV0b3JzPjxhdXRob3JzPjxhdXRob3I+TGFn
aXNldHR5LCBQLjwvYXV0aG9yPjxhdXRob3I+U21pdGgsIEEuPC9hdXRob3I+PGF1dGhvcj5BbnRv
a3UsIEQuPC9hdXRob3I+PGF1dGhvcj5XaW50ZXIsIFMuPC9hdXRob3I+PGF1dGhvcj5TbWl0aCwg
TS48L2F1dGhvcj48YXV0aG9yPkphbm5hdXNjaCwgTS48L2F1dGhvcj48YXV0aG9yPk1pIENob2Us
IEguPC9hdXRob3I+PGF1dGhvcj5Cb2huZXJ0LCBBLiBTLiBCLjwvYXV0aG9yPjxhdXRob3I+SGVp
c2xlciwgTS48L2F1dGhvcj48L2F1dGhvcnM+PC9jb250cmlidXRvcnM+PGF1dGgtYWRkcmVzcz5M
YWdpc2V0dHksIFBvb2phLiBEZXBhcnRtZW50IG9mIE1lZGljaW5lLCBVbml2ZXJzaXR5IG9mIE1p
Y2hpZ2FuIE1lZGljYWwgU2Nob29sLCBBbm4gQXJib3IsIE1JLCBhbmQgQ2VudGVyIGZvciBDbGlu
aWNhbCBNYW5hZ2VtZW50IFJlc2VhcmNoLCBWQSBBbm4gQXJib3IgSGVhbHRoY2FyZSBTeXN0ZW0s
IEFubiBBcmJvciwgTUkuJiN4RDtTbWl0aCwgQWxleC4gVW5pdmVyc2l0eSBvZiBNaWNoaWdhbiBD
b2xsZWdlIG9mIFBoYXJtYWN5LCBBbm4gQXJib3IsIE1JLiYjeEQ7QW50b2t1LCBEZXJlay4gRGVw
YXJ0bWVudCBvZiBNZWRpY2luZSwgVW5pdmVyc2l0eSBvZiBNaWNoaWdhbiBNZWRpY2FsIFNjaG9v
bCwgQW5uIEFyYm9yLCBNSS4mI3hEO1dpbnRlciwgU3V6YW5uZS4gRGVwYXJ0bWVudCBvZiBNZWRp
Y2luZSwgVW5pdmVyc2l0eSBvZiBNaWNoaWdhbiBNZWRpY2FsIFNjaG9vbCwgQW5uIEFyYm9yLCBN
SS4mI3hEO1NtaXRoLCBNaWNoYWVsLiBVbml2ZXJzaXR5IG9mIE1pY2hpZ2FuIENvbGxlZ2Ugb2Yg
UGhhcm1hY3ksIEFubiBBcmJvciwgTUkuJiN4RDtKYW5uYXVzY2gsIE1hcnkuIERlcGFydG1lbnQg
b2YgUHN5Y2hpYXRyeSwgVW5pdmVyc2l0eSBvZiBNaWNoaWdhbiBNZWRpY2FsIFNjaG9vbCwgQW5u
IEFyYm9yLCBNSS4mI3hEO01pIENob2UsIEhhZS4gVW5pdmVyc2l0eSBvZiBNaWNoaWdhbiBDb2xs
ZWdlIG9mIFBoYXJtYWN5LCBBbm4gQXJib3IsIE1JLiYjeEQ7Qm9obmVydCwgQW15IFMgQi4gQ2Vu
dGVyIGZvciBDbGluaWNhbCBNYW5hZ2VtZW50IFJlc2VhcmNoLCBWQSBBbm4gQXJib3IgSGVhbHRo
Y2FyZSBTeXN0ZW0sIEFubiBBcmJvciwgTUksIGFuZCBJbnN0aXR1dGUgZm9yIEhlYWx0aCBQb2xp
Y3kgYW5kIElubm92YXRpb24sIFVuaXZlcnNpdHkgb2YgTWljaGlnYW4sIEFubiBBcmJvciwgTUku
JiN4RDtIZWlzbGVyLCBNaWNoZWxlLiBEZXBhcnRtZW50IG9mIE1lZGljaW5lLCBVbml2ZXJzaXR5
IG9mIE1pY2hpZ2FuIE1lZGljYWwgU2Nob29sLCBBbm4gQXJib3IsIE1JLCBhbmQgQ2VudGVyIGZv
ciBDbGluaWNhbCBNYW5hZ2VtZW50IFJlc2VhcmNoLCBWQSBBbm4gQXJib3IgSGVhbHRoY2FyZSBT
eXN0ZW0sIEFubiBBcmJvciwgTUkuPC9hdXRoLWFkZHJlc3M+PHRpdGxlcz48dGl0bGU+QSBwaHlz
aWNpYW4tcGhhcm1hY2lzdCBjb2xsYWJvcmF0aXZlIGNhcmUgbW9kZWwgdG8gcHJldmVudCBvcGlv
aWQgbWlzdXNlPC90aXRsZT48c2Vjb25kYXJ5LXRpdGxlPkFtZXJpY2FuIEpvdXJuYWwgb2YgSGVh
bHRoLVN5c3RlbSBQaGFybWFjeTwvc2Vjb25kYXJ5LXRpdGxlPjwvdGl0bGVzPjxwZXJpb2RpY2Fs
PjxmdWxsLXRpdGxlPkFtZXJpY2FuIEpvdXJuYWwgb2YgSGVhbHRoLVN5c3RlbSBQaGFybWFjeTwv
ZnVsbC10aXRsZT48L3BlcmlvZGljYWw+PHBhZ2VzPjc3MS03ODA8L3BhZ2VzPjx2b2x1bWU+Nzc8
L3ZvbHVtZT48bnVtYmVyPjEwPC9udW1iZXI+PGRhdGVzPjx5ZWFyPjIwMjA8L3llYXI+PC9kYXRl
cz48YWNjZXNzaW9uLW51bT4zMjMxNTQwMTwvYWNjZXNzaW9uLW51bT48d29yay10eXBlPk11bHRp
Y2VudGVyIFN0dWR5PC93b3JrLXR5cGU+PHVybHM+PHJlbGF0ZWQtdXJscz48dXJsPmh0dHBzOi8v
b3ZpZHNwLm92aWQuY29tL292aWR3ZWIuY2dpP1Q9SlMmYW1wO0NTQz1ZJmFtcDtORVdTPU4mYW1w
O1BBR0U9ZnVsbHRleHQmYW1wO0Q9bWVkMTcmYW1wO0FOPTMyMzE1NDAxPC91cmw+PHVybD5odHRw
czovL2xpYmtleS5pby9saWJyYXJpZXMvNTI4L29wZW51cmw/Z2VucmU9YXJ0aWNsZSZhbXA7YXVs
YXN0PUxhZ2lzZXR0eSZhbXA7aXNzbj0xMDc5LTIwODImYW1wO3RpdGxlPUFtZXJpY2FuK0pvdXJu
YWwrb2YrSGVhbHRoLVN5c3RlbStQaGFybWFjeSZhbXA7YXRpdGxlPUErcGh5c2ljaWFuLXBoYXJt
YWNpc3QrY29sbGFib3JhdGl2ZStjYXJlK21vZGVsK3RvK3ByZXZlbnQrb3Bpb2lkK21pc3VzZS4m
YW1wO3ZvbHVtZT03NyZhbXA7aXNzdWU9MTAmYW1wO3NwYWdlPTc3MSZhbXA7ZXBhZ2U9NzgwJmFt
cDtkYXRlPTIwMjAmYW1wO2RvaT0xMC4xMDkzJTJGYWpocCUyRnp4YWEwNjAmYW1wO3BtaWQ9MzIz
MTU0MDEmYW1wO3NpZD1PVklEOm1lZGxpbmU8L3VybD48L3JlbGF0ZWQtdXJscz48L3VybHM+PGN1
c3RvbTE+IE1lZGxpbmU8L2N1c3RvbTE+PGVsZWN0cm9uaWMtcmVzb3VyY2UtbnVtPjEwLjEwOTMv
YWpocC96eGFhMDYwPC9lbGVjdHJvbmljLXJlc291cmNlLW51bT48cmVtb3RlLWRhdGFiYXNlLW5h
bWU+TUVETElORTwvcmVtb3RlLWRhdGFiYXNlLW5hbWU+PHJlbW90ZS1kYXRhYmFzZS1wcm92aWRl
cj5PdmlkIFRlY2hub2xvZ2llczwvcmVtb3RlLWRhdGFiYXNlLXByb3ZpZGVyPjwvcmVjb3JkPjwv
Q2l0ZT48L0VuZE5vdGU+AG==
</w:fldData>
              </w:fldChar>
            </w:r>
            <w:r w:rsidRPr="00394F7E">
              <w:rPr>
                <w:rFonts w:cstheme="minorHAnsi"/>
                <w:lang w:val="it-IT"/>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it-IT"/>
              </w:rPr>
              <w:t>(56)</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o change in pain scores.</w:t>
            </w:r>
          </w:p>
        </w:tc>
        <w:tc>
          <w:tcPr>
            <w:tcW w:w="0" w:type="auto"/>
          </w:tcPr>
          <w:p w:rsidR="00394F7E" w:rsidRPr="00394F7E" w:rsidRDefault="00394F7E" w:rsidP="00394F7E">
            <w:pPr>
              <w:rPr>
                <w:lang w:val="en-GB"/>
              </w:rPr>
            </w:pPr>
            <w:r w:rsidRPr="00394F7E">
              <w:rPr>
                <w:lang w:val="en-GB"/>
              </w:rPr>
              <w:t>No change in physical health.</w:t>
            </w:r>
          </w:p>
        </w:tc>
        <w:tc>
          <w:tcPr>
            <w:tcW w:w="0" w:type="auto"/>
          </w:tcPr>
          <w:p w:rsidR="00394F7E" w:rsidRPr="00394F7E" w:rsidRDefault="00394F7E" w:rsidP="00394F7E">
            <w:pPr>
              <w:rPr>
                <w:lang w:val="en-GB"/>
              </w:rPr>
            </w:pPr>
            <w:r w:rsidRPr="00394F7E">
              <w:rPr>
                <w:lang w:val="en-GB"/>
              </w:rPr>
              <w:t>No change in enjoyment of life.</w:t>
            </w:r>
          </w:p>
        </w:tc>
        <w:tc>
          <w:tcPr>
            <w:tcW w:w="0" w:type="auto"/>
          </w:tcPr>
          <w:p w:rsidR="00394F7E" w:rsidRPr="00394F7E" w:rsidRDefault="00394F7E" w:rsidP="00394F7E">
            <w:pPr>
              <w:rPr>
                <w:lang w:val="en-GB"/>
              </w:rPr>
            </w:pPr>
            <w:r w:rsidRPr="00394F7E">
              <w:rPr>
                <w:lang w:val="en-GB"/>
              </w:rPr>
              <w:t>N</w:t>
            </w:r>
          </w:p>
        </w:tc>
        <w:tc>
          <w:tcPr>
            <w:tcW w:w="0" w:type="auto"/>
            <w:shd w:val="clear" w:color="auto" w:fill="DEEAF6" w:themeFill="accent1" w:themeFillTint="33"/>
          </w:tcPr>
          <w:p w:rsidR="00394F7E" w:rsidRPr="00394F7E" w:rsidRDefault="00394F7E" w:rsidP="00394F7E">
            <w:pPr>
              <w:rPr>
                <w:lang w:val="en-GB"/>
              </w:rPr>
            </w:pPr>
            <w:proofErr w:type="gramStart"/>
            <w:r w:rsidRPr="00394F7E">
              <w:rPr>
                <w:lang w:val="en-GB"/>
              </w:rPr>
              <w:t>74% (34/46) of interventions were accepted by physicians</w:t>
            </w:r>
            <w:proofErr w:type="gramEnd"/>
            <w:r w:rsidRPr="00394F7E">
              <w:rPr>
                <w:lang w:val="en-GB"/>
              </w:rPr>
              <w:t>. No change in MME</w:t>
            </w:r>
            <w:r w:rsidRPr="00394F7E">
              <w:rPr>
                <w:vertAlign w:val="superscript"/>
                <w:lang w:val="en-GB"/>
              </w:rPr>
              <w:t>3</w:t>
            </w:r>
            <w:r w:rsidRPr="00394F7E">
              <w:rPr>
                <w:lang w:val="en-GB"/>
              </w:rPr>
              <w:t>.</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0.5/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Maleki</w:t>
            </w:r>
            <w:proofErr w:type="spellEnd"/>
            <w:r w:rsidRPr="00394F7E">
              <w:rPr>
                <w:rFonts w:cstheme="minorHAnsi"/>
                <w:lang w:val="en-GB"/>
              </w:rPr>
              <w:t xml:space="preserve"> S.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23</w:t>
            </w:r>
          </w:p>
          <w:p w:rsidR="00394F7E" w:rsidRPr="00394F7E" w:rsidRDefault="00394F7E" w:rsidP="00394F7E">
            <w:pPr>
              <w:rPr>
                <w:lang w:val="en-GB"/>
              </w:rPr>
            </w:pPr>
            <w:r w:rsidRPr="00394F7E">
              <w:rPr>
                <w:rFonts w:cstheme="minorHAnsi"/>
                <w:lang w:val="en-GB"/>
              </w:rPr>
              <w:t xml:space="preserve">Australia </w:t>
            </w:r>
            <w:r w:rsidRPr="00394F7E">
              <w:rPr>
                <w:rFonts w:cstheme="minorHAnsi"/>
                <w:lang w:val="en-GB"/>
              </w:rPr>
              <w:fldChar w:fldCharType="begin">
                <w:fldData xml:space="preserve">PEVuZE5vdGU+PENpdGU+PEF1dGhvcj5NYWxla2k8L0F1dGhvcj48WWVhcj4yMDIzPC9ZZWFyPjxS
ZWNOdW0+Nzg8L1JlY051bT48RGlzcGxheVRleHQ+KDU3KTwvRGlzcGxheVRleHQ+PHJlY29yZD48
cmVjLW51bWJlcj43ODwvcmVjLW51bWJlcj48Zm9yZWlnbi1rZXlzPjxrZXkgYXBwPSJFTiIgZGIt
aWQ9IjUyeDVmcHd2OHpmMnJpZXBwMmc1MHB4dzV6ZXZzZTByZTl2MiIgdGltZXN0YW1wPSIxNjk3
NTI5NjA1Ij43ODwva2V5PjwvZm9yZWlnbi1rZXlzPjxyZWYtdHlwZSBuYW1lPSJKb3VybmFsIEFy
dGljbGUiPjE3PC9yZWYtdHlwZT48Y29udHJpYnV0b3JzPjxhdXRob3JzPjxhdXRob3I+TWFsZWtp
LCBTLjwvYXV0aG9yPjxhdXRob3I+U3ptZXJsaW5nLCBKLjwvYXV0aG9yPjxhdXRob3I+VGhpcnV2
YXNhZ2FuLCBNLjwvYXV0aG9yPjxhdXRob3I+U2VhaCwgRy48L2F1dGhvcj48YXV0aG9yPkd1LCBH
LjwvYXV0aG9yPjwvYXV0aG9ycz48L2NvbnRyaWJ1dG9ycz48YXV0aC1hZGRyZXNzPihNYWxla2ks
IFN6bWVybGluZywgVGhpcnV2YXNhZ2FuLCBHdSkgRGVwYXJ0bWVudCBvZiBQaGFybWFjeSwgRWFz
dGVybiBIZWFsdGgsIEJveCBIaWxsLCBBdXN0cmFsaWEmI3hEOyhTZWFoKSBEZXBhcnRtZW50IG9m
IEFuYWVzdGhlc2lhIGFuZCBQYWluIE1lZGljaW5lLCBFYXN0ZXJuIEhlYWx0aCwgQm94IEhpbGws
IEF1c3RyYWxpYSYjeEQ7Uy4gTWFsZWtpLCBEZXBhcnRtZW50IG9mIFBoYXJtYWN5LCBFYXN0ZXJu
IEhlYWx0aCwgOCBBcm5vbGQgU3RyZWV0LCBCb3ggSGlsbCwgVklDIDMxMjgsIEF1c3RyYWxpYS4g
RS1tYWlsOiBzYW0ubWFsZWtpQGVhc3Rlcm5oZWFsdGgub3JnLmF1PC9hdXRoLWFkZHJlc3M+PHRp
dGxlcz48dGl0bGU+UGhhcm1hY2lzdCBhbWJ1bGF0b3J5IHBhaW4gc2VydmljZXMgZm9yIGEgY2hy
b25pYyBub24tY2FuY2VyIHBhaW4gY2xpbmljOiBhIGRlc2NyaXB0aXZlIHN0dWR5PC90aXRsZT48
c2Vjb25kYXJ5LXRpdGxlPkpvdXJuYWwgb2YgUGhhcm1hY3kgUHJhY3RpY2UgYW5kIFJlc2VhcmNo
Ljwvc2Vjb25kYXJ5LXRpdGxlPjwvdGl0bGVzPjxwZXJpb2RpY2FsPjxmdWxsLXRpdGxlPkpvdXJu
YWwgb2YgUGhhcm1hY3kgUHJhY3RpY2UgYW5kIFJlc2VhcmNoLjwvZnVsbC10aXRsZT48L3Blcmlv
ZGljYWw+PGtleXdvcmRzPjxrZXl3b3JkPmFtYnVsYXRvcnkgcGFpbiBzZXJ2aWNlczwva2V5d29y
ZD48a2V5d29yZD5jaHJvbmljIG5vbi1jYW5jZXIgcGFpbjwva2V5d29yZD48a2V5d29yZD5jbmNw
PC9rZXl3b3JkPjxrZXl3b3JkPnBhaW4gY2xpbmljPC9rZXl3b3JkPjxrZXl3b3JkPnBoYXJtYWNp
c3Q8L2tleXdvcmQ+PGtleXdvcmQ+YWR1bHQ8L2tleXdvcmQ+PGtleXdvcmQ+YXJ0aWNsZTwva2V5
d29yZD48a2V5d29yZD5jaHJvbmljIHBhaW48L2tleXdvcmQ+PGtleXdvcmQ+Y2xpbmljYWwgcGhh
cm1hY2lzdDwva2V5d29yZD48a2V5d29yZD5jb21iaW5hdGlvbiBkcnVnIHRoZXJhcHk8L2tleXdv
cmQ+PGtleXdvcmQ+Y29udHJvbGxlZCBzdHVkeTwva2V5d29yZD48a2V5d29yZD5kcnVnIHRoZXJh
cHk8L2tleXdvcmQ+PGtleXdvcmQ+ZXRoaWNzPC9rZXl3b3JkPjxrZXl3b3JkPmZlbWFsZTwva2V5
d29yZD48a2V5d29yZD5odW1hbjwva2V5d29yZD48a2V5d29yZD5tYWpvciBjbGluaWNhbCBzdHVk
eTwva2V5d29yZD48a2V5d29yZD5tYWxlPC9rZXl3b3JkPjxrZXl3b3JkPm11bHRpY2VudGVyIHN0
dWR5PC9rZXl3b3JkPjxrZXl3b3JkPnBhdGllbnQgZWR1Y2F0aW9uPC9rZXl3b3JkPjxrZXl3b3Jk
PnBhdGllbnQgdHJpYWdlPC9rZXl3b3JkPjxrZXl3b3JkPnBoYXJtYWN5IChzaG9wKTwva2V5d29y
ZD48a2V5d29yZD5waHlzaWNpYW48L2tleXdvcmQ+PGtleXdvcmQ+cHJlc2NyaXB0aW9uPC9rZXl3
b3JkPjxrZXl3b3JkPnJpc2sgYXNzZXNzbWVudDwva2V5d29yZD48a2V5d29yZD5yaXNrIGZhY3Rv
cjwva2V5d29yZD48a2V5d29yZD50ZWxlaGVhbHRoPC9rZXl3b3JkPjxrZXl3b3JkPm1vcnBoaW5l
PC9rZXl3b3JkPjxrZXl3b3JkPm9waWF0ZTwva2V5d29yZD48a2V5d29yZD5xcyAyMTwva2V5d29y
ZD48L2tleXdvcmRzPjxkYXRlcz48eWVhcj4yMDIzPC95ZWFyPjwvZGF0ZXM+PGlzYm4+MTQ0NS05
MzdYPC9pc2JuPjxhY2Nlc3Npb24tbnVtPjIwMjQ3NTcyOTg8L2FjY2Vzc2lvbi1udW0+PHVybHM+
PHJlbGF0ZWQtdXJscz48dXJsPmh0dHA6Ly9vbmxpbmVsaWJyYXJ5LndpbGV5LmNvbS9qb3VybmFs
LzEwLjEwMDIvJTI4SVNTTiUyOTIwNTUtMjMzNTwvdXJsPjx1cmw+aHR0cHM6Ly9vdmlkc3Aub3Zp
ZC5jb20vb3ZpZHdlYi5jZ2k/VD1KUyZhbXA7Q1NDPVkmYW1wO05FV1M9TiZhbXA7UEFHRT1mdWxs
dGV4dCZhbXA7RD1lbWV4YiZhbXA7QU49MjAyNDc1NzI5ODwvdXJsPjx1cmw+aHR0cHM6Ly9saWJr
ZXkuaW8vbGlicmFyaWVzLzUyOC9vcGVudXJsP2dlbnJlPWFydGljbGUmYW1wO2F1bGFzdD1NYWxl
a2kmYW1wO2lzc249MTQ0NS05MzdYJmFtcDt0aXRsZT1Kb3VybmFsK29mK1BoYXJtYWN5K1ByYWN0
aWNlK2FuZCtSZXNlYXJjaCZhbXA7YXRpdGxlPVBoYXJtYWNpc3QrYW1idWxhdG9yeStwYWluK3Nl
cnZpY2VzK2ZvcithK2Nocm9uaWMrbm9uLWNhbmNlcitwYWluK2NsaW5pYyUzQSthK2Rlc2NyaXB0
aXZlK3N0dWR5JmFtcDt2b2x1bWU9JmFtcDtpc3N1ZT0mYW1wO3NwYWdlPSZhbXA7ZXBhZ2U9JmFt
cDtkYXRlPTIwMjMmYW1wO2RvaT0xMC4xMDAyJTJGanBwci4xODc1JmFtcDtwbWlkPSZhbXA7c2lk
PU9WSUQ6ZW1iYXNlPC91cmw+PC9yZWxhdGVkLXVybHM+PC91cmxzPjxlbGVjdHJvbmljLXJlc291
cmNlLW51bT4xMC4xMDAyL2pwcHIuMTg3NT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NYWxla2k8L0F1dGhvcj48WWVhcj4yMDIzPC9ZZWFyPjxS
ZWNOdW0+Nzg8L1JlY051bT48RGlzcGxheVRleHQ+KDU3KTwvRGlzcGxheVRleHQ+PHJlY29yZD48
cmVjLW51bWJlcj43ODwvcmVjLW51bWJlcj48Zm9yZWlnbi1rZXlzPjxrZXkgYXBwPSJFTiIgZGIt
aWQ9IjUyeDVmcHd2OHpmMnJpZXBwMmc1MHB4dzV6ZXZzZTByZTl2MiIgdGltZXN0YW1wPSIxNjk3
NTI5NjA1Ij43ODwva2V5PjwvZm9yZWlnbi1rZXlzPjxyZWYtdHlwZSBuYW1lPSJKb3VybmFsIEFy
dGljbGUiPjE3PC9yZWYtdHlwZT48Y29udHJpYnV0b3JzPjxhdXRob3JzPjxhdXRob3I+TWFsZWtp
LCBTLjwvYXV0aG9yPjxhdXRob3I+U3ptZXJsaW5nLCBKLjwvYXV0aG9yPjxhdXRob3I+VGhpcnV2
YXNhZ2FuLCBNLjwvYXV0aG9yPjxhdXRob3I+U2VhaCwgRy48L2F1dGhvcj48YXV0aG9yPkd1LCBH
LjwvYXV0aG9yPjwvYXV0aG9ycz48L2NvbnRyaWJ1dG9ycz48YXV0aC1hZGRyZXNzPihNYWxla2ks
IFN6bWVybGluZywgVGhpcnV2YXNhZ2FuLCBHdSkgRGVwYXJ0bWVudCBvZiBQaGFybWFjeSwgRWFz
dGVybiBIZWFsdGgsIEJveCBIaWxsLCBBdXN0cmFsaWEmI3hEOyhTZWFoKSBEZXBhcnRtZW50IG9m
IEFuYWVzdGhlc2lhIGFuZCBQYWluIE1lZGljaW5lLCBFYXN0ZXJuIEhlYWx0aCwgQm94IEhpbGws
IEF1c3RyYWxpYSYjeEQ7Uy4gTWFsZWtpLCBEZXBhcnRtZW50IG9mIFBoYXJtYWN5LCBFYXN0ZXJu
IEhlYWx0aCwgOCBBcm5vbGQgU3RyZWV0LCBCb3ggSGlsbCwgVklDIDMxMjgsIEF1c3RyYWxpYS4g
RS1tYWlsOiBzYW0ubWFsZWtpQGVhc3Rlcm5oZWFsdGgub3JnLmF1PC9hdXRoLWFkZHJlc3M+PHRp
dGxlcz48dGl0bGU+UGhhcm1hY2lzdCBhbWJ1bGF0b3J5IHBhaW4gc2VydmljZXMgZm9yIGEgY2hy
b25pYyBub24tY2FuY2VyIHBhaW4gY2xpbmljOiBhIGRlc2NyaXB0aXZlIHN0dWR5PC90aXRsZT48
c2Vjb25kYXJ5LXRpdGxlPkpvdXJuYWwgb2YgUGhhcm1hY3kgUHJhY3RpY2UgYW5kIFJlc2VhcmNo
Ljwvc2Vjb25kYXJ5LXRpdGxlPjwvdGl0bGVzPjxwZXJpb2RpY2FsPjxmdWxsLXRpdGxlPkpvdXJu
YWwgb2YgUGhhcm1hY3kgUHJhY3RpY2UgYW5kIFJlc2VhcmNoLjwvZnVsbC10aXRsZT48L3Blcmlv
ZGljYWw+PGtleXdvcmRzPjxrZXl3b3JkPmFtYnVsYXRvcnkgcGFpbiBzZXJ2aWNlczwva2V5d29y
ZD48a2V5d29yZD5jaHJvbmljIG5vbi1jYW5jZXIgcGFpbjwva2V5d29yZD48a2V5d29yZD5jbmNw
PC9rZXl3b3JkPjxrZXl3b3JkPnBhaW4gY2xpbmljPC9rZXl3b3JkPjxrZXl3b3JkPnBoYXJtYWNp
c3Q8L2tleXdvcmQ+PGtleXdvcmQ+YWR1bHQ8L2tleXdvcmQ+PGtleXdvcmQ+YXJ0aWNsZTwva2V5
d29yZD48a2V5d29yZD5jaHJvbmljIHBhaW48L2tleXdvcmQ+PGtleXdvcmQ+Y2xpbmljYWwgcGhh
cm1hY2lzdDwva2V5d29yZD48a2V5d29yZD5jb21iaW5hdGlvbiBkcnVnIHRoZXJhcHk8L2tleXdv
cmQ+PGtleXdvcmQ+Y29udHJvbGxlZCBzdHVkeTwva2V5d29yZD48a2V5d29yZD5kcnVnIHRoZXJh
cHk8L2tleXdvcmQ+PGtleXdvcmQ+ZXRoaWNzPC9rZXl3b3JkPjxrZXl3b3JkPmZlbWFsZTwva2V5
d29yZD48a2V5d29yZD5odW1hbjwva2V5d29yZD48a2V5d29yZD5tYWpvciBjbGluaWNhbCBzdHVk
eTwva2V5d29yZD48a2V5d29yZD5tYWxlPC9rZXl3b3JkPjxrZXl3b3JkPm11bHRpY2VudGVyIHN0
dWR5PC9rZXl3b3JkPjxrZXl3b3JkPnBhdGllbnQgZWR1Y2F0aW9uPC9rZXl3b3JkPjxrZXl3b3Jk
PnBhdGllbnQgdHJpYWdlPC9rZXl3b3JkPjxrZXl3b3JkPnBoYXJtYWN5IChzaG9wKTwva2V5d29y
ZD48a2V5d29yZD5waHlzaWNpYW48L2tleXdvcmQ+PGtleXdvcmQ+cHJlc2NyaXB0aW9uPC9rZXl3
b3JkPjxrZXl3b3JkPnJpc2sgYXNzZXNzbWVudDwva2V5d29yZD48a2V5d29yZD5yaXNrIGZhY3Rv
cjwva2V5d29yZD48a2V5d29yZD50ZWxlaGVhbHRoPC9rZXl3b3JkPjxrZXl3b3JkPm1vcnBoaW5l
PC9rZXl3b3JkPjxrZXl3b3JkPm9waWF0ZTwva2V5d29yZD48a2V5d29yZD5xcyAyMTwva2V5d29y
ZD48L2tleXdvcmRzPjxkYXRlcz48eWVhcj4yMDIzPC95ZWFyPjwvZGF0ZXM+PGlzYm4+MTQ0NS05
MzdYPC9pc2JuPjxhY2Nlc3Npb24tbnVtPjIwMjQ3NTcyOTg8L2FjY2Vzc2lvbi1udW0+PHVybHM+
PHJlbGF0ZWQtdXJscz48dXJsPmh0dHA6Ly9vbmxpbmVsaWJyYXJ5LndpbGV5LmNvbS9qb3VybmFs
LzEwLjEwMDIvJTI4SVNTTiUyOTIwNTUtMjMzNTwvdXJsPjx1cmw+aHR0cHM6Ly9vdmlkc3Aub3Zp
ZC5jb20vb3ZpZHdlYi5jZ2k/VD1KUyZhbXA7Q1NDPVkmYW1wO05FV1M9TiZhbXA7UEFHRT1mdWxs
dGV4dCZhbXA7RD1lbWV4YiZhbXA7QU49MjAyNDc1NzI5ODwvdXJsPjx1cmw+aHR0cHM6Ly9saWJr
ZXkuaW8vbGlicmFyaWVzLzUyOC9vcGVudXJsP2dlbnJlPWFydGljbGUmYW1wO2F1bGFzdD1NYWxl
a2kmYW1wO2lzc249MTQ0NS05MzdYJmFtcDt0aXRsZT1Kb3VybmFsK29mK1BoYXJtYWN5K1ByYWN0
aWNlK2FuZCtSZXNlYXJjaCZhbXA7YXRpdGxlPVBoYXJtYWNpc3QrYW1idWxhdG9yeStwYWluK3Nl
cnZpY2VzK2ZvcithK2Nocm9uaWMrbm9uLWNhbmNlcitwYWluK2NsaW5pYyUzQSthK2Rlc2NyaXB0
aXZlK3N0dWR5JmFtcDt2b2x1bWU9JmFtcDtpc3N1ZT0mYW1wO3NwYWdlPSZhbXA7ZXBhZ2U9JmFt
cDtkYXRlPTIwMjMmYW1wO2RvaT0xMC4xMDAyJTJGanBwci4xODc1JmFtcDtwbWlkPSZhbXA7c2lk
PU9WSUQ6ZW1iYXNlPC91cmw+PC9yZWxhdGVkLXVybHM+PC91cmxzPjxlbGVjdHJvbmljLXJlc291
cmNlLW51bT4xMC4xMDAyL2pwcHIuMTg3NT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57)</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22 interventions </w:t>
            </w:r>
            <w:proofErr w:type="gramStart"/>
            <w:r w:rsidRPr="00394F7E">
              <w:rPr>
                <w:lang w:val="en-GB"/>
              </w:rPr>
              <w:t>were made and accepted</w:t>
            </w:r>
            <w:proofErr w:type="gramEnd"/>
            <w:r w:rsidRPr="00394F7E">
              <w:rPr>
                <w:lang w:val="en-GB"/>
              </w:rPr>
              <w:t>.</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rPr>
            </w:pPr>
            <w:proofErr w:type="spellStart"/>
            <w:r w:rsidRPr="00394F7E">
              <w:rPr>
                <w:rFonts w:cstheme="minorHAnsi"/>
              </w:rPr>
              <w:t>Manzur</w:t>
            </w:r>
            <w:proofErr w:type="spellEnd"/>
            <w:r w:rsidRPr="00394F7E">
              <w:rPr>
                <w:rFonts w:cstheme="minorHAnsi"/>
              </w:rPr>
              <w:t xml:space="preserve"> V. </w:t>
            </w:r>
            <w:r w:rsidRPr="00394F7E">
              <w:rPr>
                <w:rFonts w:cstheme="minorHAnsi"/>
                <w:i/>
              </w:rPr>
              <w:t>et al</w:t>
            </w:r>
            <w:r w:rsidRPr="00394F7E">
              <w:rPr>
                <w:rFonts w:cstheme="minorHAnsi"/>
              </w:rPr>
              <w:t>.</w:t>
            </w:r>
          </w:p>
          <w:p w:rsidR="00394F7E" w:rsidRPr="00394F7E" w:rsidRDefault="00394F7E" w:rsidP="00394F7E">
            <w:pPr>
              <w:rPr>
                <w:rFonts w:cstheme="minorHAnsi"/>
              </w:rPr>
            </w:pPr>
            <w:r w:rsidRPr="00394F7E">
              <w:rPr>
                <w:rFonts w:cstheme="minorHAnsi"/>
              </w:rPr>
              <w:t>2020</w:t>
            </w:r>
          </w:p>
          <w:p w:rsidR="00394F7E" w:rsidRPr="00394F7E" w:rsidRDefault="00394F7E" w:rsidP="00394F7E">
            <w:pPr>
              <w:rPr>
                <w:rFonts w:cstheme="minorHAnsi"/>
              </w:rPr>
            </w:pPr>
            <w:r w:rsidRPr="00394F7E">
              <w:rPr>
                <w:rFonts w:cstheme="minorHAnsi"/>
              </w:rPr>
              <w:t xml:space="preserve">USA </w:t>
            </w:r>
            <w:r w:rsidRPr="00394F7E">
              <w:rPr>
                <w:rFonts w:cstheme="minorHAnsi"/>
                <w:lang w:val="en-GB"/>
              </w:rPr>
              <w:fldChar w:fldCharType="begin"/>
            </w:r>
            <w:r w:rsidRPr="00394F7E">
              <w:rPr>
                <w:rFonts w:cstheme="minorHAnsi"/>
              </w:rPr>
              <w:instrText xml:space="preserve"> ADDIN EN.CITE &lt;EndNote&gt;&lt;Cite&gt;&lt;Author&gt;Manzur&lt;/Author&gt;&lt;Year&gt;2020&lt;/Year&gt;&lt;RecNum&gt;45&lt;/RecNum&gt;&lt;DisplayText&gt;(58)&lt;/DisplayText&gt;&lt;record&gt;&lt;rec-number&gt;45&lt;/rec-number&gt;&lt;foreign-keys&gt;&lt;key app="EN" db-id="52x5fpwv8zf2riepp2g50pxw5zevse0re9v2" timestamp="1691051268"&gt;45&lt;/key&gt;&lt;/foreign-keys&gt;&lt;ref-type name="Journal Article"&gt;17&lt;/ref-type&gt;&lt;contributors&gt;&lt;authors&gt;&lt;author&gt;Manzur, V.&lt;/author&gt;&lt;author&gt;Mirzaian, E.&lt;/author&gt;&lt;author&gt;Huynh, T.&lt;/author&gt;&lt;author&gt;Lien, A.&lt;/author&gt;&lt;author&gt;Ly, K.&lt;/author&gt;&lt;author&gt;Wong, H.&lt;/author&gt;&lt;author&gt;Wang, M.&lt;/author&gt;&lt;author&gt;Lou, M.&lt;/author&gt;&lt;author&gt;Durham, M.&lt;/author&gt;&lt;/authors&gt;&lt;/contributors&gt;&lt;titles&gt;&lt;title&gt;Implementation and assessment of a pilot, community pharmacy-based, opioid pain medication management program&lt;/title&gt;&lt;secondary-title&gt;Journal of the American Pharmacists Association: JAPhA&lt;/secondary-title&gt;&lt;/titles&gt;&lt;periodical&gt;&lt;full-title&gt;Journal of the American Pharmacists Association: JAPhA&lt;/full-title&gt;&lt;/periodical&gt;&lt;pages&gt;497-502&lt;/pages&gt;&lt;volume&gt;60&lt;/volume&gt;&lt;number&gt;3&lt;/number&gt;&lt;dates&gt;&lt;year&gt;2020&lt;/year&gt;&lt;/dates&gt;&lt;accession-num&gt;31926871&lt;/accession-num&gt;&lt;work-type&gt;Research Support, Non-U.S. Gov&amp;apos;t&lt;/work-type&gt;&lt;urls&gt;&lt;related-urls&gt;&lt;url&gt;https://ovidsp.ovid.com/ovidweb.cgi?T=JS&amp;amp;CSC=Y&amp;amp;NEWS=N&amp;amp;PAGE=fulltext&amp;amp;D=med17&amp;amp;AN=31926871&lt;/url&gt;&lt;url&gt;https://libkey.io/libraries/528/openurl?genre=article&amp;amp;aulast=Manzur&amp;amp;issn=1086-5802&amp;amp;title=Journal+of+the+American+Pharmacists+Association%3A+JAPhA&amp;amp;atitle=Implementation+and+assessment+of+a+pilot%2C+community+pharmacy-based%2C+opioid+pain+medication+management+program.&amp;amp;volume=60&amp;amp;issue=3&amp;amp;spage=497&amp;amp;epage=502&amp;amp;date=2020&amp;amp;doi=10.1016%2Fj.japh.2019.11.029&amp;amp;pmid=31926871&amp;amp;sid=OVID:medline&lt;/url&gt;&lt;/related-urls&gt;&lt;/urls&gt;&lt;custom1&gt; Medline&lt;/custom1&gt;&lt;electronic-resource-num&gt;10.1016/j.japh.2019.11.029&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rPr>
              <w:t>(58)</w:t>
            </w:r>
            <w:r w:rsidRPr="00394F7E">
              <w:rPr>
                <w:rFonts w:cstheme="minorHAnsi"/>
                <w:lang w:val="en-GB"/>
              </w:rPr>
              <w:fldChar w:fldCharType="end"/>
            </w:r>
            <w:r w:rsidRPr="00394F7E">
              <w:rPr>
                <w:rFonts w:cstheme="minorHAnsi"/>
              </w:rPr>
              <w:tab/>
            </w:r>
          </w:p>
          <w:p w:rsidR="00394F7E" w:rsidRPr="00394F7E" w:rsidRDefault="00394F7E" w:rsidP="00394F7E"/>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84% (19/23) of patients </w:t>
            </w:r>
            <w:proofErr w:type="gramStart"/>
            <w:r w:rsidRPr="00394F7E">
              <w:rPr>
                <w:lang w:val="en-GB"/>
              </w:rPr>
              <w:t>were recommended</w:t>
            </w:r>
            <w:proofErr w:type="gramEnd"/>
            <w:r w:rsidRPr="00394F7E">
              <w:rPr>
                <w:lang w:val="en-GB"/>
              </w:rPr>
              <w:t xml:space="preserve"> non-pharmacological options to improve pain, mood and sleep. </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95% of patients (22/23) </w:t>
            </w:r>
            <w:proofErr w:type="gramStart"/>
            <w:r w:rsidRPr="00394F7E">
              <w:rPr>
                <w:lang w:val="en-GB"/>
              </w:rPr>
              <w:t>were advised</w:t>
            </w:r>
            <w:proofErr w:type="gramEnd"/>
            <w:r w:rsidRPr="00394F7E">
              <w:rPr>
                <w:lang w:val="en-GB"/>
              </w:rPr>
              <w:t xml:space="preserve"> about adherenc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Mayfield K.</w:t>
            </w:r>
          </w:p>
          <w:p w:rsidR="00394F7E" w:rsidRPr="00394F7E" w:rsidRDefault="00394F7E" w:rsidP="00394F7E">
            <w:pPr>
              <w:rPr>
                <w:rFonts w:cstheme="minorHAnsi"/>
                <w:lang w:val="en-GB"/>
              </w:rPr>
            </w:pPr>
            <w:r w:rsidRPr="00394F7E">
              <w:rPr>
                <w:rFonts w:cstheme="minorHAnsi"/>
                <w:lang w:val="en-GB"/>
              </w:rPr>
              <w:t>2021</w:t>
            </w:r>
          </w:p>
          <w:p w:rsidR="00394F7E" w:rsidRPr="00394F7E" w:rsidRDefault="00394F7E" w:rsidP="00394F7E">
            <w:pPr>
              <w:rPr>
                <w:lang w:val="en-GB"/>
              </w:rPr>
            </w:pPr>
            <w:r w:rsidRPr="00394F7E">
              <w:rPr>
                <w:rFonts w:cstheme="minorHAnsi"/>
                <w:lang w:val="en-GB"/>
              </w:rPr>
              <w:t xml:space="preserve">Australia </w:t>
            </w:r>
            <w:r w:rsidRPr="00394F7E">
              <w:rPr>
                <w:rFonts w:cstheme="minorHAnsi"/>
                <w:lang w:val="en-GB"/>
              </w:rPr>
              <w:fldChar w:fldCharType="begin"/>
            </w:r>
            <w:r w:rsidRPr="00394F7E">
              <w:rPr>
                <w:rFonts w:cstheme="minorHAnsi"/>
                <w:lang w:val="en-GB"/>
              </w:rPr>
              <w:instrText xml:space="preserve"> ADDIN EN.CITE &lt;EndNote&gt;&lt;Cite&gt;&lt;Author&gt;Mayfield&lt;/Author&gt;&lt;Year&gt;2021&lt;/Year&gt;&lt;RecNum&gt;46&lt;/RecNum&gt;&lt;DisplayText&gt;(59)&lt;/DisplayText&gt;&lt;record&gt;&lt;rec-number&gt;46&lt;/rec-number&gt;&lt;foreign-keys&gt;&lt;key app="EN" db-id="52x5fpwv8zf2riepp2g50pxw5zevse0re9v2" timestamp="1691051289"&gt;46&lt;/key&gt;&lt;/foreign-keys&gt;&lt;ref-type name="Journal Article"&gt;17&lt;/ref-type&gt;&lt;contributors&gt;&lt;authors&gt;&lt;author&gt;Mayfield, K.&lt;/author&gt;&lt;author&gt;Nguyen, H.&lt;/author&gt;&lt;author&gt;Smith, C.&lt;/author&gt;&lt;author&gt;Morris, T.&lt;/author&gt;&lt;/authors&gt;&lt;/contributors&gt;&lt;auth-address&gt;(Mayfield) Sunshine Coast Hospital and Health Service, Sunshine Coast, QLD, Australia&amp;#xD;(Nguyen, Smith, Morris) Persistent Pain Management Service, Nambour Hospital, Nambour, QLD, Australia&lt;/auth-address&gt;&lt;titles&gt;&lt;title&gt;The impact and value of a pharmacist within a persistent pain management service&lt;/title&gt;&lt;secondary-title&gt;Journal of Pharmacy Practice and Research&lt;/secondary-title&gt;&lt;/titles&gt;&lt;periodical&gt;&lt;full-title&gt;Journal of Pharmacy Practice and Research&lt;/full-title&gt;&lt;/periodical&gt;&lt;pages&gt;505-510&lt;/pages&gt;&lt;volume&gt;51(6)&lt;/volume&gt;&lt;dates&gt;&lt;year&gt;2021&lt;/year&gt;&lt;pub-dates&gt;&lt;date&gt;December&lt;/date&gt;&lt;/pub-dates&gt;&lt;/dates&gt;&lt;accession-num&gt;2014420098&lt;/accession-num&gt;&lt;urls&gt;&lt;related-urls&gt;&lt;url&gt;https://ovidsp.ovid.com/ovidweb.cgi?T=JS&amp;amp;CSC=Y&amp;amp;NEWS=N&amp;amp;PAGE=fulltext&amp;amp;D=emed22&amp;amp;AN=2014420098&lt;/url&gt;&lt;url&gt;https://libkey.io/libraries/528/openurl?genre=article&amp;amp;aulast=Mayfield&amp;amp;issn=1445-937X&amp;amp;title=Journal+of+Pharmacy+Practice+and+Research&amp;amp;atitle=The+impact+and+value+of+a+pharmacist+within+a+persistent+pain+management+service&amp;amp;volume=51&amp;amp;issue=6&amp;amp;spage=505&amp;amp;epage=510&amp;amp;date=2021&amp;amp;doi=10.1002%2Fjppr.1757&amp;amp;pmid=&amp;amp;sid=OVID:embase&lt;/url&gt;&lt;/related-urls&gt;&lt;/urls&gt;&lt;custom1&gt; Embase&lt;/custom1&gt;&lt;electronic-resource-num&gt;10.1002/jppr.1757&lt;/electronic-resource-num&gt;&lt;remote-database-name&gt;Embas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59)</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100% patient satisfaction.</w:t>
            </w:r>
          </w:p>
        </w:tc>
        <w:tc>
          <w:tcPr>
            <w:tcW w:w="0" w:type="auto"/>
            <w:shd w:val="clear" w:color="auto" w:fill="E2EFD9" w:themeFill="accent6" w:themeFillTint="33"/>
          </w:tcPr>
          <w:p w:rsidR="00394F7E" w:rsidRPr="00394F7E" w:rsidRDefault="00394F7E" w:rsidP="00394F7E">
            <w:pPr>
              <w:rPr>
                <w:lang w:val="en-GB"/>
              </w:rPr>
            </w:pPr>
            <w:r w:rsidRPr="00394F7E">
              <w:rPr>
                <w:lang w:val="en-GB"/>
              </w:rPr>
              <w:t>Significant reduction in MME</w:t>
            </w:r>
            <w:r w:rsidRPr="00394F7E">
              <w:rPr>
                <w:vertAlign w:val="superscript"/>
                <w:lang w:val="en-GB"/>
              </w:rPr>
              <w:t>3</w:t>
            </w:r>
            <w:r w:rsidRPr="00394F7E">
              <w:rPr>
                <w:lang w:val="en-GB"/>
              </w:rPr>
              <w:t xml:space="preserve"> (86.2 mg to 73.4 mg).</w:t>
            </w:r>
          </w:p>
          <w:p w:rsidR="00394F7E" w:rsidRPr="00394F7E" w:rsidRDefault="00394F7E" w:rsidP="00394F7E">
            <w:pPr>
              <w:rPr>
                <w:lang w:val="en-GB"/>
              </w:rPr>
            </w:pPr>
            <w:r w:rsidRPr="00394F7E">
              <w:rPr>
                <w:lang w:val="en-GB"/>
              </w:rPr>
              <w:t>4/5 GPs found recommendations clear and practical and valued them.</w:t>
            </w:r>
          </w:p>
        </w:tc>
        <w:tc>
          <w:tcPr>
            <w:tcW w:w="0" w:type="auto"/>
            <w:shd w:val="clear" w:color="auto" w:fill="E2EFD9" w:themeFill="accent6" w:themeFillTint="33"/>
          </w:tcPr>
          <w:p w:rsidR="00394F7E" w:rsidRPr="00394F7E" w:rsidRDefault="00394F7E" w:rsidP="00394F7E">
            <w:pPr>
              <w:rPr>
                <w:lang w:val="en-GB"/>
              </w:rPr>
            </w:pPr>
            <w:r w:rsidRPr="00394F7E">
              <w:rPr>
                <w:lang w:val="en-GB"/>
              </w:rPr>
              <w:t>Significant improvements in patient knowledg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3/3</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 xml:space="preserve">McDermott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06</w:t>
            </w:r>
          </w:p>
          <w:p w:rsidR="00394F7E" w:rsidRPr="00394F7E" w:rsidRDefault="00394F7E" w:rsidP="00394F7E">
            <w:pPr>
              <w:rPr>
                <w:rFonts w:cstheme="minorHAnsi"/>
                <w:lang w:val="en-GB"/>
              </w:rPr>
            </w:pPr>
            <w:r w:rsidRPr="00394F7E">
              <w:rPr>
                <w:rFonts w:cstheme="minorHAnsi"/>
                <w:lang w:val="en-GB"/>
              </w:rPr>
              <w:t xml:space="preserve">UK </w:t>
            </w:r>
            <w:r w:rsidRPr="00394F7E">
              <w:rPr>
                <w:rFonts w:cstheme="minorHAnsi"/>
                <w:lang w:val="en-GB"/>
              </w:rPr>
              <w:fldChar w:fldCharType="begin"/>
            </w:r>
            <w:r w:rsidRPr="00394F7E">
              <w:rPr>
                <w:rFonts w:cstheme="minorHAnsi"/>
                <w:lang w:val="en-GB"/>
              </w:rPr>
              <w:instrText xml:space="preserve"> ADDIN EN.CITE &lt;EndNote&gt;&lt;Cite&gt;&lt;Author&gt;McDermott&lt;/Author&gt;&lt;Year&gt;2006&lt;/Year&gt;&lt;RecNum&gt;47&lt;/RecNum&gt;&lt;DisplayText&gt;(60)&lt;/DisplayText&gt;&lt;record&gt;&lt;rec-number&gt;47&lt;/rec-number&gt;&lt;foreign-keys&gt;&lt;key app="EN" db-id="52x5fpwv8zf2riepp2g50pxw5zevse0re9v2" timestamp="1691051314"&gt;47&lt;/key&gt;&lt;/foreign-keys&gt;&lt;ref-type name="Journal Article"&gt;17&lt;/ref-type&gt;&lt;contributors&gt;&lt;authors&gt;&lt;author&gt;McDermott, M. E.&lt;/author&gt;&lt;author&gt;Smith, B. H.&lt;/author&gt;&lt;author&gt;Elliott, A. M.&lt;/author&gt;&lt;author&gt;Bond, C. M.&lt;/author&gt;&lt;author&gt;Hannaford, P. C.&lt;/author&gt;&lt;author&gt;Chambers, W. A.&lt;/author&gt;&lt;/authors&gt;&lt;/contributors&gt;&lt;auth-address&gt;McDermott, M Elaine. Pain Management clinic, Aberdeen Royal Infirmary, Aberdeen, UK. elaine.mcdermott@deveron.grampian.scot.nhs.uk&lt;/auth-address&gt;&lt;titles&gt;&lt;title&gt;The use of medication for chronic pain in primary care, and the potential for intervention by a practice-based pharmacist&lt;/title&gt;&lt;secondary-title&gt;Family Practice&lt;/secondary-title&gt;&lt;/titles&gt;&lt;periodical&gt;&lt;full-title&gt;Family Practice&lt;/full-title&gt;&lt;/periodical&gt;&lt;pages&gt;46-52&lt;/pages&gt;&lt;volume&gt;23&lt;/volume&gt;&lt;number&gt;1&lt;/number&gt;&lt;dates&gt;&lt;year&gt;2006&lt;/year&gt;&lt;/dates&gt;&lt;accession-num&gt;16107494&lt;/accession-num&gt;&lt;work-type&gt;Comparative Study&amp;#xD;Research Support, Non-U.S. Gov&amp;apos;t&lt;/work-type&gt;&lt;urls&gt;&lt;related-urls&gt;&lt;url&gt;https://ovidsp.ovid.com/ovidweb.cgi?T=JS&amp;amp;CSC=Y&amp;amp;NEWS=N&amp;amp;PAGE=fulltext&amp;amp;D=med6&amp;amp;AN=16107494&lt;/url&gt;&lt;url&gt;https://libkey.io/libraries/528/openurl?genre=article&amp;amp;aulast=McDermott&amp;amp;issn=0263-2136&amp;amp;title=Family+Practice&amp;amp;atitle=The+use+of+medication+for+chronic+pain+in+primary+care%2C+and+the+potential+for+intervention+by+a+practice-based+pharmacist.&amp;amp;volume=23&amp;amp;issue=1&amp;amp;spage=46&amp;amp;epage=52&amp;amp;date=2006&amp;amp;doi=10.1093%2Ffampra%2Fcmi068&amp;amp;pmid=16107494&amp;amp;sid=OVID:medline&lt;/url&gt;&lt;/related-urls&gt;&lt;/urls&gt;&lt;custom1&gt; Medline&lt;/custom1&gt;&lt;electronic-resource-num&gt;10.1093/fampra/cmi068&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60)</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o change in pain scores.</w:t>
            </w:r>
          </w:p>
        </w:tc>
        <w:tc>
          <w:tcPr>
            <w:tcW w:w="0" w:type="auto"/>
          </w:tcPr>
          <w:p w:rsidR="00394F7E" w:rsidRPr="00394F7E" w:rsidRDefault="00394F7E" w:rsidP="00394F7E">
            <w:pPr>
              <w:rPr>
                <w:lang w:val="en-GB"/>
              </w:rPr>
            </w:pPr>
            <w:r w:rsidRPr="00394F7E">
              <w:rPr>
                <w:lang w:val="en-GB"/>
              </w:rPr>
              <w:t>No change in physical function.</w:t>
            </w:r>
          </w:p>
        </w:tc>
        <w:tc>
          <w:tcPr>
            <w:tcW w:w="0" w:type="auto"/>
          </w:tcPr>
          <w:p w:rsidR="00394F7E" w:rsidRPr="00394F7E" w:rsidRDefault="00394F7E" w:rsidP="00394F7E">
            <w:pPr>
              <w:rPr>
                <w:lang w:val="en-GB"/>
              </w:rPr>
            </w:pPr>
            <w:r w:rsidRPr="00394F7E">
              <w:rPr>
                <w:lang w:val="en-GB"/>
              </w:rPr>
              <w:t>No change in mental health.</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192 interventions </w:t>
            </w:r>
            <w:proofErr w:type="gramStart"/>
            <w:r w:rsidRPr="00394F7E">
              <w:rPr>
                <w:lang w:val="en-GB"/>
              </w:rPr>
              <w:t>were made</w:t>
            </w:r>
            <w:proofErr w:type="gramEnd"/>
            <w:r w:rsidRPr="00394F7E">
              <w:rPr>
                <w:lang w:val="en-GB"/>
              </w:rPr>
              <w:t xml:space="preserve"> for 86% of patients (120/140), of which 77% (148/192) were execut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proofErr w:type="spellStart"/>
            <w:r w:rsidRPr="00394F7E">
              <w:rPr>
                <w:rFonts w:cstheme="minorHAnsi"/>
                <w:lang w:val="fr-CH"/>
              </w:rPr>
              <w:lastRenderedPageBreak/>
              <w:t>Mínguez</w:t>
            </w:r>
            <w:proofErr w:type="spellEnd"/>
            <w:r w:rsidRPr="00394F7E">
              <w:rPr>
                <w:rFonts w:cstheme="minorHAnsi"/>
                <w:lang w:val="fr-CH"/>
              </w:rPr>
              <w:t xml:space="preserve"> Martí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05</w:t>
            </w:r>
          </w:p>
          <w:p w:rsidR="00394F7E" w:rsidRPr="00394F7E" w:rsidRDefault="00394F7E" w:rsidP="00394F7E">
            <w:pPr>
              <w:rPr>
                <w:lang w:val="fr-CH"/>
              </w:rPr>
            </w:pPr>
            <w:r w:rsidRPr="00394F7E">
              <w:rPr>
                <w:rFonts w:cstheme="minorHAnsi"/>
                <w:lang w:val="fr-CH"/>
              </w:rPr>
              <w:t xml:space="preserve">Spain </w:t>
            </w:r>
            <w:r w:rsidRPr="00394F7E">
              <w:rPr>
                <w:rFonts w:cstheme="minorHAnsi"/>
                <w:lang w:val="en-GB"/>
              </w:rPr>
              <w:fldChar w:fldCharType="begin"/>
            </w:r>
            <w:r w:rsidRPr="00394F7E">
              <w:rPr>
                <w:rFonts w:cstheme="minorHAnsi"/>
                <w:lang w:val="fr-CH"/>
              </w:rPr>
              <w:instrText xml:space="preserve"> ADDIN EN.CITE &lt;EndNote&gt;&lt;Cite&gt;&lt;Author&gt;Minguez Marti&lt;/Author&gt;&lt;Year&gt;2005&lt;/Year&gt;&lt;RecNum&gt;48&lt;/RecNum&gt;&lt;DisplayText&gt;(61)&lt;/DisplayText&gt;&lt;record&gt;&lt;rec-number&gt;48&lt;/rec-number&gt;&lt;foreign-keys&gt;&lt;key app="EN" db-id="52x5fpwv8zf2riepp2g50pxw5zevse0re9v2" timestamp="1691051333"&gt;48&lt;/key&gt;&lt;/foreign-keys&gt;&lt;ref-type name="Journal Article"&gt;17&lt;/ref-type&gt;&lt;contributors&gt;&lt;authors&gt;&lt;author&gt;Minguez Marti, A.&lt;/author&gt;&lt;author&gt;Cerda Olmedo, G.&lt;/author&gt;&lt;author&gt;Valia Vera, J. C.&lt;/author&gt;&lt;author&gt;Lopez Alaracon, M. D.&lt;/author&gt;&lt;author&gt;Mosalve Dolz, V.&lt;/author&gt;&lt;author&gt;de Andres Ibanez, J.&lt;/author&gt;&lt;/authors&gt;&lt;/contributors&gt;&lt;auth-address&gt;Minguez Marti, A. Unidad Multidisciplinar de Tratamiento de Dolor, Consorcio Hospital General Universitario de Valencia. minguez_ana@gva.es&lt;/auth-address&gt;&lt;titles&gt;&lt;title&gt;[Effectiveness of a pharmaceutical care unit for the control of severe chronic pain]&lt;/title&gt;&lt;secondary-title&gt;Farmacia Hospitalaria&lt;/secondary-title&gt;&lt;/titles&gt;&lt;periodical&gt;&lt;full-title&gt;Farmacia Hospitalaria&lt;/full-title&gt;&lt;/periodical&gt;&lt;pages&gt;37-42&lt;/pages&gt;&lt;volume&gt;29&lt;/volume&gt;&lt;number&gt;1&lt;/number&gt;&lt;dates&gt;&lt;year&gt;2005&lt;/year&gt;&lt;/dates&gt;&lt;accession-num&gt;15773801&lt;/accession-num&gt;&lt;urls&gt;&lt;related-urls&gt;&lt;url&gt;https://ovidsp.ovid.com/ovidweb.cgi?T=JS&amp;amp;CSC=Y&amp;amp;NEWS=N&amp;amp;PAGE=fulltext&amp;amp;D=med6&amp;amp;AN=15773801&lt;/url&gt;&lt;url&gt;https://libkey.io/libraries/528/openurl?genre=article&amp;amp;aulast=Minguez+Marti&amp;amp;issn=1130-6343&amp;amp;title=Farmacia+Hospitalaria&amp;amp;atitle=Efectividad+de+una+consulta+de+atencion+farmaceutica+para+el+control+del+dolor+cronico+severo.&amp;amp;volume=29&amp;amp;issue=1&amp;amp;spage=37&amp;amp;epage=42&amp;amp;date=2005&amp;amp;doi=10.1016%2Fs1130-6343%2805%2973634-5&amp;amp;pmid=15773801&amp;amp;sid=OVID:medline&lt;/url&gt;&lt;/related-urls&gt;&lt;/urls&gt;&lt;custom1&gt; Medline&lt;/custom1&gt;&lt;electronic-resource-num&gt;10.1016/S1130-6343(05)73634-5&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fr-CH"/>
              </w:rPr>
              <w:t>(61)</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75% of patients (113/150) were able to up-titrate their dose (MME</w:t>
            </w:r>
            <w:r w:rsidRPr="00394F7E">
              <w:rPr>
                <w:vertAlign w:val="superscript"/>
                <w:lang w:val="en-GB"/>
              </w:rPr>
              <w:t>3</w:t>
            </w:r>
            <w:r w:rsidRPr="00394F7E">
              <w:rPr>
                <w:lang w:val="en-GB"/>
              </w:rPr>
              <w:t xml:space="preserve"> 22.3 mg). 25% (37/150) discontinued, mainly due to opioid intoleranc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 xml:space="preserve">Norman J.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17</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Ob3JtYW48L0F1dGhvcj48WWVhcj4yMDE3PC9ZZWFyPjxS
ZWNOdW0+NTA8L1JlY051bT48RGlzcGxheVRleHQ+KDYzKTwvRGlzcGxheVRleHQ+PHJlY29yZD48
cmVjLW51bWJlcj41MDwvcmVjLW51bWJlcj48Zm9yZWlnbi1rZXlzPjxrZXkgYXBwPSJFTiIgZGIt
aWQ9IjUyeDVmcHd2OHpmMnJpZXBwMmc1MHB4dzV6ZXZzZTByZTl2MiIgdGltZXN0YW1wPSIxNjkx
MDUxMzc5Ij41MDwva2V5PjwvZm9yZWlnbi1rZXlzPjxyZWYtdHlwZSBuYW1lPSJKb3VybmFsIEFy
dGljbGUiPjE3PC9yZWYtdHlwZT48Y29udHJpYnV0b3JzPjxhdXRob3JzPjxhdXRob3I+Tm9ybWFu
LCBKLiBMLjwvYXV0aG9yPjxhdXRob3I+S3JvZWhsLCBNLiBFLjwvYXV0aG9yPjxhdXRob3I+TGFt
LCBILiBNLjwvYXV0aG9yPjxhdXRob3I+TGV3aXMsIEMuIEwuPC9hdXRob3I+PGF1dGhvcj5NaXRj
aGVsbCwgQy4gTi48L2F1dGhvcj48YXV0aG9yPk8mYXBvcztCcnlhbnQsIEMuIEwuPC9hdXRob3I+
PGF1dGhvcj5Ucmlua2xleSwgSy4gRS48L2F1dGhvcj48L2F1dGhvcnM+PC9jb250cmlidXRvcnM+
PGF1dGgtYWRkcmVzcz5Ob3JtYW4sIEplc3NpY2EgTC4gVW5pdmVyc2l0eSBvZiBDb2xvcmFkbyBT
Y2hvb2wgb2YgUGhhcm1hY3ksIEF1cm9yYSwgQ08uJiN4RDtLcm9laGwsIE1pcmFuZGEgRS4gRGVw
YXJ0bWVudCBvZiBCaW9zdGF0aXN0aWNzIGFuZCBJbmZvcm1hdGljcywgQ29sb3JhZG8gU2Nob29s
IG9mIFB1YmxpYyBIZWFsdGgsIFVuaXZlcnNpdHkgb2YgQ29sb3JhZG8sIEF1cm9yYSwgQ08uJiN4
RDtMYW0sIEh1b25nIE1pbmR5LiBVbml2ZXJzaXR5IG9mIENvbG9yYWRvIFNjaG9vbCBvZiBNZWRp
Y2luZSwgQXVyb3JhLCBDTy4mI3hEO0xld2lzLCBDYXJtZW4gTC4gQXNzb2NpYXRlIFByb2Zlc3Nv
ciwgVW5pdmVyc2l0eSBvZiBDb2xvcmFkbyBTY2hvb2wgb2YgTWVkaWNpbmUsIEF1cm9yYSwgQ08u
JiN4RDtNaXRjaGVsbCwgQ2hlbHNlYSBOLiBVbml2ZXJzaXR5IG9mIENvbG9yYWRvIFNjaG9vbCBv
ZiBQaGFybWFjeSwgQXVyb3JhLCBDTy4mI3hEO08mYXBvcztCcnlhbnQsIENpbmR5IEwuIFVuaXZl
cnNpdHkgb2YgQ29sb3JhZG8gU2Nob29sIG9mIFBoYXJtYWN5LCBBdXJvcmEsIENPLiYjeEQ7VHJp
bmtsZXksIEthdHkgRS4gVW5pdmVyc2l0eSBvZiBDb2xvcmFkbyBTY2hvb2xzIG9mIFBoYXJtYWN5
IGFuZCBNZWRpY2luZSwgQXVyb3JhLCBDTy4ga2F0eS50cmlua2xleUB1Y2RlbnZlci5lZHUuPC9h
dXRoLWFkZHJlc3M+PHRpdGxlcz48dGl0bGU+SW1wbGVtZW50YXRpb24gb2YgYSBwaGFybWFjaXN0
LW1hbmFnZWQgY2xpbmljIGZvciBwYXRpZW50cyB3aXRoIGNocm9uaWMgbm9ubWFsaWduYW50IHBh
aW48L3RpdGxlPjxzZWNvbmRhcnktdGl0bGU+QW1lcmljYW4gSm91cm5hbCBvZiBIZWFsdGgtU3lz
dGVtIFBoYXJtYWN5PC9zZWNvbmRhcnktdGl0bGU+PC90aXRsZXM+PHBlcmlvZGljYWw+PGZ1bGwt
dGl0bGU+QW1lcmljYW4gSm91cm5hbCBvZiBIZWFsdGgtU3lzdGVtIFBoYXJtYWN5PC9mdWxsLXRp
dGxlPjwvcGVyaW9kaWNhbD48cGFnZXM+MTIyOS0xMjM1PC9wYWdlcz48dm9sdW1lPjc0PC92b2x1
bWU+PG51bWJlcj4xNjwvbnVtYmVyPjxkYXRlcz48eWVhcj4yMDE3PC95ZWFyPjwvZGF0ZXM+PGFj
Y2Vzc2lvbi1udW0+Mjg3OTAwNzU8L2FjY2Vzc2lvbi1udW0+PHVybHM+PHJlbGF0ZWQtdXJscz48
dXJsPmh0dHBzOi8vb3ZpZHNwLm92aWQuY29tL292aWR3ZWIuY2dpP1Q9SlMmYW1wO0NTQz1ZJmFt
cDtORVdTPU4mYW1wO1BBR0U9ZnVsbHRleHQmYW1wO0Q9bWVkMTQmYW1wO0FOPTI4NzkwMDc1PC91
cmw+PHVybD5odHRwczovL2xpYmtleS5pby9saWJyYXJpZXMvNTI4L29wZW51cmw/Z2VucmU9YXJ0
aWNsZSZhbXA7YXVsYXN0PU5vcm1hbiZhbXA7aXNzbj0xMDc5LTIwODImYW1wO3RpdGxlPUFtZXJp
Y2FuK0pvdXJuYWwrb2YrSGVhbHRoLVN5c3RlbStQaGFybWFjeSZhbXA7YXRpdGxlPUltcGxlbWVu
dGF0aW9uK29mK2ErcGhhcm1hY2lzdC1tYW5hZ2VkK2NsaW5pYytmb3IrcGF0aWVudHMrd2l0aCtj
aHJvbmljK25vbm1hbGlnbmFudCtwYWluLiZhbXA7dm9sdW1lPTc0JmFtcDtpc3N1ZT0xNiZhbXA7
c3BhZ2U9MTIyOSZhbXA7ZXBhZ2U9MTIzNSZhbXA7ZGF0ZT0yMDE3JmFtcDtkb2k9MTAuMjE0NiUy
RmFqaHAxNjAyOTQmYW1wO3BtaWQ9Mjg3OTAwNzUmYW1wO3NpZD1PVklEOm1lZGxpbmU8L3VybD48
L3JlbGF0ZWQtdXJscz48L3VybHM+PGN1c3RvbTE+IE1lZGxpbmU8L2N1c3RvbTE+PGVsZWN0cm9u
aWMtcmVzb3VyY2UtbnVtPjEwLjIxNDYvYWpocDE2MDI5NDwvZWxlY3Ryb25pYy1yZXNvdXJjZS1u
dW0+PHJlbW90ZS1kYXRhYmFzZS1uYW1lPk1FRExJTkU8L3JlbW90ZS1kYXRhYmFzZS1uYW1lPjxy
ZW1vdGUtZGF0YWJhc2UtcHJvdmlkZXI+T3ZpZCBUZWNobm9sb2dpZXM8L3JlbW90ZS1kYXRhYmFz
ZS1wcm92aWRlcj48L3JlY29yZD48L0NpdGU+PC9FbmROb3RlPn==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Ob3JtYW48L0F1dGhvcj48WWVhcj4yMDE3PC9ZZWFyPjxS
ZWNOdW0+NTA8L1JlY051bT48RGlzcGxheVRleHQ+KDYzKTwvRGlzcGxheVRleHQ+PHJlY29yZD48
cmVjLW51bWJlcj41MDwvcmVjLW51bWJlcj48Zm9yZWlnbi1rZXlzPjxrZXkgYXBwPSJFTiIgZGIt
aWQ9IjUyeDVmcHd2OHpmMnJpZXBwMmc1MHB4dzV6ZXZzZTByZTl2MiIgdGltZXN0YW1wPSIxNjkx
MDUxMzc5Ij41MDwva2V5PjwvZm9yZWlnbi1rZXlzPjxyZWYtdHlwZSBuYW1lPSJKb3VybmFsIEFy
dGljbGUiPjE3PC9yZWYtdHlwZT48Y29udHJpYnV0b3JzPjxhdXRob3JzPjxhdXRob3I+Tm9ybWFu
LCBKLiBMLjwvYXV0aG9yPjxhdXRob3I+S3JvZWhsLCBNLiBFLjwvYXV0aG9yPjxhdXRob3I+TGFt
LCBILiBNLjwvYXV0aG9yPjxhdXRob3I+TGV3aXMsIEMuIEwuPC9hdXRob3I+PGF1dGhvcj5NaXRj
aGVsbCwgQy4gTi48L2F1dGhvcj48YXV0aG9yPk8mYXBvcztCcnlhbnQsIEMuIEwuPC9hdXRob3I+
PGF1dGhvcj5Ucmlua2xleSwgSy4gRS48L2F1dGhvcj48L2F1dGhvcnM+PC9jb250cmlidXRvcnM+
PGF1dGgtYWRkcmVzcz5Ob3JtYW4sIEplc3NpY2EgTC4gVW5pdmVyc2l0eSBvZiBDb2xvcmFkbyBT
Y2hvb2wgb2YgUGhhcm1hY3ksIEF1cm9yYSwgQ08uJiN4RDtLcm9laGwsIE1pcmFuZGEgRS4gRGVw
YXJ0bWVudCBvZiBCaW9zdGF0aXN0aWNzIGFuZCBJbmZvcm1hdGljcywgQ29sb3JhZG8gU2Nob29s
IG9mIFB1YmxpYyBIZWFsdGgsIFVuaXZlcnNpdHkgb2YgQ29sb3JhZG8sIEF1cm9yYSwgQ08uJiN4
RDtMYW0sIEh1b25nIE1pbmR5LiBVbml2ZXJzaXR5IG9mIENvbG9yYWRvIFNjaG9vbCBvZiBNZWRp
Y2luZSwgQXVyb3JhLCBDTy4mI3hEO0xld2lzLCBDYXJtZW4gTC4gQXNzb2NpYXRlIFByb2Zlc3Nv
ciwgVW5pdmVyc2l0eSBvZiBDb2xvcmFkbyBTY2hvb2wgb2YgTWVkaWNpbmUsIEF1cm9yYSwgQ08u
JiN4RDtNaXRjaGVsbCwgQ2hlbHNlYSBOLiBVbml2ZXJzaXR5IG9mIENvbG9yYWRvIFNjaG9vbCBv
ZiBQaGFybWFjeSwgQXVyb3JhLCBDTy4mI3hEO08mYXBvcztCcnlhbnQsIENpbmR5IEwuIFVuaXZl
cnNpdHkgb2YgQ29sb3JhZG8gU2Nob29sIG9mIFBoYXJtYWN5LCBBdXJvcmEsIENPLiYjeEQ7VHJp
bmtsZXksIEthdHkgRS4gVW5pdmVyc2l0eSBvZiBDb2xvcmFkbyBTY2hvb2xzIG9mIFBoYXJtYWN5
IGFuZCBNZWRpY2luZSwgQXVyb3JhLCBDTy4ga2F0eS50cmlua2xleUB1Y2RlbnZlci5lZHUuPC9h
dXRoLWFkZHJlc3M+PHRpdGxlcz48dGl0bGU+SW1wbGVtZW50YXRpb24gb2YgYSBwaGFybWFjaXN0
LW1hbmFnZWQgY2xpbmljIGZvciBwYXRpZW50cyB3aXRoIGNocm9uaWMgbm9ubWFsaWduYW50IHBh
aW48L3RpdGxlPjxzZWNvbmRhcnktdGl0bGU+QW1lcmljYW4gSm91cm5hbCBvZiBIZWFsdGgtU3lz
dGVtIFBoYXJtYWN5PC9zZWNvbmRhcnktdGl0bGU+PC90aXRsZXM+PHBlcmlvZGljYWw+PGZ1bGwt
dGl0bGU+QW1lcmljYW4gSm91cm5hbCBvZiBIZWFsdGgtU3lzdGVtIFBoYXJtYWN5PC9mdWxsLXRp
dGxlPjwvcGVyaW9kaWNhbD48cGFnZXM+MTIyOS0xMjM1PC9wYWdlcz48dm9sdW1lPjc0PC92b2x1
bWU+PG51bWJlcj4xNjwvbnVtYmVyPjxkYXRlcz48eWVhcj4yMDE3PC95ZWFyPjwvZGF0ZXM+PGFj
Y2Vzc2lvbi1udW0+Mjg3OTAwNzU8L2FjY2Vzc2lvbi1udW0+PHVybHM+PHJlbGF0ZWQtdXJscz48
dXJsPmh0dHBzOi8vb3ZpZHNwLm92aWQuY29tL292aWR3ZWIuY2dpP1Q9SlMmYW1wO0NTQz1ZJmFt
cDtORVdTPU4mYW1wO1BBR0U9ZnVsbHRleHQmYW1wO0Q9bWVkMTQmYW1wO0FOPTI4NzkwMDc1PC91
cmw+PHVybD5odHRwczovL2xpYmtleS5pby9saWJyYXJpZXMvNTI4L29wZW51cmw/Z2VucmU9YXJ0
aWNsZSZhbXA7YXVsYXN0PU5vcm1hbiZhbXA7aXNzbj0xMDc5LTIwODImYW1wO3RpdGxlPUFtZXJp
Y2FuK0pvdXJuYWwrb2YrSGVhbHRoLVN5c3RlbStQaGFybWFjeSZhbXA7YXRpdGxlPUltcGxlbWVu
dGF0aW9uK29mK2ErcGhhcm1hY2lzdC1tYW5hZ2VkK2NsaW5pYytmb3IrcGF0aWVudHMrd2l0aCtj
aHJvbmljK25vbm1hbGlnbmFudCtwYWluLiZhbXA7dm9sdW1lPTc0JmFtcDtpc3N1ZT0xNiZhbXA7
c3BhZ2U9MTIyOSZhbXA7ZXBhZ2U9MTIzNSZhbXA7ZGF0ZT0yMDE3JmFtcDtkb2k9MTAuMjE0NiUy
RmFqaHAxNjAyOTQmYW1wO3BtaWQ9Mjg3OTAwNzUmYW1wO3NpZD1PVklEOm1lZGxpbmU8L3VybD48
L3JlbGF0ZWQtdXJscz48L3VybHM+PGN1c3RvbTE+IE1lZGxpbmU8L2N1c3RvbTE+PGVsZWN0cm9u
aWMtcmVzb3VyY2UtbnVtPjEwLjIxNDYvYWpocDE2MDI5NDwvZWxlY3Ryb25pYy1yZXNvdXJjZS1u
dW0+PHJlbW90ZS1kYXRhYmFzZS1uYW1lPk1FRExJTkU8L3JlbW90ZS1kYXRhYmFzZS1uYW1lPjxy
ZW1vdGUtZGF0YWJhc2UtcHJvdmlkZXI+T3ZpZCBUZWNobm9sb2dpZXM8L3JlbW90ZS1kYXRhYmFz
ZS1wcm92aWRlcj48L3JlY29yZD48L0NpdGU+PC9FbmROb3RlPn==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63)</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0/0</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Petkova</w:t>
            </w:r>
            <w:proofErr w:type="spellEnd"/>
            <w:r w:rsidRPr="00394F7E">
              <w:rPr>
                <w:rFonts w:cstheme="minorHAnsi"/>
                <w:lang w:val="en-GB"/>
              </w:rPr>
              <w:t xml:space="preserve"> V.</w:t>
            </w:r>
          </w:p>
          <w:p w:rsidR="00394F7E" w:rsidRPr="00394F7E" w:rsidRDefault="00394F7E" w:rsidP="00394F7E">
            <w:pPr>
              <w:rPr>
                <w:rFonts w:cstheme="minorHAnsi"/>
                <w:lang w:val="en-GB"/>
              </w:rPr>
            </w:pPr>
            <w:r w:rsidRPr="00394F7E">
              <w:rPr>
                <w:rFonts w:cstheme="minorHAnsi"/>
                <w:lang w:val="en-GB"/>
              </w:rPr>
              <w:t>2009</w:t>
            </w:r>
          </w:p>
          <w:p w:rsidR="00394F7E" w:rsidRPr="00394F7E" w:rsidRDefault="00394F7E" w:rsidP="00394F7E">
            <w:pPr>
              <w:rPr>
                <w:rFonts w:cstheme="minorHAnsi"/>
                <w:lang w:val="en-GB"/>
              </w:rPr>
            </w:pPr>
            <w:r w:rsidRPr="00394F7E">
              <w:rPr>
                <w:rFonts w:cstheme="minorHAnsi"/>
                <w:lang w:val="en-GB"/>
              </w:rPr>
              <w:t xml:space="preserve">Bulgaria </w:t>
            </w:r>
            <w:r w:rsidRPr="00394F7E">
              <w:rPr>
                <w:rFonts w:cstheme="minorHAnsi"/>
                <w:lang w:val="en-GB"/>
              </w:rPr>
              <w:fldChar w:fldCharType="begin"/>
            </w:r>
            <w:r w:rsidRPr="00394F7E">
              <w:rPr>
                <w:rFonts w:cstheme="minorHAnsi"/>
                <w:lang w:val="en-GB"/>
              </w:rPr>
              <w:instrText xml:space="preserve"> ADDIN EN.CITE &lt;EndNote&gt;&lt;Cite&gt;&lt;Author&gt;Petkova&lt;/Author&gt;&lt;Year&gt;2009&lt;/Year&gt;&lt;RecNum&gt;62&lt;/RecNum&gt;&lt;DisplayText&gt;(64)&lt;/DisplayText&gt;&lt;record&gt;&lt;rec-number&gt;62&lt;/rec-number&gt;&lt;foreign-keys&gt;&lt;key app="EN" db-id="52x5fpwv8zf2riepp2g50pxw5zevse0re9v2" timestamp="1691135053"&gt;62&lt;/key&gt;&lt;/foreign-keys&gt;&lt;ref-type name="Journal Article"&gt;17&lt;/ref-type&gt;&lt;contributors&gt;&lt;authors&gt;&lt;author&gt;Petkova, V. B.&lt;/author&gt;&lt;/authors&gt;&lt;/contributors&gt;&lt;auth-address&gt;Department of Social Pharmacy, Faculty of Pharmacy, Medical University-Sofia . ( Bulgaria ).&lt;/auth-address&gt;&lt;titles&gt;&lt;title&gt;Education for arthritis patients: a community pharmacy based pilot project&lt;/title&gt;&lt;secondary-title&gt;Pharm Pract (Granada)&lt;/secondary-title&gt;&lt;/titles&gt;&lt;periodical&gt;&lt;full-title&gt;Pharm Pract (Granada)&lt;/full-title&gt;&lt;/periodical&gt;&lt;pages&gt;88-93&lt;/pages&gt;&lt;volume&gt;7&lt;/volume&gt;&lt;number&gt;2&lt;/number&gt;&lt;edition&gt;2009/04/01&lt;/edition&gt;&lt;keywords&gt;&lt;keyword&gt;Arthritis&lt;/keyword&gt;&lt;keyword&gt;Bulgaria&lt;/keyword&gt;&lt;keyword&gt;Community Pharmacy Services&lt;/keyword&gt;&lt;keyword&gt;Patient Education as Topic&lt;/keyword&gt;&lt;/keywords&gt;&lt;dates&gt;&lt;year&gt;2009&lt;/year&gt;&lt;pub-dates&gt;&lt;date&gt;Apr&lt;/date&gt;&lt;/pub-dates&gt;&lt;/dates&gt;&lt;isbn&gt;1885-642X (Print)&amp;#xD;1885-642x&lt;/isbn&gt;&lt;accession-num&gt;25152783&lt;/accession-num&gt;&lt;urls&gt;&lt;/urls&gt;&lt;custom2&gt;PMC4139745&lt;/custom2&gt;&lt;electronic-resource-num&gt;10.4321/s1886-36552009000200004&lt;/electronic-resource-num&gt;&lt;remote-database-provider&gt;NLM&lt;/remote-database-provider&gt;&lt;language&gt;eng&lt;/language&gt;&lt;/record&gt;&lt;/Cite&gt;&lt;/EndNote&gt;</w:instrText>
            </w:r>
            <w:r w:rsidRPr="00394F7E">
              <w:rPr>
                <w:rFonts w:cstheme="minorHAnsi"/>
                <w:lang w:val="en-GB"/>
              </w:rPr>
              <w:fldChar w:fldCharType="separate"/>
            </w:r>
            <w:r w:rsidRPr="00394F7E">
              <w:rPr>
                <w:rFonts w:cstheme="minorHAnsi"/>
                <w:lang w:val="en-GB"/>
              </w:rPr>
              <w:t>(64)</w:t>
            </w:r>
            <w:r w:rsidRPr="00394F7E">
              <w:rPr>
                <w:rFonts w:cstheme="minorHAnsi"/>
                <w:lang w:val="en-GB"/>
              </w:rPr>
              <w:fldChar w:fldCharType="end"/>
            </w:r>
            <w:r w:rsidRPr="00394F7E">
              <w:rPr>
                <w:rFonts w:cstheme="minorHAnsi"/>
                <w:lang w:val="en-GB"/>
              </w:rPr>
              <w:tab/>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Decrease in pain severity compared to controls.</w:t>
            </w:r>
          </w:p>
        </w:tc>
        <w:tc>
          <w:tcPr>
            <w:tcW w:w="0" w:type="auto"/>
          </w:tcPr>
          <w:p w:rsidR="00394F7E" w:rsidRPr="00394F7E" w:rsidRDefault="00394F7E" w:rsidP="00394F7E">
            <w:pPr>
              <w:rPr>
                <w:lang w:val="en-GB"/>
              </w:rPr>
            </w:pPr>
            <w:r w:rsidRPr="00394F7E">
              <w:rPr>
                <w:lang w:val="en-GB"/>
              </w:rPr>
              <w:t>No changes in physical function.</w:t>
            </w:r>
          </w:p>
        </w:tc>
        <w:tc>
          <w:tcPr>
            <w:tcW w:w="0" w:type="auto"/>
          </w:tcPr>
          <w:p w:rsidR="00394F7E" w:rsidRPr="00394F7E" w:rsidRDefault="00394F7E" w:rsidP="00394F7E">
            <w:pPr>
              <w:rPr>
                <w:lang w:val="en-GB"/>
              </w:rPr>
            </w:pPr>
            <w:r w:rsidRPr="00394F7E">
              <w:rPr>
                <w:lang w:val="en-GB"/>
              </w:rPr>
              <w:t>No changes in enjoyment of life or mood.</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were satisfied with pharmacy services.</w:t>
            </w:r>
          </w:p>
        </w:tc>
        <w:tc>
          <w:tcPr>
            <w:tcW w:w="0" w:type="auto"/>
            <w:shd w:val="clear" w:color="auto" w:fill="E2EFD9" w:themeFill="accent6" w:themeFillTint="33"/>
          </w:tcPr>
          <w:p w:rsidR="00394F7E" w:rsidRPr="00394F7E" w:rsidRDefault="00394F7E" w:rsidP="00394F7E">
            <w:pPr>
              <w:rPr>
                <w:lang w:val="en-GB"/>
              </w:rPr>
            </w:pPr>
            <w:r w:rsidRPr="00394F7E">
              <w:rPr>
                <w:lang w:val="en-GB"/>
              </w:rPr>
              <w:t>Fewer visits to physicians than the controls.</w:t>
            </w:r>
          </w:p>
          <w:p w:rsidR="00394F7E" w:rsidRPr="00394F7E" w:rsidRDefault="00394F7E" w:rsidP="00394F7E">
            <w:pPr>
              <w:rPr>
                <w:lang w:val="en-GB"/>
              </w:rPr>
            </w:pPr>
            <w:r w:rsidRPr="00394F7E">
              <w:rPr>
                <w:lang w:val="en-GB"/>
              </w:rPr>
              <w:t>Fewer ADEs</w:t>
            </w:r>
            <w:r w:rsidRPr="00394F7E">
              <w:rPr>
                <w:vertAlign w:val="superscript"/>
                <w:lang w:val="en-GB"/>
              </w:rPr>
              <w:t>2</w:t>
            </w:r>
            <w:r w:rsidRPr="00394F7E">
              <w:rPr>
                <w:lang w:val="en-GB"/>
              </w:rPr>
              <w:t xml:space="preserve"> than controls.</w:t>
            </w:r>
          </w:p>
        </w:tc>
        <w:tc>
          <w:tcPr>
            <w:tcW w:w="0" w:type="auto"/>
            <w:shd w:val="clear" w:color="auto" w:fill="E2EFD9" w:themeFill="accent6" w:themeFillTint="33"/>
          </w:tcPr>
          <w:p w:rsidR="00394F7E" w:rsidRPr="00394F7E" w:rsidRDefault="00394F7E" w:rsidP="00394F7E">
            <w:pPr>
              <w:rPr>
                <w:lang w:val="en-GB"/>
              </w:rPr>
            </w:pPr>
            <w:r w:rsidRPr="00394F7E">
              <w:rPr>
                <w:lang w:val="en-GB"/>
              </w:rPr>
              <w:t>More compliant with therapy than controls.</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4/6</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r w:rsidRPr="00394F7E">
              <w:rPr>
                <w:rFonts w:cstheme="minorHAnsi"/>
                <w:lang w:val="en-GB"/>
              </w:rPr>
              <w:t xml:space="preserve">Read R.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1998</w:t>
            </w:r>
          </w:p>
          <w:p w:rsidR="00394F7E" w:rsidRPr="00394F7E" w:rsidRDefault="00394F7E" w:rsidP="00394F7E">
            <w:pPr>
              <w:rPr>
                <w:rFonts w:cstheme="minorHAnsi"/>
                <w:lang w:val="en-GB"/>
              </w:rPr>
            </w:pPr>
            <w:r w:rsidRPr="00394F7E">
              <w:rPr>
                <w:rFonts w:cstheme="minorHAnsi"/>
                <w:lang w:val="en-GB"/>
              </w:rPr>
              <w:t xml:space="preserve">UK </w:t>
            </w:r>
            <w:r w:rsidRPr="00394F7E">
              <w:rPr>
                <w:rFonts w:cstheme="minorHAnsi"/>
                <w:lang w:val="en-GB"/>
              </w:rPr>
              <w:fldChar w:fldCharType="begin"/>
            </w:r>
            <w:r w:rsidRPr="00394F7E">
              <w:rPr>
                <w:rFonts w:cstheme="minorHAnsi"/>
                <w:lang w:val="en-GB"/>
              </w:rPr>
              <w:instrText xml:space="preserve"> ADDIN EN.CITE &lt;EndNote&gt;&lt;Cite&gt;&lt;Author&gt;Read&lt;/Author&gt;&lt;Year&gt;1998&lt;/Year&gt;&lt;RecNum&gt;52&lt;/RecNum&gt;&lt;DisplayText&gt;(65)&lt;/DisplayText&gt;&lt;record&gt;&lt;rec-number&gt;52&lt;/rec-number&gt;&lt;foreign-keys&gt;&lt;key app="EN" db-id="52x5fpwv8zf2riepp2g50pxw5zevse0re9v2" timestamp="1691051460"&gt;52&lt;/key&gt;&lt;/foreign-keys&gt;&lt;ref-type name="Journal Article"&gt;17&lt;/ref-type&gt;&lt;contributors&gt;&lt;authors&gt;&lt;author&gt;Read, R. W.&lt;/author&gt;&lt;author&gt;Krska, J.&lt;/author&gt;&lt;/authors&gt;&lt;/contributors&gt;&lt;auth-address&gt;(Read, Krska) Pharmacy Practice Research Unit, School of Pharmacy, Robert Gordon University, Aberdeen, AB10 1FR, United Kingdom&lt;/auth-address&gt;&lt;titles&gt;&lt;title&gt;Targeted medication review: Patients in the community with chronic pain&lt;/title&gt;&lt;secondary-title&gt;International Journal of Pharmacy Practice&lt;/secondary-title&gt;&lt;/titles&gt;&lt;periodical&gt;&lt;full-title&gt;International Journal of Pharmacy Practice&lt;/full-title&gt;&lt;/periodical&gt;&lt;pages&gt;216-222&lt;/pages&gt;&lt;volume&gt;6(4)&lt;/volume&gt;&lt;dates&gt;&lt;year&gt;1998&lt;/year&gt;&lt;pub-dates&gt;&lt;date&gt;December&lt;/date&gt;&lt;/pub-dates&gt;&lt;/dates&gt;&lt;accession-num&gt;29037511&lt;/accession-num&gt;&lt;urls&gt;&lt;related-urls&gt;&lt;url&gt;https://ovidsp.ovid.com/ovidweb.cgi?T=JS&amp;amp;CSC=Y&amp;amp;NEWS=N&amp;amp;PAGE=fulltext&amp;amp;D=emed6&amp;amp;AN=29037511&lt;/url&gt;&lt;url&gt;https://libkey.io/libraries/528/openurl?genre=article&amp;amp;aulast=Read&amp;amp;issn=0961-7671&amp;amp;title=International+Journal+of+Pharmacy+Practice&amp;amp;atitle=Targeted+medication+review%3A+Patients+in+the+community+with+chronic+pain&amp;amp;volume=6&amp;amp;issue=4&amp;amp;spage=216&amp;amp;epage=222&amp;amp;date=1998&amp;amp;doi=10.1111%2Fj.2042-7174.1998.tb00940.x&amp;amp;pmid=&amp;amp;sid=OVID:embase&lt;/url&gt;&lt;/related-urls&gt;&lt;/urls&gt;&lt;custom1&gt; Embase&lt;/custom1&gt;&lt;electronic-resource-num&gt;10.1111/j.2042-7174.1998.tb00940.x&lt;/electronic-resource-num&gt;&lt;remote-database-name&gt;Embas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65)</w:t>
            </w:r>
            <w:r w:rsidRPr="00394F7E">
              <w:rPr>
                <w:rFonts w:cstheme="minorHAnsi"/>
                <w:lang w:val="en-GB"/>
              </w:rPr>
              <w:fldChar w:fldCharType="end"/>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Among 14 patients with follow-up, 9 had improved pai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Of 28 patients with poor outcomes, 24 had changes proposed to their physicia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2</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r w:rsidRPr="00394F7E">
              <w:rPr>
                <w:rFonts w:cstheme="minorHAnsi"/>
                <w:lang w:val="fr-CH"/>
              </w:rPr>
              <w:lastRenderedPageBreak/>
              <w:t xml:space="preserve">Richet E.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 xml:space="preserve">2022 France </w:t>
            </w:r>
            <w:r w:rsidRPr="00394F7E">
              <w:rPr>
                <w:rFonts w:cstheme="minorHAnsi"/>
                <w:lang w:val="en-GB"/>
              </w:rPr>
              <w:fldChar w:fldCharType="begin">
                <w:fldData xml:space="preserve">PEVuZE5vdGU+PENpdGU+PEF1dGhvcj5SaWNoZXQ8L0F1dGhvcj48WWVhcj4yMDIyPC9ZZWFyPjxS
ZWNOdW0+NTM8L1JlY051bT48RGlzcGxheVRleHQ+KDY2KTwvRGlzcGxheVRleHQ+PHJlY29yZD48
cmVjLW51bWJlcj41MzwvcmVjLW51bWJlcj48Zm9yZWlnbi1rZXlzPjxrZXkgYXBwPSJFTiIgZGIt
aWQ9IjUyeDVmcHd2OHpmMnJpZXBwMmc1MHB4dzV6ZXZzZTByZTl2MiIgdGltZXN0YW1wPSIxNjkx
MDUxNDg3Ij41Mzwva2V5PjwvZm9yZWlnbi1rZXlzPjxyZWYtdHlwZSBuYW1lPSJKb3VybmFsIEFy
dGljbGUiPjE3PC9yZWYtdHlwZT48Y29udHJpYnV0b3JzPjxhdXRob3JzPjxhdXRob3I+UmljaGV0
LCBFLjwvYXV0aG9yPjxhdXRob3I+RmVycmV0LCBMLjwvYXV0aG9yPjxhdXRob3I+R2Fib3JpYXUs
IEwuPC9hdXRob3I+PGF1dGhvcj5DaGFycGVudGllciwgUC48L2F1dGhvcj48YXV0aG9yPkR1amFy
ZGluLCBMLjwvYXV0aG9yPjxhdXRob3I+RnVsY3JhbmQsIEouPC9hdXRob3I+PGF1dGhvcj5Cb3Vy
c2llciwgQS48L2F1dGhvcj48L2F1dGhvcnM+PC9jb250cmlidXRvcnM+PGF1dGgtYWRkcmVzcz5S
aWNoZXQsIEUuIFBoYXJtYWNpZSBjbGluaXF1ZSwgUG9sZSA4IENhbmNlcm9sb2dpZSBldCBzcGVj
aWFsaXRlcyBtZWRpY2FsZXMsIENlbnRyZSBob3NwaXRhbGllciBkZSBWYWxlbmNpZW5uZXMsIDEx
NCwgYXZlbnVlIERlc2FuZHJvdWluLCA1OTMwMCBWYWxlbmNpZW5uZXMsIEZyYW5jZS4mI3hEO0Zl
cnJldCwgTC4gUGhhcm1hY2llIGNsaW5pcXVlLCBQb2xlIDggQ2FuY2Vyb2xvZ2llIGV0IHNwZWNp
YWxpdGVzIG1lZGljYWxlcywgQ2VudHJlIGhvc3BpdGFsaWVyIGRlIFZhbGVuY2llbm5lcywgMTE0
LCBhdmVudWUgRGVzYW5kcm91aW4sIDU5MzAwIFZhbGVuY2llbm5lcywgRnJhbmNlLiYjeEQ7R2Fi
b3JpYXUsIEwuIENlbnRyZSByZWdpb25hbCBkZSBwaGFybWFjb3ZpZ2lsYW5jZSBOb3JkIFBhcyBk
ZSBDYWxhaXMsIENlbnRyZSBob3NwaXRhbGllciB1bml2ZXJzaXRhaXJlIGRlIExpbGxlLCBydWUg
TWljaGVsLVBvbG9ub3dza2ksIDU5MDAwIExpbGxlLCBGcmFuY2UuJiN4RDtDaGFycGVudGllciwg
UC4gQ2VudHJlIGQmYXBvcztldmFsdWF0aW9uIGV0IGRlIHRyYWl0ZW1lbnQgZGUgbGEgZG91bGV1
ciwgUG9sZSA4IENhbmNlcm9sb2dpZSBldCBzcGVjaWFsaXRlcyBtZWRpY2FsZXMsIENlbnRyZSBo
b3NwaXRhbGllciBkZSBWYWxlbmNpZW5uZXMsIDExNCwgYXZlbnVlIERlc2FuZHJvdWluLCA1OTMw
MCBWYWxlbmNpZW5uZXMsIEZyYW5jZS4mI3hEO0R1amFyZGluLCBMLiBQaGFybWFjaWUgY2xpbmlx
dWUsIFBvbGUgOCBDYW5jZXJvbG9naWUgZXQgc3BlY2lhbGl0ZXMgbWVkaWNhbGVzLCBDZW50cmUg
aG9zcGl0YWxpZXIgZGUgVmFsZW5jaWVubmVzLCAxMTQsIGF2ZW51ZSBEZXNhbmRyb3VpbiwgNTkz
MDAgVmFsZW5jaWVubmVzLCBGcmFuY2UuJiN4RDtGdWxjcmFuZCwgSi4gUGhhcm1hY2llIGNsaW5p
cXVlLCBQb2xlIDggQ2FuY2Vyb2xvZ2llIGV0IHNwZWNpYWxpdGVzIG1lZGljYWxlcywgQ2VudHJl
IGhvc3BpdGFsaWVyIGRlIFZhbGVuY2llbm5lcywgMTE0LCBhdmVudWUgRGVzYW5kcm91aW4sIDU5
MzAwIFZhbGVuY2llbm5lcywgRnJhbmNlLiYjeEQ7Qm91cnNpZXIsIEEuIFBoYXJtYWNpZSBjbGlu
aXF1ZSwgUG9sZSA4IENhbmNlcm9sb2dpZSBldCBzcGVjaWFsaXRlcyBtZWRpY2FsZXMsIENlbnRy
ZSBob3NwaXRhbGllciBkZSBWYWxlbmNpZW5uZXMsIDExNCwgYXZlbnVlIERlc2FuZHJvdWluLCA1
OTMwMCBWYWxlbmNpZW5uZXMsIEZyYW5jZS4gRWxlY3Ryb25pYyBhZGRyZXNzOiBib3Vyc2llci1h
QGNoLXZhbGVuY2llbm5lcy5mci48L2F1dGgtYWRkcmVzcz48dGl0bGVzPjx0aXRsZT5bVXNlIG9m
IGRyb25hYmlub2wgaW4gdGhlIHRyZWF0bWVudCBvZiByZXNpc3RhbnQgbmV1cm9wYXRoaWMgcGFp
bjogRmVlZGJhY2sgZnJvbSBwYXRpZW50cyBmb2xsb3dlZCBpbiBhIG11bHRpZGlzY2lwbGluYXJ5
IHBhaW4gY2VudGVyXTwvdGl0bGU+PHNlY29uZGFyeS10aXRsZT5Bbm5hbGVzIFBoYXJtYWNldXRp
cXVlcyBGcmFuY2Fpc2VzPC9zZWNvbmRhcnktdGl0bGU+PC90aXRsZXM+PHBlcmlvZGljYWw+PGZ1
bGwtdGl0bGU+QW5uYWxlcyBQaGFybWFjZXV0aXF1ZXMgRnJhbmNhaXNlczwvZnVsbC10aXRsZT48
L3BlcmlvZGljYWw+PHBhZ2VzPjEwPC9wYWdlcz48dm9sdW1lPjEwPC92b2x1bWU+PGRhdGVzPjx5
ZWFyPjIwMjI8L3llYXI+PC9kYXRlcz48YWNjZXNzaW9uLW51bT4zNjUxMzE1MzwvYWNjZXNzaW9u
LW51bT48dXJscz48cmVsYXRlZC11cmxzPjx1cmw+aHR0cHM6Ly9vdmlkc3Aub3ZpZC5jb20vb3Zp
ZHdlYi5jZ2k/VD1KUyZhbXA7Q1NDPVkmYW1wO05FV1M9TiZhbXA7UEFHRT1mdWxsdGV4dCZhbXA7
RD1tZWRwJmFtcDtBTj0zNjUxMzE1MzwvdXJsPjx1cmw+aHR0cHM6Ly9saWJrZXkuaW8vbGlicmFy
aWVzLzUyOC9vcGVudXJsP2dlbnJlPWFydGljbGUmYW1wO2F1bGFzdD1SaWNoZXQmYW1wO2lzc249
MDAwMy00NTA5JmFtcDt0aXRsZT1Bbm5hbGVzK1BoYXJtYWNldXRpcXVlcytGcmFuY2Fpc2VzJmFt
cDthdGl0bGU9VXRpbGlzYXRpb24rZHUrZHJvbmFiaW5vbCtkYW5zK2xlK3RyYWl0ZW1lbnQrZGVz
K2RvdWxldXJzK25ldXJvcGF0aGlxdWVzK3JlZnJhY3RhaXJlcyslM0ErcmV0b3VyK2QlMjdleHBl
cmllbmNlK2RlcytwYXRpZW50cytzdWl2aXMrZGFucyt1bitDZW50cmUrZCUyN2V2YWx1YXRpb24r
ZXQrZGUrdHJhaXRlbWVudCtkZStsYStkb3VsZXVyLiZhbXA7dm9sdW1lPSZhbXA7aXNzdWU9JmFt
cDtzcGFnZT0mYW1wO2VwYWdlPSZhbXA7ZGF0ZT0yMDIyJmFtcDtkb2k9MTAuMTAxNiUyRmoucGhh
cm1hLjIwMjIuMTIuMDA1JmFtcDtwbWlkPTM2NTEzMTUzJmFtcDtzaWQ9T1ZJRDptZWRsaW5lPC91
cmw+PC9yZWxhdGVkLXVybHM+PC91cmxzPjxjdXN0b20xPiBNZWRsaW5lPC9jdXN0b20xPjxlbGVj
dHJvbmljLXJlc291cmNlLW51bT4xMC4xMDE2L2oucGhhcm1hLjIwMjIuMTIuMDA1PC9lbGVjdHJv
bmljLXJlc291cmNlLW51bT48cmVtb3RlLWRhdGFiYXNlLW5hbWU+TUVETElORTwvcmVtb3RlLWRh
dGFiYXNlLW5hbWU+PHJlbW90ZS1kYXRhYmFzZS1wcm92aWRlcj5PdmlkIFRlY2hub2xvZ2llczwv
cmVtb3RlLWRhdGFiYXNlLXByb3ZpZGVyPjwvcmVjb3JkPjwvQ2l0ZT48L0VuZE5vdGU+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SaWNoZXQ8L0F1dGhvcj48WWVhcj4yMDIyPC9ZZWFyPjxS
ZWNOdW0+NTM8L1JlY051bT48RGlzcGxheVRleHQ+KDY2KTwvRGlzcGxheVRleHQ+PHJlY29yZD48
cmVjLW51bWJlcj41MzwvcmVjLW51bWJlcj48Zm9yZWlnbi1rZXlzPjxrZXkgYXBwPSJFTiIgZGIt
aWQ9IjUyeDVmcHd2OHpmMnJpZXBwMmc1MHB4dzV6ZXZzZTByZTl2MiIgdGltZXN0YW1wPSIxNjkx
MDUxNDg3Ij41Mzwva2V5PjwvZm9yZWlnbi1rZXlzPjxyZWYtdHlwZSBuYW1lPSJKb3VybmFsIEFy
dGljbGUiPjE3PC9yZWYtdHlwZT48Y29udHJpYnV0b3JzPjxhdXRob3JzPjxhdXRob3I+UmljaGV0
LCBFLjwvYXV0aG9yPjxhdXRob3I+RmVycmV0LCBMLjwvYXV0aG9yPjxhdXRob3I+R2Fib3JpYXUs
IEwuPC9hdXRob3I+PGF1dGhvcj5DaGFycGVudGllciwgUC48L2F1dGhvcj48YXV0aG9yPkR1amFy
ZGluLCBMLjwvYXV0aG9yPjxhdXRob3I+RnVsY3JhbmQsIEouPC9hdXRob3I+PGF1dGhvcj5Cb3Vy
c2llciwgQS48L2F1dGhvcj48L2F1dGhvcnM+PC9jb250cmlidXRvcnM+PGF1dGgtYWRkcmVzcz5S
aWNoZXQsIEUuIFBoYXJtYWNpZSBjbGluaXF1ZSwgUG9sZSA4IENhbmNlcm9sb2dpZSBldCBzcGVj
aWFsaXRlcyBtZWRpY2FsZXMsIENlbnRyZSBob3NwaXRhbGllciBkZSBWYWxlbmNpZW5uZXMsIDEx
NCwgYXZlbnVlIERlc2FuZHJvdWluLCA1OTMwMCBWYWxlbmNpZW5uZXMsIEZyYW5jZS4mI3hEO0Zl
cnJldCwgTC4gUGhhcm1hY2llIGNsaW5pcXVlLCBQb2xlIDggQ2FuY2Vyb2xvZ2llIGV0IHNwZWNp
YWxpdGVzIG1lZGljYWxlcywgQ2VudHJlIGhvc3BpdGFsaWVyIGRlIFZhbGVuY2llbm5lcywgMTE0
LCBhdmVudWUgRGVzYW5kcm91aW4sIDU5MzAwIFZhbGVuY2llbm5lcywgRnJhbmNlLiYjeEQ7R2Fi
b3JpYXUsIEwuIENlbnRyZSByZWdpb25hbCBkZSBwaGFybWFjb3ZpZ2lsYW5jZSBOb3JkIFBhcyBk
ZSBDYWxhaXMsIENlbnRyZSBob3NwaXRhbGllciB1bml2ZXJzaXRhaXJlIGRlIExpbGxlLCBydWUg
TWljaGVsLVBvbG9ub3dza2ksIDU5MDAwIExpbGxlLCBGcmFuY2UuJiN4RDtDaGFycGVudGllciwg
UC4gQ2VudHJlIGQmYXBvcztldmFsdWF0aW9uIGV0IGRlIHRyYWl0ZW1lbnQgZGUgbGEgZG91bGV1
ciwgUG9sZSA4IENhbmNlcm9sb2dpZSBldCBzcGVjaWFsaXRlcyBtZWRpY2FsZXMsIENlbnRyZSBo
b3NwaXRhbGllciBkZSBWYWxlbmNpZW5uZXMsIDExNCwgYXZlbnVlIERlc2FuZHJvdWluLCA1OTMw
MCBWYWxlbmNpZW5uZXMsIEZyYW5jZS4mI3hEO0R1amFyZGluLCBMLiBQaGFybWFjaWUgY2xpbmlx
dWUsIFBvbGUgOCBDYW5jZXJvbG9naWUgZXQgc3BlY2lhbGl0ZXMgbWVkaWNhbGVzLCBDZW50cmUg
aG9zcGl0YWxpZXIgZGUgVmFsZW5jaWVubmVzLCAxMTQsIGF2ZW51ZSBEZXNhbmRyb3VpbiwgNTkz
MDAgVmFsZW5jaWVubmVzLCBGcmFuY2UuJiN4RDtGdWxjcmFuZCwgSi4gUGhhcm1hY2llIGNsaW5p
cXVlLCBQb2xlIDggQ2FuY2Vyb2xvZ2llIGV0IHNwZWNpYWxpdGVzIG1lZGljYWxlcywgQ2VudHJl
IGhvc3BpdGFsaWVyIGRlIFZhbGVuY2llbm5lcywgMTE0LCBhdmVudWUgRGVzYW5kcm91aW4sIDU5
MzAwIFZhbGVuY2llbm5lcywgRnJhbmNlLiYjeEQ7Qm91cnNpZXIsIEEuIFBoYXJtYWNpZSBjbGlu
aXF1ZSwgUG9sZSA4IENhbmNlcm9sb2dpZSBldCBzcGVjaWFsaXRlcyBtZWRpY2FsZXMsIENlbnRy
ZSBob3NwaXRhbGllciBkZSBWYWxlbmNpZW5uZXMsIDExNCwgYXZlbnVlIERlc2FuZHJvdWluLCA1
OTMwMCBWYWxlbmNpZW5uZXMsIEZyYW5jZS4gRWxlY3Ryb25pYyBhZGRyZXNzOiBib3Vyc2llci1h
QGNoLXZhbGVuY2llbm5lcy5mci48L2F1dGgtYWRkcmVzcz48dGl0bGVzPjx0aXRsZT5bVXNlIG9m
IGRyb25hYmlub2wgaW4gdGhlIHRyZWF0bWVudCBvZiByZXNpc3RhbnQgbmV1cm9wYXRoaWMgcGFp
bjogRmVlZGJhY2sgZnJvbSBwYXRpZW50cyBmb2xsb3dlZCBpbiBhIG11bHRpZGlzY2lwbGluYXJ5
IHBhaW4gY2VudGVyXTwvdGl0bGU+PHNlY29uZGFyeS10aXRsZT5Bbm5hbGVzIFBoYXJtYWNldXRp
cXVlcyBGcmFuY2Fpc2VzPC9zZWNvbmRhcnktdGl0bGU+PC90aXRsZXM+PHBlcmlvZGljYWw+PGZ1
bGwtdGl0bGU+QW5uYWxlcyBQaGFybWFjZXV0aXF1ZXMgRnJhbmNhaXNlczwvZnVsbC10aXRsZT48
L3BlcmlvZGljYWw+PHBhZ2VzPjEwPC9wYWdlcz48dm9sdW1lPjEwPC92b2x1bWU+PGRhdGVzPjx5
ZWFyPjIwMjI8L3llYXI+PC9kYXRlcz48YWNjZXNzaW9uLW51bT4zNjUxMzE1MzwvYWNjZXNzaW9u
LW51bT48dXJscz48cmVsYXRlZC11cmxzPjx1cmw+aHR0cHM6Ly9vdmlkc3Aub3ZpZC5jb20vb3Zp
ZHdlYi5jZ2k/VD1KUyZhbXA7Q1NDPVkmYW1wO05FV1M9TiZhbXA7UEFHRT1mdWxsdGV4dCZhbXA7
RD1tZWRwJmFtcDtBTj0zNjUxMzE1MzwvdXJsPjx1cmw+aHR0cHM6Ly9saWJrZXkuaW8vbGlicmFy
aWVzLzUyOC9vcGVudXJsP2dlbnJlPWFydGljbGUmYW1wO2F1bGFzdD1SaWNoZXQmYW1wO2lzc249
MDAwMy00NTA5JmFtcDt0aXRsZT1Bbm5hbGVzK1BoYXJtYWNldXRpcXVlcytGcmFuY2Fpc2VzJmFt
cDthdGl0bGU9VXRpbGlzYXRpb24rZHUrZHJvbmFiaW5vbCtkYW5zK2xlK3RyYWl0ZW1lbnQrZGVz
K2RvdWxldXJzK25ldXJvcGF0aGlxdWVzK3JlZnJhY3RhaXJlcyslM0ErcmV0b3VyK2QlMjdleHBl
cmllbmNlK2RlcytwYXRpZW50cytzdWl2aXMrZGFucyt1bitDZW50cmUrZCUyN2V2YWx1YXRpb24r
ZXQrZGUrdHJhaXRlbWVudCtkZStsYStkb3VsZXVyLiZhbXA7dm9sdW1lPSZhbXA7aXNzdWU9JmFt
cDtzcGFnZT0mYW1wO2VwYWdlPSZhbXA7ZGF0ZT0yMDIyJmFtcDtkb2k9MTAuMTAxNiUyRmoucGhh
cm1hLjIwMjIuMTIuMDA1JmFtcDtwbWlkPTM2NTEzMTUzJmFtcDtzaWQ9T1ZJRDptZWRsaW5lPC91
cmw+PC9yZWxhdGVkLXVybHM+PC91cmxzPjxjdXN0b20xPiBNZWRsaW5lPC9jdXN0b20xPjxlbGVj
dHJvbmljLXJlc291cmNlLW51bT4xMC4xMDE2L2oucGhhcm1hLjIwMjIuMTIuMDA1PC9lbGVjdHJv
bmljLXJlc291cmNlLW51bT48cmVtb3RlLWRhdGFiYXNlLW5hbWU+TUVETElORTwvcmVtb3RlLWRh
dGFiYXNlLW5hbWU+PHJlbW90ZS1kYXRhYmFzZS1wcm92aWRlcj5PdmlkIFRlY2hub2xvZ2llczwv
cmVtb3RlLWRhdGFiYXNlLXByb3ZpZGVyPjwvcmVjb3JkPjwvQ2l0ZT48L0VuZE5vdGU+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66)</w:t>
            </w:r>
            <w:r w:rsidRPr="00394F7E">
              <w:rPr>
                <w:rFonts w:cstheme="minorHAnsi"/>
                <w:lang w:val="en-GB"/>
              </w:rPr>
              <w:fldChar w:fldCharType="end"/>
            </w:r>
            <w:r w:rsidRPr="00394F7E">
              <w:rPr>
                <w:rFonts w:cstheme="minorHAnsi"/>
                <w:lang w:val="fr-CH"/>
              </w:rPr>
              <w:tab/>
            </w:r>
          </w:p>
          <w:p w:rsidR="00394F7E" w:rsidRPr="00394F7E" w:rsidRDefault="00394F7E" w:rsidP="00394F7E">
            <w:pPr>
              <w:rPr>
                <w:lang w:val="fr-CH"/>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Among patients with follow up, 75% (9/12) had better pain control. </w:t>
            </w:r>
          </w:p>
        </w:tc>
        <w:tc>
          <w:tcPr>
            <w:tcW w:w="0" w:type="auto"/>
            <w:shd w:val="clear" w:color="auto" w:fill="E2EFD9" w:themeFill="accent6" w:themeFillTint="33"/>
          </w:tcPr>
          <w:p w:rsidR="00394F7E" w:rsidRPr="00394F7E" w:rsidRDefault="00394F7E" w:rsidP="00394F7E">
            <w:pPr>
              <w:rPr>
                <w:lang w:val="en-GB"/>
              </w:rPr>
            </w:pPr>
            <w:r w:rsidRPr="00394F7E">
              <w:rPr>
                <w:lang w:val="en-GB"/>
              </w:rPr>
              <w:t>Of those with improved pain, 78% (7/9) could perform daily activities better.</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Of those with improved pain, 67% (6/9) slept better and 44% (4/9) had better morale. </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were satisfied with the service.</w:t>
            </w:r>
          </w:p>
        </w:tc>
        <w:tc>
          <w:tcPr>
            <w:tcW w:w="0" w:type="auto"/>
            <w:shd w:val="clear" w:color="auto" w:fill="DEEAF6" w:themeFill="accent1" w:themeFillTint="33"/>
          </w:tcPr>
          <w:p w:rsidR="00394F7E" w:rsidRPr="00394F7E" w:rsidRDefault="00394F7E" w:rsidP="00394F7E">
            <w:pPr>
              <w:rPr>
                <w:lang w:val="en-GB"/>
              </w:rPr>
            </w:pPr>
            <w:r w:rsidRPr="00394F7E">
              <w:rPr>
                <w:lang w:val="en-GB"/>
              </w:rPr>
              <w:t>74% (14/19) of patients reported at least one ADE</w:t>
            </w:r>
            <w:r w:rsidRPr="00394F7E">
              <w:rPr>
                <w:vertAlign w:val="superscript"/>
                <w:lang w:val="en-GB"/>
              </w:rPr>
              <w:t>2</w:t>
            </w:r>
            <w:r w:rsidRPr="00394F7E">
              <w:rPr>
                <w:lang w:val="en-GB"/>
              </w:rPr>
              <w:t xml:space="preserve"> with </w:t>
            </w:r>
            <w:proofErr w:type="spellStart"/>
            <w:r w:rsidRPr="00394F7E">
              <w:rPr>
                <w:lang w:val="en-GB"/>
              </w:rPr>
              <w:t>dronabinol</w:t>
            </w:r>
            <w:proofErr w:type="spellEnd"/>
            <w:r w:rsidRPr="00394F7E">
              <w:rPr>
                <w:lang w:val="en-GB"/>
              </w:rPr>
              <w:t xml:space="preserve">; </w:t>
            </w:r>
          </w:p>
          <w:p w:rsidR="00394F7E" w:rsidRPr="00394F7E" w:rsidRDefault="00394F7E" w:rsidP="00394F7E">
            <w:pPr>
              <w:rPr>
                <w:lang w:val="en-GB"/>
              </w:rPr>
            </w:pPr>
            <w:r w:rsidRPr="00394F7E">
              <w:rPr>
                <w:lang w:val="en-GB"/>
              </w:rPr>
              <w:t>68% (13/19) continued treatment for longer than 3 months; 32% (6/19) needed to discontinue due to ADEs</w:t>
            </w:r>
            <w:r w:rsidRPr="00394F7E">
              <w:rPr>
                <w:vertAlign w:val="superscript"/>
                <w:lang w:val="en-GB"/>
              </w:rPr>
              <w:t>2</w:t>
            </w:r>
            <w:r w:rsidRPr="00394F7E">
              <w:rPr>
                <w:lang w:val="en-GB"/>
              </w:rPr>
              <w:t>.</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4.5/5</w:t>
            </w:r>
          </w:p>
        </w:tc>
      </w:tr>
      <w:tr w:rsidR="00394F7E" w:rsidRPr="00394F7E" w:rsidTr="00595575">
        <w:trPr>
          <w:cantSplit/>
          <w:trHeight w:val="20"/>
        </w:trPr>
        <w:tc>
          <w:tcPr>
            <w:tcW w:w="0" w:type="auto"/>
            <w:gridSpan w:val="2"/>
          </w:tcPr>
          <w:p w:rsidR="00394F7E" w:rsidRPr="00394F7E" w:rsidRDefault="00394F7E" w:rsidP="00394F7E">
            <w:pPr>
              <w:rPr>
                <w:rFonts w:cstheme="minorHAnsi"/>
                <w:lang w:val="it-IT"/>
              </w:rPr>
            </w:pPr>
            <w:proofErr w:type="spellStart"/>
            <w:r w:rsidRPr="00394F7E">
              <w:rPr>
                <w:rFonts w:cstheme="minorHAnsi"/>
                <w:lang w:val="it-IT"/>
              </w:rPr>
              <w:t>Rife</w:t>
            </w:r>
            <w:proofErr w:type="spellEnd"/>
            <w:r w:rsidRPr="00394F7E">
              <w:rPr>
                <w:rFonts w:cstheme="minorHAnsi"/>
                <w:lang w:val="it-IT"/>
              </w:rPr>
              <w:t xml:space="preserve"> T. </w:t>
            </w:r>
            <w:r w:rsidRPr="00394F7E">
              <w:rPr>
                <w:rFonts w:cstheme="minorHAnsi"/>
                <w:i/>
                <w:lang w:val="it-IT"/>
              </w:rPr>
              <w:t>et al</w:t>
            </w:r>
            <w:r w:rsidRPr="00394F7E">
              <w:rPr>
                <w:rFonts w:cstheme="minorHAnsi"/>
                <w:lang w:val="it-IT"/>
              </w:rPr>
              <w:t>.</w:t>
            </w:r>
          </w:p>
          <w:p w:rsidR="00394F7E" w:rsidRPr="00394F7E" w:rsidRDefault="00394F7E" w:rsidP="00394F7E">
            <w:pPr>
              <w:rPr>
                <w:rFonts w:cstheme="minorHAnsi"/>
                <w:lang w:val="it-IT"/>
              </w:rPr>
            </w:pPr>
            <w:r w:rsidRPr="00394F7E">
              <w:rPr>
                <w:rFonts w:cstheme="minorHAnsi"/>
                <w:lang w:val="it-IT"/>
              </w:rPr>
              <w:t>2021</w:t>
            </w:r>
          </w:p>
          <w:p w:rsidR="00394F7E" w:rsidRPr="00394F7E" w:rsidRDefault="00394F7E" w:rsidP="00394F7E">
            <w:pPr>
              <w:rPr>
                <w:rFonts w:cstheme="minorHAnsi"/>
                <w:lang w:val="it-IT"/>
              </w:rPr>
            </w:pPr>
            <w:r w:rsidRPr="00394F7E">
              <w:rPr>
                <w:rFonts w:cstheme="minorHAnsi"/>
                <w:lang w:val="it-IT"/>
              </w:rPr>
              <w:t xml:space="preserve">USA </w:t>
            </w:r>
            <w:r w:rsidRPr="00394F7E">
              <w:rPr>
                <w:rFonts w:cstheme="minorHAnsi"/>
                <w:lang w:val="en-GB"/>
              </w:rPr>
              <w:fldChar w:fldCharType="begin">
                <w:fldData xml:space="preserve">PEVuZE5vdGU+PENpdGU+PEF1dGhvcj5SaWZlPC9BdXRob3I+PFllYXI+MjAyMTwvWWVhcj48UmVj
TnVtPjcwPC9SZWNOdW0+PERpc3BsYXlUZXh0Pig2Nyk8L0Rpc3BsYXlUZXh0PjxyZWNvcmQ+PHJl
Yy1udW1iZXI+NzA8L3JlYy1udW1iZXI+PGZvcmVpZ24ta2V5cz48a2V5IGFwcD0iRU4iIGRiLWlk
PSI1Mng1ZnB3djh6ZjJyaWVwcDJnNTBweHc1emV2c2UwcmU5djIiIHRpbWVzdGFtcD0iMTY5NDQ0
MDk4MyI+NzA8L2tleT48L2ZvcmVpZ24ta2V5cz48cmVmLXR5cGUgbmFtZT0iSm91cm5hbCBBcnRp
Y2xlIj4xNzwvcmVmLXR5cGU+PGNvbnRyaWJ1dG9ycz48YXV0aG9ycz48YXV0aG9yPlJpZmUsIFQu
PC9hdXRob3I+PGF1dGhvcj5aaGFvLCBNLjwvYXV0aG9yPjxhdXRob3I+SW0sIEouPC9hdXRob3I+
PGF1dGhvcj5QZW5uaW5ndG9uLCBELjwvYXV0aG9yPjwvYXV0aG9ycz48L2NvbnRyaWJ1dG9ycz48
YXV0aC1hZGRyZXNzPihSaWZlLCBaaGFvLCBJbSwgUGVubmluZ3RvbikgU2FuIEZyYW5jaXNjbyBW
ZXRlcmFucyBBZmZhaXJzIEhlYWx0aCBDYXJlIFN5c3RlbSwgU2FuIEZyYW5jaXNjbywgQ0EsIFVu
aXRlZCBTdGF0ZXMmI3hEOyhSaWZlLCBaaGFvLCBJbSkgU2Nob29sIG9mIFBoYXJtYWN5LCBVbml2
ZXJzaXR5IG9mIENhbGlmb3JuaWEsIFNhbiBGcmFuY2lzY28sIENBLCBVbml0ZWQgU3RhdGVzJiN4
RDsoUGVubmluZ3RvbikgRGVwYXJ0bWVudCBvZiBQc3ljaGlhdHJ5IGFuZCBCZWhhdmlvcmFsIFNj
aWVuY2VzLCBXZWlsbCBJbnN0aXR1dGUgZm9yIE5ldXJvc2NpZW5jZXMsIFVuaXZlcnNpdHkgb2Yg
Q2FsaWZvcm5pYSwgU2FuIEZyYW5jaXNjbywgQ0EsIFVuaXRlZCBTdGF0ZXM8L2F1dGgtYWRkcmVz
cz48dGl0bGVzPjx0aXRsZT5FdmFsdWF0aW5nIGltcGxlbWVudGF0aW9uIG9mIGEgY29uc3VsdCB0
byByZWR1Y2UgbmV3IGNvbWJpbmF0aW9uIG9waW9pZCBhbmQgYmVuem9kaWF6ZXBpbmUgcHJlc2Ny
aXB0aW9ucyBhdCB0aGUgU2FuIEZyYW5jaXNjbyBWZXRlcmFucyBBZmZhaXJzIEhlYWx0aCBDYXJl
IFN5c3RlbTwvdGl0bGU+PHNlY29uZGFyeS10aXRsZT5KQUNDUCBKb3VybmFsIG9mIHRoZSBBbWVy
aWNhbiBDb2xsZWdlIG9mIENsaW5pY2FsIFBoYXJtYWN5PC9zZWNvbmRhcnktdGl0bGU+PC90aXRs
ZXM+PHBlcmlvZGljYWw+PGZ1bGwtdGl0bGU+SkFDQ1AgSm91cm5hbCBvZiB0aGUgQW1lcmljYW4g
Q29sbGVnZSBvZiBDbGluaWNhbCBQaGFybWFjeTwvZnVsbC10aXRsZT48L3BlcmlvZGljYWw+PHBh
Z2VzPjgwOC04MTg8L3BhZ2VzPjx2b2x1bWU+NCg3KTwvdm9sdW1lPjxkYXRlcz48eWVhcj4yMDIx
PC95ZWFyPjxwdWItZGF0ZXM+PGRhdGU+SnVseTwvZGF0ZT48L3B1Yi1kYXRlcz48L2RhdGVzPjxh
Y2Nlc3Npb24tbnVtPjIwMTExOTgwODU8L2FjY2Vzc2lvbi1udW0+PHVybHM+PHJlbGF0ZWQtdXJs
cz48dXJsPmh0dHBzOi8vb3ZpZHNwLm92aWQuY29tL292aWR3ZWIuY2dpP1Q9SlMmYW1wO0NTQz1Z
JmFtcDtORVdTPU4mYW1wO1BBR0U9ZnVsbHRleHQmYW1wO0Q9ZW1lZDIyJmFtcDtBTj0yMDExMTk4
MDg1PC91cmw+PHVybD5odHRwczovL2xpYmtleS5pby9saWJyYXJpZXMvNTI4L29wZW51cmw/Z2Vu
cmU9YXJ0aWNsZSZhbXA7YXVsYXN0PVJpZmUmYW1wO2lzc249MjU3NC05ODcwJmFtcDt0aXRsZT1K
QUNDUCtKb3VybmFsK29mK3RoZStBbWVyaWNhbitDb2xsZWdlK29mK0NsaW5pY2FsK1BoYXJtYWN5
JmFtcDthdGl0bGU9RXZhbHVhdGluZytpbXBsZW1lbnRhdGlvbitvZithK2NvbnN1bHQrdG8rcmVk
dWNlK25ldytjb21iaW5hdGlvbitvcGlvaWQrYW5kK2JlbnpvZGlhemVwaW5lK3ByZXNjcmlwdGlv
bnMrYXQrdGhlK1NhbitGcmFuY2lzY28rVmV0ZXJhbnMrQWZmYWlycytIZWFsdGgrQ2FyZStTeXN0
ZW0mYW1wO3ZvbHVtZT00JmFtcDtpc3N1ZT03JmFtcDtzcGFnZT04MDgmYW1wO2VwYWdlPTgxOCZh
bXA7ZGF0ZT0yMDIxJmFtcDtkb2k9MTAuMTAwMiUyRmphYzUuMTQzNCZhbXA7cG1pZD0mYW1wO3Np
ZD1PVklEOmVtYmFzZTwvdXJsPjwvcmVsYXRlZC11cmxzPjwvdXJscz48Y3VzdG9tMT4gRW1iYXNl
PC9jdXN0b20xPjxlbGVjdHJvbmljLXJlc291cmNlLW51bT4xMC4xMDAyL2phYzUuMTQzNDwvZWxl
Y3Ryb25pYy1yZXNvdXJjZS1udW0+PHJlbW90ZS1kYXRhYmFzZS1uYW1lPkVtYmFzZTwvcmVtb3Rl
LWRhdGFiYXNlLW5hbWU+PHJlbW90ZS1kYXRhYmFzZS1wcm92aWRlcj5PdmlkIFRlY2hub2xvZ2ll
czwvcmVtb3RlLWRhdGFiYXNlLXByb3ZpZGVyPjwvcmVjb3JkPjwvQ2l0ZT48L0VuZE5vdGU+AG==
</w:fldData>
              </w:fldChar>
            </w:r>
            <w:r w:rsidRPr="00394F7E">
              <w:rPr>
                <w:rFonts w:cstheme="minorHAnsi"/>
                <w:lang w:val="it-IT"/>
              </w:rPr>
              <w:instrText xml:space="preserve"> ADDIN EN.CITE </w:instrText>
            </w:r>
            <w:r w:rsidRPr="00394F7E">
              <w:rPr>
                <w:rFonts w:cstheme="minorHAnsi"/>
                <w:lang w:val="en-GB"/>
              </w:rPr>
              <w:fldChar w:fldCharType="begin">
                <w:fldData xml:space="preserve">PEVuZE5vdGU+PENpdGU+PEF1dGhvcj5SaWZlPC9BdXRob3I+PFllYXI+MjAyMTwvWWVhcj48UmVj
TnVtPjcwPC9SZWNOdW0+PERpc3BsYXlUZXh0Pig2Nyk8L0Rpc3BsYXlUZXh0PjxyZWNvcmQ+PHJl
Yy1udW1iZXI+NzA8L3JlYy1udW1iZXI+PGZvcmVpZ24ta2V5cz48a2V5IGFwcD0iRU4iIGRiLWlk
PSI1Mng1ZnB3djh6ZjJyaWVwcDJnNTBweHc1emV2c2UwcmU5djIiIHRpbWVzdGFtcD0iMTY5NDQ0
MDk4MyI+NzA8L2tleT48L2ZvcmVpZ24ta2V5cz48cmVmLXR5cGUgbmFtZT0iSm91cm5hbCBBcnRp
Y2xlIj4xNzwvcmVmLXR5cGU+PGNvbnRyaWJ1dG9ycz48YXV0aG9ycz48YXV0aG9yPlJpZmUsIFQu
PC9hdXRob3I+PGF1dGhvcj5aaGFvLCBNLjwvYXV0aG9yPjxhdXRob3I+SW0sIEouPC9hdXRob3I+
PGF1dGhvcj5QZW5uaW5ndG9uLCBELjwvYXV0aG9yPjwvYXV0aG9ycz48L2NvbnRyaWJ1dG9ycz48
YXV0aC1hZGRyZXNzPihSaWZlLCBaaGFvLCBJbSwgUGVubmluZ3RvbikgU2FuIEZyYW5jaXNjbyBW
ZXRlcmFucyBBZmZhaXJzIEhlYWx0aCBDYXJlIFN5c3RlbSwgU2FuIEZyYW5jaXNjbywgQ0EsIFVu
aXRlZCBTdGF0ZXMmI3hEOyhSaWZlLCBaaGFvLCBJbSkgU2Nob29sIG9mIFBoYXJtYWN5LCBVbml2
ZXJzaXR5IG9mIENhbGlmb3JuaWEsIFNhbiBGcmFuY2lzY28sIENBLCBVbml0ZWQgU3RhdGVzJiN4
RDsoUGVubmluZ3RvbikgRGVwYXJ0bWVudCBvZiBQc3ljaGlhdHJ5IGFuZCBCZWhhdmlvcmFsIFNj
aWVuY2VzLCBXZWlsbCBJbnN0aXR1dGUgZm9yIE5ldXJvc2NpZW5jZXMsIFVuaXZlcnNpdHkgb2Yg
Q2FsaWZvcm5pYSwgU2FuIEZyYW5jaXNjbywgQ0EsIFVuaXRlZCBTdGF0ZXM8L2F1dGgtYWRkcmVz
cz48dGl0bGVzPjx0aXRsZT5FdmFsdWF0aW5nIGltcGxlbWVudGF0aW9uIG9mIGEgY29uc3VsdCB0
byByZWR1Y2UgbmV3IGNvbWJpbmF0aW9uIG9waW9pZCBhbmQgYmVuem9kaWF6ZXBpbmUgcHJlc2Ny
aXB0aW9ucyBhdCB0aGUgU2FuIEZyYW5jaXNjbyBWZXRlcmFucyBBZmZhaXJzIEhlYWx0aCBDYXJl
IFN5c3RlbTwvdGl0bGU+PHNlY29uZGFyeS10aXRsZT5KQUNDUCBKb3VybmFsIG9mIHRoZSBBbWVy
aWNhbiBDb2xsZWdlIG9mIENsaW5pY2FsIFBoYXJtYWN5PC9zZWNvbmRhcnktdGl0bGU+PC90aXRs
ZXM+PHBlcmlvZGljYWw+PGZ1bGwtdGl0bGU+SkFDQ1AgSm91cm5hbCBvZiB0aGUgQW1lcmljYW4g
Q29sbGVnZSBvZiBDbGluaWNhbCBQaGFybWFjeTwvZnVsbC10aXRsZT48L3BlcmlvZGljYWw+PHBh
Z2VzPjgwOC04MTg8L3BhZ2VzPjx2b2x1bWU+NCg3KTwvdm9sdW1lPjxkYXRlcz48eWVhcj4yMDIx
PC95ZWFyPjxwdWItZGF0ZXM+PGRhdGU+SnVseTwvZGF0ZT48L3B1Yi1kYXRlcz48L2RhdGVzPjxh
Y2Nlc3Npb24tbnVtPjIwMTExOTgwODU8L2FjY2Vzc2lvbi1udW0+PHVybHM+PHJlbGF0ZWQtdXJs
cz48dXJsPmh0dHBzOi8vb3ZpZHNwLm92aWQuY29tL292aWR3ZWIuY2dpP1Q9SlMmYW1wO0NTQz1Z
JmFtcDtORVdTPU4mYW1wO1BBR0U9ZnVsbHRleHQmYW1wO0Q9ZW1lZDIyJmFtcDtBTj0yMDExMTk4
MDg1PC91cmw+PHVybD5odHRwczovL2xpYmtleS5pby9saWJyYXJpZXMvNTI4L29wZW51cmw/Z2Vu
cmU9YXJ0aWNsZSZhbXA7YXVsYXN0PVJpZmUmYW1wO2lzc249MjU3NC05ODcwJmFtcDt0aXRsZT1K
QUNDUCtKb3VybmFsK29mK3RoZStBbWVyaWNhbitDb2xsZWdlK29mK0NsaW5pY2FsK1BoYXJtYWN5
JmFtcDthdGl0bGU9RXZhbHVhdGluZytpbXBsZW1lbnRhdGlvbitvZithK2NvbnN1bHQrdG8rcmVk
dWNlK25ldytjb21iaW5hdGlvbitvcGlvaWQrYW5kK2JlbnpvZGlhemVwaW5lK3ByZXNjcmlwdGlv
bnMrYXQrdGhlK1NhbitGcmFuY2lzY28rVmV0ZXJhbnMrQWZmYWlycytIZWFsdGgrQ2FyZStTeXN0
ZW0mYW1wO3ZvbHVtZT00JmFtcDtpc3N1ZT03JmFtcDtzcGFnZT04MDgmYW1wO2VwYWdlPTgxOCZh
bXA7ZGF0ZT0yMDIxJmFtcDtkb2k9MTAuMTAwMiUyRmphYzUuMTQzNCZhbXA7cG1pZD0mYW1wO3Np
ZD1PVklEOmVtYmFzZTwvdXJsPjwvcmVsYXRlZC11cmxzPjwvdXJscz48Y3VzdG9tMT4gRW1iYXNl
PC9jdXN0b20xPjxlbGVjdHJvbmljLXJlc291cmNlLW51bT4xMC4xMDAyL2phYzUuMTQzNDwvZWxl
Y3Ryb25pYy1yZXNvdXJjZS1udW0+PHJlbW90ZS1kYXRhYmFzZS1uYW1lPkVtYmFzZTwvcmVtb3Rl
LWRhdGFiYXNlLW5hbWU+PHJlbW90ZS1kYXRhYmFzZS1wcm92aWRlcj5PdmlkIFRlY2hub2xvZ2ll
czwvcmVtb3RlLWRhdGFiYXNlLXByb3ZpZGVyPjwvcmVjb3JkPjwvQ2l0ZT48L0VuZE5vdGU+AG==
</w:fldData>
              </w:fldChar>
            </w:r>
            <w:r w:rsidRPr="00394F7E">
              <w:rPr>
                <w:rFonts w:cstheme="minorHAnsi"/>
                <w:lang w:val="it-IT"/>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it-IT"/>
              </w:rPr>
              <w:t>(67)</w:t>
            </w:r>
            <w:r w:rsidRPr="00394F7E">
              <w:rPr>
                <w:rFonts w:cstheme="minorHAnsi"/>
                <w:lang w:val="en-GB"/>
              </w:rPr>
              <w:fldChar w:fldCharType="end"/>
            </w:r>
            <w:r w:rsidRPr="00394F7E">
              <w:rPr>
                <w:rFonts w:cstheme="minorHAnsi"/>
                <w:lang w:val="it-IT"/>
              </w:rPr>
              <w:tab/>
            </w:r>
          </w:p>
          <w:p w:rsidR="00394F7E" w:rsidRPr="00394F7E" w:rsidRDefault="00394F7E" w:rsidP="00394F7E">
            <w:pPr>
              <w:rPr>
                <w:lang w:val="it-IT"/>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Pharmacists often recommended non-benzodiazepine alternatives. Of these recommendations, 41% (50/121) </w:t>
            </w:r>
            <w:proofErr w:type="gramStart"/>
            <w:r w:rsidRPr="00394F7E">
              <w:rPr>
                <w:lang w:val="en-GB"/>
              </w:rPr>
              <w:t>were not approved</w:t>
            </w:r>
            <w:proofErr w:type="gramEnd"/>
            <w:r w:rsidRPr="00394F7E">
              <w:rPr>
                <w:lang w:val="en-GB"/>
              </w:rPr>
              <w:t>, 23% (28/121) were short-term approved, and 5% (6/121) were approv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proofErr w:type="spellStart"/>
            <w:r w:rsidRPr="00394F7E">
              <w:rPr>
                <w:rFonts w:cstheme="minorHAnsi"/>
                <w:lang w:val="fr-CH"/>
              </w:rPr>
              <w:t>Semerjian</w:t>
            </w:r>
            <w:proofErr w:type="spellEnd"/>
            <w:r w:rsidRPr="00394F7E">
              <w:rPr>
                <w:rFonts w:cstheme="minorHAnsi"/>
                <w:lang w:val="fr-CH"/>
              </w:rPr>
              <w:t xml:space="preserve"> M. </w:t>
            </w:r>
            <w:r w:rsidRPr="00394F7E">
              <w:rPr>
                <w:rFonts w:cstheme="minorHAnsi"/>
                <w:i/>
                <w:lang w:val="fr-CH"/>
              </w:rPr>
              <w:t>et al</w:t>
            </w:r>
            <w:r w:rsidRPr="00394F7E">
              <w:rPr>
                <w:rFonts w:cstheme="minorHAnsi"/>
                <w:lang w:val="fr-CH"/>
              </w:rPr>
              <w:t xml:space="preserve">. </w:t>
            </w:r>
          </w:p>
          <w:p w:rsidR="00394F7E" w:rsidRPr="00394F7E" w:rsidRDefault="00394F7E" w:rsidP="00394F7E">
            <w:pPr>
              <w:rPr>
                <w:rFonts w:cstheme="minorHAnsi"/>
                <w:lang w:val="fr-CH"/>
              </w:rPr>
            </w:pPr>
            <w:r w:rsidRPr="00394F7E">
              <w:rPr>
                <w:rFonts w:cstheme="minorHAnsi"/>
                <w:lang w:val="fr-CH"/>
              </w:rPr>
              <w:t>2018</w:t>
            </w:r>
          </w:p>
          <w:p w:rsidR="00394F7E" w:rsidRPr="00394F7E" w:rsidRDefault="00394F7E" w:rsidP="00394F7E">
            <w:pPr>
              <w:rPr>
                <w:rFonts w:cstheme="minorHAnsi"/>
                <w:lang w:val="fr-CH"/>
              </w:rPr>
            </w:pPr>
            <w:r w:rsidRPr="00394F7E">
              <w:rPr>
                <w:rFonts w:cstheme="minorHAnsi"/>
                <w:lang w:val="fr-CH"/>
              </w:rPr>
              <w:t xml:space="preserve">USA </w:t>
            </w:r>
            <w:r w:rsidRPr="00394F7E">
              <w:rPr>
                <w:rFonts w:cstheme="minorHAnsi"/>
                <w:lang w:val="en-GB"/>
              </w:rPr>
              <w:fldChar w:fldCharType="begin">
                <w:fldData xml:space="preserve">PEVuZE5vdGU+PENpdGU+PEF1dGhvcj5TZW1lcmppYW48L0F1dGhvcj48WWVhcj4yMDE5PC9ZZWFy
PjxSZWNOdW0+NTQ8L1JlY051bT48RGlzcGxheVRleHQ+KDY4KTwvRGlzcGxheVRleHQ+PHJlY29y
ZD48cmVjLW51bWJlcj41NDwvcmVjLW51bWJlcj48Zm9yZWlnbi1rZXlzPjxrZXkgYXBwPSJFTiIg
ZGItaWQ9IjUyeDVmcHd2OHpmMnJpZXBwMmc1MHB4dzV6ZXZzZTByZTl2MiIgdGltZXN0YW1wPSIx
NjkxMDUxNTEwIj41NDwva2V5PjwvZm9yZWlnbi1rZXlzPjxyZWYtdHlwZSBuYW1lPSJKb3VybmFs
IEFydGljbGUiPjE3PC9yZWYtdHlwZT48Y29udHJpYnV0b3JzPjxhdXRob3JzPjxhdXRob3I+U2Vt
ZXJqaWFuLCBNLjwvYXV0aG9yPjxhdXRob3I+RHVyaGFtLCBNLiBKLjwvYXV0aG9yPjxhdXRob3I+
TWlyemFpYW4sIEUuPC9hdXRob3I+PGF1dGhvcj5Mb3UsIE0uPC9hdXRob3I+PGF1dGhvcj5SaWNo
ZWltZXIsIFMuIEguPC9hdXRob3I+PC9hdXRob3JzPjwvY29udHJpYnV0b3JzPjxhdXRoLWFkZHJl
c3M+U2VtZXJqaWFuLCBNYXJhbC4gU2Nob29sIG9mIFBoYXJtYWN5LCBVbml2ZXJzaXR5IG9mIFNv
dXRoZXJuIENhbGlmb3JuaWEsIExvcyBBbmdlbGVzLCBDYWxpZm9ybmlhLCBVLlMuQS4mI3hEO0R1
cmhhbSwgTWVsaXNzYSBKLiBTY2hvb2wgb2YgUGhhcm1hY3ksIFVuaXZlcnNpdHkgb2YgU291dGhl
cm4gQ2FsaWZvcm5pYSwgTG9zIEFuZ2VsZXMsIENhbGlmb3JuaWEsIFUuUy5BLiYjeEQ7TWlyemFp
YW4sIEVkaXRoLiBTY2hvb2wgb2YgUGhhcm1hY3ksIFVuaXZlcnNpdHkgb2YgU291dGhlcm4gQ2Fs
aWZvcm5pYSwgTG9zIEFuZ2VsZXMsIENhbGlmb3JuaWEsIFUuUy5BLiYjeEQ7TG91LCBNaW1pLiBT
Y2hvb2wgb2YgUGhhcm1hY3ksIFVuaXZlcnNpdHkgb2YgU291dGhlcm4gQ2FsaWZvcm5pYSwgTG9z
IEFuZ2VsZXMsIENhbGlmb3JuaWEsIFUuUy5BLiYjeEQ7UmljaGVpbWVyLCBTdGV2ZW4gSC4gS2Vj
ayBTY2hvb2wgb2YgTWVkaWNpbmUgb2YgVVNDLCBVbml2ZXJzaXR5IG9mIFNvdXRoZXJuIENhbGlm
b3JuaWEsIExvcyBBbmdlbGVzLCBDYWxpZm9ybmlhLCBVLlMuQS48L2F1dGgtYWRkcmVzcz48dGl0
bGVzPjx0aXRsZT5DbGluaWNhbCBQaGFybWFjeSBTZXJ2aWNlcyBpbiBhIE11bHRpZGlzY2lwbGlu
YXJ5IFNwZWNpYWx0eSBQYWluIENsaW5pYzwvdGl0bGU+PHNlY29uZGFyeS10aXRsZT5QYWluIFBy
YWN0aWNlPC9zZWNvbmRhcnktdGl0bGU+PC90aXRsZXM+PHBlcmlvZGljYWw+PGZ1bGwtdGl0bGU+
UGFpbiBQcmFjdGljZTwvZnVsbC10aXRsZT48L3BlcmlvZGljYWw+PHBhZ2VzPjMwMy0zMDk8L3Bh
Z2VzPjx2b2x1bWU+MTk8L3ZvbHVtZT48bnVtYmVyPjM8L251bWJlcj48ZGF0ZXM+PHllYXI+MjAx
OTwveWVhcj48L2RhdGVzPjxhY2Nlc3Npb24tbnVtPjMwNDAzNDMyPC9hY2Nlc3Npb24tbnVtPjx1
cmxzPjxyZWxhdGVkLXVybHM+PHVybD5odHRwczovL292aWRzcC5vdmlkLmNvbS9vdmlkd2ViLmNn
aT9UPUpTJmFtcDtDU0M9WSZhbXA7TkVXUz1OJmFtcDtQQUdFPWZ1bGx0ZXh0JmFtcDtEPW1lZDE2
JmFtcDtBTj0zMDQwMzQzMjwvdXJsPjx1cmw+aHR0cHM6Ly9saWJrZXkuaW8vbGlicmFyaWVzLzUy
OC9vcGVudXJsP2dlbnJlPWFydGljbGUmYW1wO2F1bGFzdD1TZW1lcmppYW4mYW1wO2lzc249MTUz
MC03MDg1JmFtcDt0aXRsZT1QYWluK1ByYWN0aWNlJmFtcDthdGl0bGU9Q2xpbmljYWwrUGhhcm1h
Y3krU2VydmljZXMraW4rYStNdWx0aWRpc2NpcGxpbmFyeStTcGVjaWFsdHkrUGFpbitDbGluaWMu
JmFtcDt2b2x1bWU9MTkmYW1wO2lzc3VlPTMmYW1wO3NwYWdlPTMwMyZhbXA7ZXBhZ2U9MzA5JmFt
cDtkYXRlPTIwMTkmYW1wO2RvaT0xMC4xMTExJTJGcGFwci4xMjc0NSZhbXA7cG1pZD0zMDQwMzQz
MiZhbXA7c2lkPU9WSUQ6bWVkbGluZTwvdXJsPjwvcmVsYXRlZC11cmxzPjwvdXJscz48Y3VzdG9t
MT4gTWVkbGluZTwvY3VzdG9tMT48ZWxlY3Ryb25pYy1yZXNvdXJjZS1udW0+MTAuMTExMS9wYXBy
LjEyNzQ1PC9lbGVjdHJvbmljLXJlc291cmNlLW51bT48cmVtb3RlLWRhdGFiYXNlLW5hbWU+TUVE
TElORTwvcmVtb3RlLWRhdGFiYXNlLW5hbWU+PHJlbW90ZS1kYXRhYmFzZS1wcm92aWRlcj5Pdmlk
IFRlY2hub2xvZ2llczwvcmVtb3RlLWRhdGFiYXNlLXByb3ZpZGVyPjwvcmVjb3JkPjwvQ2l0ZT48
L0VuZE5vdGU+AG==
</w:fldData>
              </w:fldChar>
            </w:r>
            <w:r w:rsidRPr="00394F7E">
              <w:rPr>
                <w:rFonts w:cstheme="minorHAnsi"/>
                <w:lang w:val="fr-CH"/>
              </w:rPr>
              <w:instrText xml:space="preserve"> ADDIN EN.CITE </w:instrText>
            </w:r>
            <w:r w:rsidRPr="00394F7E">
              <w:rPr>
                <w:rFonts w:cstheme="minorHAnsi"/>
                <w:lang w:val="en-GB"/>
              </w:rPr>
              <w:fldChar w:fldCharType="begin">
                <w:fldData xml:space="preserve">PEVuZE5vdGU+PENpdGU+PEF1dGhvcj5TZW1lcmppYW48L0F1dGhvcj48WWVhcj4yMDE5PC9ZZWFy
PjxSZWNOdW0+NTQ8L1JlY051bT48RGlzcGxheVRleHQ+KDY4KTwvRGlzcGxheVRleHQ+PHJlY29y
ZD48cmVjLW51bWJlcj41NDwvcmVjLW51bWJlcj48Zm9yZWlnbi1rZXlzPjxrZXkgYXBwPSJFTiIg
ZGItaWQ9IjUyeDVmcHd2OHpmMnJpZXBwMmc1MHB4dzV6ZXZzZTByZTl2MiIgdGltZXN0YW1wPSIx
NjkxMDUxNTEwIj41NDwva2V5PjwvZm9yZWlnbi1rZXlzPjxyZWYtdHlwZSBuYW1lPSJKb3VybmFs
IEFydGljbGUiPjE3PC9yZWYtdHlwZT48Y29udHJpYnV0b3JzPjxhdXRob3JzPjxhdXRob3I+U2Vt
ZXJqaWFuLCBNLjwvYXV0aG9yPjxhdXRob3I+RHVyaGFtLCBNLiBKLjwvYXV0aG9yPjxhdXRob3I+
TWlyemFpYW4sIEUuPC9hdXRob3I+PGF1dGhvcj5Mb3UsIE0uPC9hdXRob3I+PGF1dGhvcj5SaWNo
ZWltZXIsIFMuIEguPC9hdXRob3I+PC9hdXRob3JzPjwvY29udHJpYnV0b3JzPjxhdXRoLWFkZHJl
c3M+U2VtZXJqaWFuLCBNYXJhbC4gU2Nob29sIG9mIFBoYXJtYWN5LCBVbml2ZXJzaXR5IG9mIFNv
dXRoZXJuIENhbGlmb3JuaWEsIExvcyBBbmdlbGVzLCBDYWxpZm9ybmlhLCBVLlMuQS4mI3hEO0R1
cmhhbSwgTWVsaXNzYSBKLiBTY2hvb2wgb2YgUGhhcm1hY3ksIFVuaXZlcnNpdHkgb2YgU291dGhl
cm4gQ2FsaWZvcm5pYSwgTG9zIEFuZ2VsZXMsIENhbGlmb3JuaWEsIFUuUy5BLiYjeEQ7TWlyemFp
YW4sIEVkaXRoLiBTY2hvb2wgb2YgUGhhcm1hY3ksIFVuaXZlcnNpdHkgb2YgU291dGhlcm4gQ2Fs
aWZvcm5pYSwgTG9zIEFuZ2VsZXMsIENhbGlmb3JuaWEsIFUuUy5BLiYjeEQ7TG91LCBNaW1pLiBT
Y2hvb2wgb2YgUGhhcm1hY3ksIFVuaXZlcnNpdHkgb2YgU291dGhlcm4gQ2FsaWZvcm5pYSwgTG9z
IEFuZ2VsZXMsIENhbGlmb3JuaWEsIFUuUy5BLiYjeEQ7UmljaGVpbWVyLCBTdGV2ZW4gSC4gS2Vj
ayBTY2hvb2wgb2YgTWVkaWNpbmUgb2YgVVNDLCBVbml2ZXJzaXR5IG9mIFNvdXRoZXJuIENhbGlm
b3JuaWEsIExvcyBBbmdlbGVzLCBDYWxpZm9ybmlhLCBVLlMuQS48L2F1dGgtYWRkcmVzcz48dGl0
bGVzPjx0aXRsZT5DbGluaWNhbCBQaGFybWFjeSBTZXJ2aWNlcyBpbiBhIE11bHRpZGlzY2lwbGlu
YXJ5IFNwZWNpYWx0eSBQYWluIENsaW5pYzwvdGl0bGU+PHNlY29uZGFyeS10aXRsZT5QYWluIFBy
YWN0aWNlPC9zZWNvbmRhcnktdGl0bGU+PC90aXRsZXM+PHBlcmlvZGljYWw+PGZ1bGwtdGl0bGU+
UGFpbiBQcmFjdGljZTwvZnVsbC10aXRsZT48L3BlcmlvZGljYWw+PHBhZ2VzPjMwMy0zMDk8L3Bh
Z2VzPjx2b2x1bWU+MTk8L3ZvbHVtZT48bnVtYmVyPjM8L251bWJlcj48ZGF0ZXM+PHllYXI+MjAx
OTwveWVhcj48L2RhdGVzPjxhY2Nlc3Npb24tbnVtPjMwNDAzNDMyPC9hY2Nlc3Npb24tbnVtPjx1
cmxzPjxyZWxhdGVkLXVybHM+PHVybD5odHRwczovL292aWRzcC5vdmlkLmNvbS9vdmlkd2ViLmNn
aT9UPUpTJmFtcDtDU0M9WSZhbXA7TkVXUz1OJmFtcDtQQUdFPWZ1bGx0ZXh0JmFtcDtEPW1lZDE2
JmFtcDtBTj0zMDQwMzQzMjwvdXJsPjx1cmw+aHR0cHM6Ly9saWJrZXkuaW8vbGlicmFyaWVzLzUy
OC9vcGVudXJsP2dlbnJlPWFydGljbGUmYW1wO2F1bGFzdD1TZW1lcmppYW4mYW1wO2lzc249MTUz
MC03MDg1JmFtcDt0aXRsZT1QYWluK1ByYWN0aWNlJmFtcDthdGl0bGU9Q2xpbmljYWwrUGhhcm1h
Y3krU2VydmljZXMraW4rYStNdWx0aWRpc2NpcGxpbmFyeStTcGVjaWFsdHkrUGFpbitDbGluaWMu
JmFtcDt2b2x1bWU9MTkmYW1wO2lzc3VlPTMmYW1wO3NwYWdlPTMwMyZhbXA7ZXBhZ2U9MzA5JmFt
cDtkYXRlPTIwMTkmYW1wO2RvaT0xMC4xMTExJTJGcGFwci4xMjc0NSZhbXA7cG1pZD0zMDQwMzQz
MiZhbXA7c2lkPU9WSUQ6bWVkbGluZTwvdXJsPjwvcmVsYXRlZC11cmxzPjwvdXJscz48Y3VzdG9t
MT4gTWVkbGluZTwvY3VzdG9tMT48ZWxlY3Ryb25pYy1yZXNvdXJjZS1udW0+MTAuMTExMS9wYXBy
LjEyNzQ1PC9lbGVjdHJvbmljLXJlc291cmNlLW51bT48cmVtb3RlLWRhdGFiYXNlLW5hbWU+TUVE
TElORTwvcmVtb3RlLWRhdGFiYXNlLW5hbWU+PHJlbW90ZS1kYXRhYmFzZS1wcm92aWRlcj5Pdmlk
IFRlY2hub2xvZ2llczwvcmVtb3RlLWRhdGFiYXNlLXByb3ZpZGVyPjwvcmVjb3JkPjwvQ2l0ZT48
L0VuZE5vdGU+AG==
</w:fldData>
              </w:fldChar>
            </w:r>
            <w:r w:rsidRPr="00394F7E">
              <w:rPr>
                <w:rFonts w:cstheme="minorHAnsi"/>
                <w:lang w:val="fr-CH"/>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fr-CH"/>
              </w:rPr>
              <w:t>(68)</w:t>
            </w:r>
            <w:r w:rsidRPr="00394F7E">
              <w:rPr>
                <w:rFonts w:cstheme="minorHAnsi"/>
                <w:lang w:val="en-GB"/>
              </w:rPr>
              <w:fldChar w:fldCharType="end"/>
            </w:r>
          </w:p>
          <w:p w:rsidR="00394F7E" w:rsidRPr="00394F7E" w:rsidRDefault="00394F7E" w:rsidP="00394F7E">
            <w:pPr>
              <w:rPr>
                <w:lang w:val="fr-CH"/>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Mean number of interventions per patient consultation was 2, and an intervention took place in 98.7% of consultations (375/380). </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lastRenderedPageBreak/>
              <w:t>Skomo</w:t>
            </w:r>
            <w:proofErr w:type="spellEnd"/>
            <w:r w:rsidRPr="00394F7E">
              <w:rPr>
                <w:rFonts w:cstheme="minorHAnsi"/>
                <w:lang w:val="en-GB"/>
              </w:rPr>
              <w:t xml:space="preserve"> M.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08</w:t>
            </w:r>
          </w:p>
          <w:p w:rsidR="00394F7E" w:rsidRPr="00394F7E" w:rsidRDefault="00394F7E" w:rsidP="00394F7E">
            <w:pPr>
              <w:rPr>
                <w:rFonts w:cstheme="minorHAnsi"/>
                <w:lang w:val="en-GB"/>
              </w:rPr>
            </w:pPr>
            <w:r w:rsidRPr="00394F7E">
              <w:rPr>
                <w:rFonts w:cstheme="minorHAnsi"/>
                <w:lang w:val="en-GB"/>
              </w:rPr>
              <w:t xml:space="preserve">USA </w:t>
            </w:r>
            <w:r w:rsidRPr="00394F7E">
              <w:rPr>
                <w:rFonts w:cstheme="minorHAnsi"/>
                <w:lang w:val="en-GB"/>
              </w:rPr>
              <w:fldChar w:fldCharType="begin"/>
            </w:r>
            <w:r w:rsidRPr="00394F7E">
              <w:rPr>
                <w:rFonts w:cstheme="minorHAnsi"/>
                <w:lang w:val="en-GB"/>
              </w:rPr>
              <w:instrText xml:space="preserve"> ADDIN EN.CITE &lt;EndNote&gt;&lt;Cite&gt;&lt;Author&gt;Skomo&lt;/Author&gt;&lt;Year&gt;2008&lt;/Year&gt;&lt;RecNum&gt;58&lt;/RecNum&gt;&lt;DisplayText&gt;(69)&lt;/DisplayText&gt;&lt;record&gt;&lt;rec-number&gt;58&lt;/rec-number&gt;&lt;foreign-keys&gt;&lt;key app="EN" db-id="52x5fpwv8zf2riepp2g50pxw5zevse0re9v2" timestamp="1691134057"&gt;58&lt;/key&gt;&lt;/foreign-keys&gt;&lt;ref-type name="Journal Article"&gt;17&lt;/ref-type&gt;&lt;contributors&gt;&lt;authors&gt;&lt;author&gt; Skomo, Monica L.&lt;/author&gt;&lt;/authors&gt;&lt;/contributors&gt;&lt;titles&gt;&lt;title&gt;Impact of pharmacist interventions on seeking of medical care by migraineurs&lt;/title&gt;&lt;secondary-title&gt;Journal of the American Pharmacists Association : JAPhA&lt;/secondary-title&gt;&lt;/titles&gt;&lt;periodical&gt;&lt;full-title&gt;Journal of the American Pharmacists Association : JAPhA&lt;/full-title&gt;&lt;/periodical&gt;&lt;pages&gt;32-37&lt;/pages&gt;&lt;volume&gt;48&lt;/volume&gt;&lt;number&gt;1&lt;/number&gt;&lt;dates&gt;&lt;year&gt;2008&lt;/year&gt;&lt;/dates&gt;&lt;urls&gt;&lt;related-urls&gt;&lt;url&gt;https://www.japha.org/article/S1544-3191(15)31251-6/fulltext&lt;/url&gt;&lt;/related-urls&gt;&lt;/urls&gt;&lt;electronic-resource-num&gt;10.1331/japha.2008.07002&lt;/electronic-resource-num&gt;&lt;/record&gt;&lt;/Cite&gt;&lt;/EndNote&gt;</w:instrText>
            </w:r>
            <w:r w:rsidRPr="00394F7E">
              <w:rPr>
                <w:rFonts w:cstheme="minorHAnsi"/>
                <w:lang w:val="en-GB"/>
              </w:rPr>
              <w:fldChar w:fldCharType="separate"/>
            </w:r>
            <w:r w:rsidRPr="00394F7E">
              <w:rPr>
                <w:rFonts w:cstheme="minorHAnsi"/>
                <w:lang w:val="en-GB"/>
              </w:rPr>
              <w:t>(69)</w:t>
            </w:r>
            <w:r w:rsidRPr="00394F7E">
              <w:rPr>
                <w:rFonts w:cstheme="minorHAnsi"/>
                <w:lang w:val="en-GB"/>
              </w:rPr>
              <w:fldChar w:fldCharType="end"/>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Intervention had no effect on mean number of consultations with physicians.</w:t>
            </w:r>
          </w:p>
          <w:p w:rsidR="00394F7E" w:rsidRPr="00394F7E" w:rsidRDefault="00394F7E" w:rsidP="00394F7E">
            <w:pPr>
              <w:rPr>
                <w:lang w:val="en-GB"/>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0/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Slipp</w:t>
            </w:r>
            <w:proofErr w:type="spellEnd"/>
            <w:r w:rsidRPr="00394F7E">
              <w:rPr>
                <w:rFonts w:cstheme="minorHAnsi"/>
                <w:lang w:val="en-GB"/>
              </w:rPr>
              <w:t xml:space="preserve"> M. </w:t>
            </w:r>
            <w:r w:rsidRPr="00394F7E">
              <w:rPr>
                <w:rFonts w:cstheme="minorHAnsi"/>
                <w:i/>
                <w:lang w:val="en-GB"/>
              </w:rPr>
              <w:t>et al</w:t>
            </w:r>
            <w:r w:rsidRPr="00394F7E">
              <w:rPr>
                <w:rFonts w:cstheme="minorHAnsi"/>
                <w:lang w:val="en-GB"/>
              </w:rPr>
              <w:t>.</w:t>
            </w:r>
          </w:p>
          <w:p w:rsidR="00394F7E" w:rsidRPr="00394F7E" w:rsidRDefault="00394F7E" w:rsidP="00394F7E">
            <w:pPr>
              <w:rPr>
                <w:rFonts w:cstheme="minorHAnsi"/>
                <w:lang w:val="en-GB"/>
              </w:rPr>
            </w:pPr>
            <w:r w:rsidRPr="00394F7E">
              <w:rPr>
                <w:rFonts w:cstheme="minorHAnsi"/>
                <w:lang w:val="en-GB"/>
              </w:rPr>
              <w:t>2017</w:t>
            </w:r>
          </w:p>
          <w:p w:rsidR="00394F7E" w:rsidRPr="00394F7E" w:rsidRDefault="00394F7E" w:rsidP="00394F7E">
            <w:pPr>
              <w:rPr>
                <w:rFonts w:cstheme="minorHAnsi"/>
                <w:lang w:val="en-GB"/>
              </w:rPr>
            </w:pPr>
            <w:r w:rsidRPr="00394F7E">
              <w:rPr>
                <w:rFonts w:cstheme="minorHAnsi"/>
                <w:lang w:val="en-GB"/>
              </w:rPr>
              <w:t>Canada</w:t>
            </w:r>
            <w:r w:rsidRPr="00394F7E">
              <w:rPr>
                <w:rFonts w:cstheme="minorHAnsi"/>
                <w:lang w:val="en-GB"/>
              </w:rPr>
              <w:tab/>
            </w:r>
            <w:r w:rsidRPr="00394F7E">
              <w:rPr>
                <w:rFonts w:cstheme="minorHAnsi"/>
                <w:lang w:val="en-GB"/>
              </w:rPr>
              <w:fldChar w:fldCharType="begin"/>
            </w:r>
            <w:r w:rsidRPr="00394F7E">
              <w:rPr>
                <w:rFonts w:cstheme="minorHAnsi"/>
                <w:lang w:val="en-GB"/>
              </w:rPr>
              <w:instrText xml:space="preserve"> ADDIN EN.CITE &lt;EndNote&gt;&lt;Cite&gt;&lt;Author&gt;Slipp&lt;/Author&gt;&lt;Year&gt;2017&lt;/Year&gt;&lt;RecNum&gt;55&lt;/RecNum&gt;&lt;DisplayText&gt;(70)&lt;/DisplayText&gt;&lt;record&gt;&lt;rec-number&gt;55&lt;/rec-number&gt;&lt;foreign-keys&gt;&lt;key app="EN" db-id="52x5fpwv8zf2riepp2g50pxw5zevse0re9v2" timestamp="1691051531"&gt;55&lt;/key&gt;&lt;/foreign-keys&gt;&lt;ref-type name="Journal Article"&gt;17&lt;/ref-type&gt;&lt;contributors&gt;&lt;authors&gt;&lt;author&gt;Slipp, M.&lt;/author&gt;&lt;author&gt;Burnham, R.&lt;/author&gt;&lt;/authors&gt;&lt;/contributors&gt;&lt;auth-address&gt;Slipp, Marlene. Central Alberta Pain and Rehabilitation Institute (Slipp, Burnham), Lacombe, Alberta.&amp;#xD;Burnham, Robert. Central Alberta Pain and Rehabilitation Institute (Slipp, Burnham), Lacombe, Alberta.&lt;/auth-address&gt;&lt;titles&gt;&lt;title&gt;Medication management of chronic pain: A comparison of 2 care delivery models&lt;/title&gt;&lt;secondary-title&gt;Canadian Pharmacists Journal&lt;/secondary-title&gt;&lt;/titles&gt;&lt;periodical&gt;&lt;full-title&gt;Canadian Pharmacists Journal&lt;/full-title&gt;&lt;/periodical&gt;&lt;pages&gt;112-117&lt;/pages&gt;&lt;volume&gt;150&lt;/volume&gt;&lt;number&gt;2&lt;/number&gt;&lt;dates&gt;&lt;year&gt;2017&lt;/year&gt;&lt;/dates&gt;&lt;accession-num&gt;28405255&lt;/accession-num&gt;&lt;urls&gt;&lt;related-urls&gt;&lt;url&gt;https://ovidsp.ovid.com/ovidweb.cgi?T=JS&amp;amp;CSC=Y&amp;amp;NEWS=N&amp;amp;PAGE=fulltext&amp;amp;D=pmnm4&amp;amp;AN=28405255&lt;/url&gt;&lt;url&gt;https://libkey.io/libraries/528/openurl?genre=article&amp;amp;aulast=Slipp&amp;amp;issn=1715-1635&amp;amp;title=Canadian+Pharmacists+Journal&amp;amp;atitle=Medication+management+of+chronic+pain%3A+A+comparison+of+2+care+delivery+models.&amp;amp;volume=150&amp;amp;issue=2&amp;amp;spage=112&amp;amp;epage=117&amp;amp;date=2017&amp;amp;doi=10.1177%2F1715163517690540&amp;amp;pmid=28405255&amp;amp;sid=OVID:medline&lt;/url&gt;&lt;/related-urls&gt;&lt;/urls&gt;&lt;custom1&gt; Medline&lt;/custom1&gt;&lt;electronic-resource-num&gt;10.1177/171516351769054&lt;/electronic-resource-num&gt;&lt;remote-database-name&gt;MEDLINE&lt;/remote-database-name&gt;&lt;remote-database-provider&gt;Ovid Technologies&lt;/remote-database-provider&gt;&lt;/record&gt;&lt;/Cite&gt;&lt;/EndNote&gt;</w:instrText>
            </w:r>
            <w:r w:rsidRPr="00394F7E">
              <w:rPr>
                <w:rFonts w:cstheme="minorHAnsi"/>
                <w:lang w:val="en-GB"/>
              </w:rPr>
              <w:fldChar w:fldCharType="separate"/>
            </w:r>
            <w:r w:rsidRPr="00394F7E">
              <w:rPr>
                <w:rFonts w:cstheme="minorHAnsi"/>
                <w:lang w:val="en-GB"/>
              </w:rPr>
              <w:t>(70)</w:t>
            </w:r>
            <w:r w:rsidRPr="00394F7E">
              <w:rPr>
                <w:rFonts w:cstheme="minorHAnsi"/>
                <w:lang w:val="en-GB"/>
              </w:rPr>
              <w:fldChar w:fldCharType="end"/>
            </w:r>
          </w:p>
          <w:p w:rsidR="00394F7E" w:rsidRPr="00394F7E" w:rsidRDefault="00394F7E" w:rsidP="00394F7E">
            <w:pPr>
              <w:rPr>
                <w:lang w:val="en-GB"/>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intensity score decreased from 5.8/10 to 4.1/10.</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disability score decreased from 37.6/70 to 23.8/70.</w:t>
            </w: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disability score decreased from 37.6/70 to 23.8/70.</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Patients were satisfied with the service. </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Relief from pain medication increased from 24% to 45%. </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The pharmacist–physician combination used 13 times less money to achieve the same pain reduction, and 19 times less money to achieve the same reduction in disability as the physician working alone.</w:t>
            </w:r>
          </w:p>
        </w:tc>
        <w:tc>
          <w:tcPr>
            <w:tcW w:w="0" w:type="auto"/>
          </w:tcPr>
          <w:p w:rsidR="00394F7E" w:rsidRPr="00394F7E" w:rsidRDefault="00394F7E" w:rsidP="00394F7E">
            <w:pPr>
              <w:rPr>
                <w:lang w:val="en-GB"/>
              </w:rPr>
            </w:pPr>
            <w:r w:rsidRPr="00394F7E">
              <w:rPr>
                <w:lang w:val="en-GB"/>
              </w:rPr>
              <w:t>6/6</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r w:rsidRPr="00394F7E">
              <w:rPr>
                <w:rFonts w:cstheme="minorHAnsi"/>
                <w:lang w:val="fr-CH"/>
              </w:rPr>
              <w:t xml:space="preserve">Takahashi N.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fr-CH"/>
              </w:rPr>
            </w:pPr>
            <w:r w:rsidRPr="00394F7E">
              <w:rPr>
                <w:rFonts w:cstheme="minorHAnsi"/>
                <w:lang w:val="fr-CH"/>
              </w:rPr>
              <w:t>2018</w:t>
            </w:r>
          </w:p>
          <w:p w:rsidR="00394F7E" w:rsidRPr="00394F7E" w:rsidRDefault="00394F7E" w:rsidP="00394F7E">
            <w:pPr>
              <w:rPr>
                <w:rFonts w:cstheme="minorHAnsi"/>
                <w:lang w:val="fr-CH"/>
              </w:rPr>
            </w:pPr>
            <w:proofErr w:type="spellStart"/>
            <w:r w:rsidRPr="00394F7E">
              <w:rPr>
                <w:rFonts w:cstheme="minorHAnsi"/>
                <w:lang w:val="fr-CH"/>
              </w:rPr>
              <w:t>Japan</w:t>
            </w:r>
            <w:proofErr w:type="spellEnd"/>
            <w:r w:rsidRPr="00394F7E">
              <w:rPr>
                <w:rFonts w:cstheme="minorHAnsi"/>
                <w:lang w:val="fr-CH"/>
              </w:rPr>
              <w:t xml:space="preserve"> </w:t>
            </w:r>
            <w:r w:rsidRPr="00394F7E">
              <w:rPr>
                <w:rFonts w:cstheme="minorHAnsi"/>
                <w:lang w:val="en-GB"/>
              </w:rPr>
              <w:fldChar w:fldCharType="begin"/>
            </w:r>
            <w:r w:rsidRPr="00394F7E">
              <w:rPr>
                <w:rFonts w:cstheme="minorHAnsi"/>
                <w:lang w:val="fr-CH"/>
              </w:rPr>
              <w:instrText xml:space="preserve"> ADDIN EN.CITE &lt;EndNote&gt;&lt;Cite&gt;&lt;Author&gt;Takahashi&lt;/Author&gt;&lt;Year&gt;2018&lt;/Year&gt;&lt;RecNum&gt;72&lt;/RecNum&gt;&lt;DisplayText&gt;(71)&lt;/DisplayText&gt;&lt;record&gt;&lt;rec-number&gt;72&lt;/rec-number&gt;&lt;foreign-keys&gt;&lt;key app="EN" db-id="52x5fpwv8zf2riepp2g50pxw5zevse0re9v2" timestamp="1694441134"&gt;72&lt;/key&gt;&lt;/foreign-keys&gt;&lt;ref-type name="Journal Article"&gt;17&lt;/ref-type&gt;&lt;contributors&gt;&lt;authors&gt;&lt;author&gt;Takahashi, Naoto&lt;/author&gt;&lt;author&gt;Kasahara, Satoshi&lt;/author&gt;&lt;author&gt;Yabuki, Shoji&lt;/author&gt;&lt;/authors&gt;&lt;/contributors&gt;&lt;titles&gt;&lt;title&gt;Development and implementation of an inpatient multidisciplinary pain management program for patients with intractable chronic musculoskeletal pain in Japan: preliminary report&lt;/title&gt;&lt;secondary-title&gt;Journal of pain research&lt;/secondary-title&gt;&lt;/titles&gt;&lt;periodical&gt;&lt;full-title&gt;Journal of pain research&lt;/full-title&gt;&lt;/periodical&gt;&lt;pages&gt;201-211&lt;/pages&gt;&lt;dates&gt;&lt;year&gt;2018&lt;/year&gt;&lt;/dates&gt;&lt;isbn&gt;1178-7090&lt;/isbn&gt;&lt;urls&gt;&lt;/urls&gt;&lt;electronic-resource-num&gt;10.2147/jpr.s154171&lt;/electronic-resource-num&gt;&lt;/record&gt;&lt;/Cite&gt;&lt;/EndNote&gt;</w:instrText>
            </w:r>
            <w:r w:rsidRPr="00394F7E">
              <w:rPr>
                <w:rFonts w:cstheme="minorHAnsi"/>
                <w:lang w:val="en-GB"/>
              </w:rPr>
              <w:fldChar w:fldCharType="separate"/>
            </w:r>
            <w:r w:rsidRPr="00394F7E">
              <w:rPr>
                <w:rFonts w:cstheme="minorHAnsi"/>
                <w:lang w:val="fr-CH"/>
              </w:rPr>
              <w:t>(71)</w:t>
            </w:r>
            <w:r w:rsidRPr="00394F7E">
              <w:rPr>
                <w:rFonts w:cstheme="minorHAnsi"/>
                <w:lang w:val="en-GB"/>
              </w:rPr>
              <w:fldChar w:fldCharType="end"/>
            </w:r>
          </w:p>
          <w:p w:rsidR="00394F7E" w:rsidRPr="00394F7E" w:rsidRDefault="00394F7E" w:rsidP="00394F7E">
            <w:pPr>
              <w:rPr>
                <w:lang w:val="fr-CH"/>
              </w:rPr>
            </w:pPr>
          </w:p>
        </w:tc>
        <w:tc>
          <w:tcPr>
            <w:tcW w:w="0" w:type="auto"/>
            <w:shd w:val="clear" w:color="auto" w:fill="E2EFD9" w:themeFill="accent6" w:themeFillTint="33"/>
          </w:tcPr>
          <w:p w:rsidR="00394F7E" w:rsidRPr="00394F7E" w:rsidRDefault="00394F7E" w:rsidP="00394F7E">
            <w:pPr>
              <w:rPr>
                <w:lang w:val="en-GB"/>
              </w:rPr>
            </w:pPr>
            <w:r w:rsidRPr="00394F7E">
              <w:rPr>
                <w:lang w:val="en-GB"/>
              </w:rPr>
              <w:t>Mean pain scores improved.</w:t>
            </w:r>
          </w:p>
        </w:tc>
        <w:tc>
          <w:tcPr>
            <w:tcW w:w="0" w:type="auto"/>
            <w:shd w:val="clear" w:color="auto" w:fill="DEEAF6" w:themeFill="accent1" w:themeFillTint="33"/>
          </w:tcPr>
          <w:p w:rsidR="00394F7E" w:rsidRPr="00394F7E" w:rsidRDefault="00394F7E" w:rsidP="00394F7E">
            <w:pPr>
              <w:rPr>
                <w:lang w:val="en-GB"/>
              </w:rPr>
            </w:pPr>
            <w:r w:rsidRPr="00394F7E">
              <w:rPr>
                <w:lang w:val="en-GB"/>
              </w:rPr>
              <w:t>Mean muscle endurance and physical fitness improved, but no change in walking ability or static flexibility.</w:t>
            </w:r>
          </w:p>
        </w:tc>
        <w:tc>
          <w:tcPr>
            <w:tcW w:w="0" w:type="auto"/>
            <w:shd w:val="clear" w:color="auto" w:fill="E2EFD9" w:themeFill="accent6" w:themeFillTint="33"/>
          </w:tcPr>
          <w:p w:rsidR="00394F7E" w:rsidRPr="00394F7E" w:rsidRDefault="00394F7E" w:rsidP="00394F7E">
            <w:pPr>
              <w:rPr>
                <w:lang w:val="en-GB"/>
              </w:rPr>
            </w:pPr>
            <w:r w:rsidRPr="00394F7E">
              <w:rPr>
                <w:lang w:val="en-GB"/>
              </w:rPr>
              <w:t>Anxiety, depression and overall quality of life improved.</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2.5/3</w:t>
            </w:r>
          </w:p>
        </w:tc>
      </w:tr>
      <w:tr w:rsidR="00394F7E" w:rsidRPr="00394F7E" w:rsidTr="00595575">
        <w:trPr>
          <w:cantSplit/>
          <w:trHeight w:val="20"/>
        </w:trPr>
        <w:tc>
          <w:tcPr>
            <w:tcW w:w="0" w:type="auto"/>
            <w:gridSpan w:val="2"/>
          </w:tcPr>
          <w:p w:rsidR="00394F7E" w:rsidRPr="00394F7E" w:rsidRDefault="00394F7E" w:rsidP="00394F7E">
            <w:pPr>
              <w:rPr>
                <w:rFonts w:cstheme="minorHAnsi"/>
                <w:lang w:val="it-IT"/>
              </w:rPr>
            </w:pPr>
            <w:r w:rsidRPr="00394F7E">
              <w:rPr>
                <w:rFonts w:cstheme="minorHAnsi"/>
                <w:lang w:val="it-IT"/>
              </w:rPr>
              <w:lastRenderedPageBreak/>
              <w:t xml:space="preserve">Tilli T. </w:t>
            </w:r>
            <w:r w:rsidRPr="00394F7E">
              <w:rPr>
                <w:rFonts w:cstheme="minorHAnsi"/>
                <w:i/>
                <w:lang w:val="it-IT"/>
              </w:rPr>
              <w:t>et al</w:t>
            </w:r>
            <w:r w:rsidRPr="00394F7E">
              <w:rPr>
                <w:rFonts w:cstheme="minorHAnsi"/>
                <w:lang w:val="it-IT"/>
              </w:rPr>
              <w:t>.</w:t>
            </w:r>
          </w:p>
          <w:p w:rsidR="00394F7E" w:rsidRPr="00394F7E" w:rsidRDefault="00394F7E" w:rsidP="00394F7E">
            <w:pPr>
              <w:rPr>
                <w:rFonts w:cstheme="minorHAnsi"/>
                <w:lang w:val="it-IT"/>
              </w:rPr>
            </w:pPr>
            <w:r w:rsidRPr="00394F7E">
              <w:rPr>
                <w:rFonts w:cstheme="minorHAnsi"/>
                <w:lang w:val="it-IT"/>
              </w:rPr>
              <w:t>2019</w:t>
            </w:r>
          </w:p>
          <w:p w:rsidR="00394F7E" w:rsidRPr="00394F7E" w:rsidRDefault="00394F7E" w:rsidP="00394F7E">
            <w:pPr>
              <w:rPr>
                <w:rFonts w:cstheme="minorHAnsi"/>
                <w:lang w:val="it-IT"/>
              </w:rPr>
            </w:pPr>
            <w:r w:rsidRPr="00394F7E">
              <w:rPr>
                <w:rFonts w:cstheme="minorHAnsi"/>
                <w:lang w:val="it-IT"/>
              </w:rPr>
              <w:t>Canada</w:t>
            </w:r>
            <w:r w:rsidRPr="00394F7E">
              <w:rPr>
                <w:rFonts w:cstheme="minorHAnsi"/>
                <w:lang w:val="it-IT"/>
              </w:rPr>
              <w:tab/>
            </w:r>
            <w:r w:rsidRPr="00394F7E">
              <w:rPr>
                <w:rFonts w:cstheme="minorHAnsi"/>
                <w:lang w:val="en-GB"/>
              </w:rPr>
              <w:fldChar w:fldCharType="begin"/>
            </w:r>
            <w:r w:rsidRPr="00394F7E">
              <w:rPr>
                <w:rFonts w:cstheme="minorHAnsi"/>
                <w:lang w:val="it-IT"/>
              </w:rPr>
              <w:instrText xml:space="preserve"> ADDIN EN.CITE &lt;EndNote&gt;&lt;Cite&gt;&lt;Author&gt;Tilli&lt;/Author&gt;&lt;Year&gt;2020&lt;/Year&gt;&lt;RecNum&gt;83&lt;/RecNum&gt;&lt;DisplayText&gt;(72)&lt;/DisplayText&gt;&lt;record&gt;&lt;rec-number&gt;83&lt;/rec-number&gt;&lt;foreign-keys&gt;&lt;key app="EN" db-id="52x5fpwv8zf2riepp2g50pxw5zevse0re9v2" timestamp="1700215106"&gt;83&lt;/key&gt;&lt;/foreign-keys&gt;&lt;ref-type name="Journal Article"&gt;17&lt;/ref-type&gt;&lt;contributors&gt;&lt;authors&gt;&lt;author&gt;Tiana Tilli&lt;/author&gt;&lt;author&gt;Jonathan Hunchuck&lt;/author&gt;&lt;author&gt;Norman Dewhurst&lt;/author&gt;&lt;author&gt;Tara Kiran&lt;/author&gt;&lt;/authors&gt;&lt;/contributors&gt;&lt;titles&gt;&lt;title&gt;Opioid stewardship: implementing a proactive, pharmacist-led intervention for patients coprescribed opioids and benzodiazepines at an urban academic primary care centre&lt;/title&gt;&lt;secondary-title&gt;BMJ Open Quality&lt;/secondary-title&gt;&lt;/titles&gt;&lt;periodical&gt;&lt;full-title&gt;BMJ Open Quality&lt;/full-title&gt;&lt;/periodical&gt;&lt;pages&gt;e000635&lt;/pages&gt;&lt;volume&gt;9&lt;/volume&gt;&lt;number&gt;2&lt;/number&gt;&lt;dates&gt;&lt;year&gt;2020&lt;/year&gt;&lt;/dates&gt;&lt;urls&gt;&lt;related-urls&gt;&lt;url&gt;https://bmjopenquality.bmj.com/content/bmjqir/9/2/e000635.full.pdf&lt;/url&gt;&lt;/related-urls&gt;&lt;/urls&gt;&lt;electronic-resource-num&gt;10.1136/bmjoq-2019-000635&lt;/electronic-resource-num&gt;&lt;/record&gt;&lt;/Cite&gt;&lt;/EndNote&gt;</w:instrText>
            </w:r>
            <w:r w:rsidRPr="00394F7E">
              <w:rPr>
                <w:rFonts w:cstheme="minorHAnsi"/>
                <w:lang w:val="en-GB"/>
              </w:rPr>
              <w:fldChar w:fldCharType="separate"/>
            </w:r>
            <w:r w:rsidRPr="00394F7E">
              <w:rPr>
                <w:rFonts w:cstheme="minorHAnsi"/>
                <w:lang w:val="it-IT"/>
              </w:rPr>
              <w:t>(72)</w:t>
            </w:r>
            <w:r w:rsidRPr="00394F7E">
              <w:rPr>
                <w:rFonts w:cstheme="minorHAnsi"/>
                <w:lang w:val="en-GB"/>
              </w:rPr>
              <w:fldChar w:fldCharType="end"/>
            </w:r>
          </w:p>
          <w:p w:rsidR="00394F7E" w:rsidRPr="00394F7E" w:rsidRDefault="00394F7E" w:rsidP="00394F7E">
            <w:pPr>
              <w:rPr>
                <w:lang w:val="it-IT"/>
              </w:rPr>
            </w:pP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66% (23/35) of patients received a care plan. Physicians declined the rest. 75% (24/32) of recommendations were accepted. Intervention clinics had </w:t>
            </w:r>
            <w:proofErr w:type="gramStart"/>
            <w:r w:rsidRPr="00394F7E">
              <w:rPr>
                <w:lang w:val="en-GB"/>
              </w:rPr>
              <w:t>more active opioid tapers</w:t>
            </w:r>
            <w:proofErr w:type="gramEnd"/>
            <w:r w:rsidRPr="00394F7E">
              <w:rPr>
                <w:lang w:val="en-GB"/>
              </w:rPr>
              <w:t>. The number of co-prescriptions did not chang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rFonts w:cstheme="minorHAnsi"/>
                <w:lang w:val="en-GB"/>
              </w:rPr>
            </w:pPr>
            <w:proofErr w:type="spellStart"/>
            <w:r w:rsidRPr="00394F7E">
              <w:rPr>
                <w:rFonts w:cstheme="minorHAnsi"/>
                <w:lang w:val="en-GB"/>
              </w:rPr>
              <w:t>Uejima</w:t>
            </w:r>
            <w:proofErr w:type="spellEnd"/>
            <w:r w:rsidRPr="00394F7E">
              <w:rPr>
                <w:rFonts w:cstheme="minorHAnsi"/>
                <w:lang w:val="en-GB"/>
              </w:rPr>
              <w:t xml:space="preserve"> K.</w:t>
            </w:r>
          </w:p>
          <w:p w:rsidR="00394F7E" w:rsidRPr="00394F7E" w:rsidRDefault="00394F7E" w:rsidP="00394F7E">
            <w:pPr>
              <w:rPr>
                <w:rFonts w:cstheme="minorHAnsi"/>
                <w:lang w:val="en-GB"/>
              </w:rPr>
            </w:pPr>
            <w:r w:rsidRPr="00394F7E">
              <w:rPr>
                <w:rFonts w:cstheme="minorHAnsi"/>
                <w:lang w:val="en-GB"/>
              </w:rPr>
              <w:t>2019</w:t>
            </w:r>
          </w:p>
          <w:p w:rsidR="00394F7E" w:rsidRPr="00394F7E" w:rsidRDefault="00394F7E" w:rsidP="00394F7E">
            <w:pPr>
              <w:rPr>
                <w:lang w:val="en-GB"/>
              </w:rPr>
            </w:pPr>
            <w:r w:rsidRPr="00394F7E">
              <w:rPr>
                <w:rFonts w:cstheme="minorHAnsi"/>
                <w:lang w:val="en-GB"/>
              </w:rPr>
              <w:t xml:space="preserve">Japan </w:t>
            </w:r>
            <w:r w:rsidRPr="00394F7E">
              <w:rPr>
                <w:rFonts w:cstheme="minorHAnsi"/>
                <w:lang w:val="en-GB"/>
              </w:rPr>
              <w:fldChar w:fldCharType="begin">
                <w:fldData xml:space="preserve">PEVuZE5vdGU+PENpdGU+PEF1dGhvcj5VZWppbWE8L0F1dGhvcj48WWVhcj4yMDE5PC9ZZWFyPjxS
ZWNOdW0+NzE8L1JlY051bT48RGlzcGxheVRleHQ+KDczKTwvRGlzcGxheVRleHQ+PHJlY29yZD48
cmVjLW51bWJlcj43MTwvcmVjLW51bWJlcj48Zm9yZWlnbi1rZXlzPjxrZXkgYXBwPSJFTiIgZGIt
aWQ9IjUyeDVmcHd2OHpmMnJpZXBwMmc1MHB4dzV6ZXZzZTByZTl2MiIgdGltZXN0YW1wPSIxNjk0
NDQxMDU3Ij43MTwva2V5PjwvZm9yZWlnbi1rZXlzPjxyZWYtdHlwZSBuYW1lPSJKb3VybmFsIEFy
dGljbGUiPjE3PC9yZWYtdHlwZT48Y29udHJpYnV0b3JzPjxhdXRob3JzPjxhdXRob3I+VWVqaW1h
LCBLLjwvYXV0aG9yPjxhdXRob3I+SGF5YXNha2EsIE0uPC9hdXRob3I+PGF1dGhvcj5LYXRvLCBK
LjwvYXV0aG9yPjxhdXRob3I+U2FrYXRhLCBXLjwvYXV0aG9yPjxhdXRob3I+T3RzdWthLCBTLjwv
YXV0aG9yPjxhdXRob3I+V2F0YW5hYmUsIEYuPC9hdXRob3I+PGF1dGhvcj5Zb3NoaWRhLCBZLjwv
YXV0aG9yPjxhdXRob3I+S2FtZWksIE0uPC9hdXRob3I+PC9hdXRob3JzPjwvY29udHJpYnV0b3Jz
PjxhdXRoLWFkZHJlc3M+VWVqaW1hLCBLZW50YXJvLiBEZXBhcnRtZW50IG9mIFBoYXJtYWN5LCBO
aWhvbiBVbml2ZXJzaXR5IEl0YWJhc2hpIEhvc3BpdGFsLCBUb2t5bywgSmFwYW4uJiN4RDtVZWpp
bWEsIEtlbnRhcm8uIE5paG9uIFVuaXZlcnNpdHkgU2Nob29sIG9mIFBoYXJtYWN5LCBGdW5hYmFz
aGktc2hpLCBDaGliYSwgSmFwYW4uJiN4RDtIYXlhc2FrYSwgTWFzYXRvc2hpLiBEZXBhcnRtZW50
IG9mIFBoYXJtYWN5LCBOaWhvbiBVbml2ZXJzaXR5IEl0YWJhc2hpIEhvc3BpdGFsLCBUb2t5bywg
SmFwYW4uJiN4RDtLYXRvLCBKaXRzdS4gRGVwYXJ0bWVudCBvZiBQaGFybWFjeSwgTmlob24gVW5p
dmVyc2l0eSBJdGFiYXNoaSBIb3NwaXRhbCwgVG9reW8sIEphcGFuLiYjeEQ7U2FrYXRhLCBXYWth
a28uIERlcGFydG1lbnQgb2YgUGhhcm1hY3ksIE5paG9uIFVuaXZlcnNpdHkgSXRhYmFzaGkgSG9z
cGl0YWwsIFRva3lvLCBKYXBhbi4mI3hEO090c3VrYSwgU3VzdW11LiBEZXBhcnRtZW50IG9mIFBo
YXJtYWN5LCBOaWhvbiBVbml2ZXJzaXR5IEl0YWJhc2hpIEhvc3BpdGFsLCBUb2t5bywgSmFwYW4u
JiN4RDtXYXRhbmFiZSwgRnVtaXl1a2kuIE5paG9uIFVuaXZlcnNpdHkgU2Nob29sIG9mIFBoYXJt
YWN5LCBGdW5hYmFzaGktc2hpLCBDaGliYSwgSmFwYW4uJiN4RDtZb3NoaWRhLCBZb3NoaWthenUu
IERlcGFydG1lbnQgb2YgUGhhcm1hY3ksIE5paG9uIFVuaXZlcnNpdHkgSXRhYmFzaGkgSG9zcGl0
YWwsIFRva3lvLCBKYXBhbi4mI3hEO0thbWVpLCBNaXdha28uIE5paG9uIFVuaXZlcnNpdHkgU2No
b29sIG9mIFBoYXJtYWN5LCBGdW5hYmFzaGktc2hpLCBDaGliYSwgSmFwYW4uPC9hdXRoLWFkZHJl
c3M+PHRpdGxlcz48dGl0bGU+SG9zcGl0YWwtcGhhcm1hY3kgY29vcGVyYXRpdmUgdHJhaW5pbmcg
YW5kIGRydWctdGFraW5nIGNvbXBsaWFuY2UgaW4gb3V0cGF0aWVudHMgd2l0aCBjaHJvbmljIHBh
aW46IGEgY2FzZS1jb250cm9sIHN0dWR5PC90aXRsZT48c2Vjb25kYXJ5LXRpdGxlPkludGVncmF0
ZWQgUGhhcm1hY3kgUmVzZWFyY2ggJmFtcDsgUHJhY3RpY2U8L3NlY29uZGFyeS10aXRsZT48L3Rp
dGxlcz48cGVyaW9kaWNhbD48ZnVsbC10aXRsZT5JbnRlZ3JhdGVkIFBoYXJtYWN5IFJlc2VhcmNo
ICZhbXA7IFByYWN0aWNlPC9mdWxsLXRpdGxlPjwvcGVyaW9kaWNhbD48cGFnZXM+NjMtNzQ8L3Bh
Z2VzPjx2b2x1bWU+ODwvdm9sdW1lPjxkYXRlcz48eWVhcj4yMDE5PC95ZWFyPjwvZGF0ZXM+PGFj
Y2Vzc2lvbi1udW0+MzEzMDkwNzk8L2FjY2Vzc2lvbi1udW0+PHVybHM+PHJlbGF0ZWQtdXJscz48
dXJsPmh0dHBzOi8vb3ZpZHNwLm92aWQuY29tL292aWR3ZWIuY2dpP1Q9SlMmYW1wO0NTQz1ZJmFt
cDtORVdTPU4mYW1wO1BBR0U9ZnVsbHRleHQmYW1wO0Q9cG1ubTQmYW1wO0FOPTMxMzA5MDc5PC91
cmw+PHVybD5odHRwczovL2xpYmtleS5pby9saWJyYXJpZXMvNTI4L29wZW51cmw/Z2VucmU9YXJ0
aWNsZSZhbXA7YXVsYXN0PVVlamltYSZhbXA7aXNzbj0yMjMwLTUyNTQmYW1wO3RpdGxlPUludGVn
cmF0ZWQrUGhhcm1hY3krUmVzZWFyY2grJTI2K1ByYWN0aWNlJmFtcDthdGl0bGU9SG9zcGl0YWwt
cGhhcm1hY3krY29vcGVyYXRpdmUrdHJhaW5pbmcrYW5kK2RydWctdGFraW5nK2NvbXBsaWFuY2Ur
aW4rb3V0cGF0aWVudHMrd2l0aCtjaHJvbmljK3BhaW4lM0ErYStjYXNlLWNvbnRyb2wrc3R1ZHku
JmFtcDt2b2x1bWU9OCZhbXA7aXNzdWU9JmFtcDtzcGFnZT02MyZhbXA7ZXBhZ2U9NzQmYW1wO2Rh
dGU9MjAxOSZhbXA7ZG9pPTEwLjIxNDclMkZJUFJQLlMxOTcxMzUmYW1wO3BtaWQ9MzEzMDkwNzkm
YW1wO3NpZD1PVklEOm1lZGxpbmU8L3VybD48L3JlbGF0ZWQtdXJscz48L3VybHM+PGN1c3RvbTE+
IE1lZGxpbmU8L2N1c3RvbTE+PGVsZWN0cm9uaWMtcmVzb3VyY2UtbnVtPjEwLjIxNDcvaXBycC5z
MTk3MTM1PC9lbGVjdHJvbmljLXJlc291cmNlLW51bT48cmVtb3RlLWRhdGFiYXNlLW5hbWU+TUVE
TElORTwvcmVtb3RlLWRhdGFiYXNlLW5hbWU+PHJlbW90ZS1kYXRhYmFzZS1wcm92aWRlcj5Pdmlk
IFRlY2hub2xvZ2llczwvcmVtb3RlLWRhdGFiYXNlLXByb3ZpZGVyPjwvcmVjb3JkPjwvQ2l0ZT48
L0VuZE5vdGU+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VZWppbWE8L0F1dGhvcj48WWVhcj4yMDE5PC9ZZWFyPjxS
ZWNOdW0+NzE8L1JlY051bT48RGlzcGxheVRleHQ+KDczKTwvRGlzcGxheVRleHQ+PHJlY29yZD48
cmVjLW51bWJlcj43MTwvcmVjLW51bWJlcj48Zm9yZWlnbi1rZXlzPjxrZXkgYXBwPSJFTiIgZGIt
aWQ9IjUyeDVmcHd2OHpmMnJpZXBwMmc1MHB4dzV6ZXZzZTByZTl2MiIgdGltZXN0YW1wPSIxNjk0
NDQxMDU3Ij43MTwva2V5PjwvZm9yZWlnbi1rZXlzPjxyZWYtdHlwZSBuYW1lPSJKb3VybmFsIEFy
dGljbGUiPjE3PC9yZWYtdHlwZT48Y29udHJpYnV0b3JzPjxhdXRob3JzPjxhdXRob3I+VWVqaW1h
LCBLLjwvYXV0aG9yPjxhdXRob3I+SGF5YXNha2EsIE0uPC9hdXRob3I+PGF1dGhvcj5LYXRvLCBK
LjwvYXV0aG9yPjxhdXRob3I+U2FrYXRhLCBXLjwvYXV0aG9yPjxhdXRob3I+T3RzdWthLCBTLjwv
YXV0aG9yPjxhdXRob3I+V2F0YW5hYmUsIEYuPC9hdXRob3I+PGF1dGhvcj5Zb3NoaWRhLCBZLjwv
YXV0aG9yPjxhdXRob3I+S2FtZWksIE0uPC9hdXRob3I+PC9hdXRob3JzPjwvY29udHJpYnV0b3Jz
PjxhdXRoLWFkZHJlc3M+VWVqaW1hLCBLZW50YXJvLiBEZXBhcnRtZW50IG9mIFBoYXJtYWN5LCBO
aWhvbiBVbml2ZXJzaXR5IEl0YWJhc2hpIEhvc3BpdGFsLCBUb2t5bywgSmFwYW4uJiN4RDtVZWpp
bWEsIEtlbnRhcm8uIE5paG9uIFVuaXZlcnNpdHkgU2Nob29sIG9mIFBoYXJtYWN5LCBGdW5hYmFz
aGktc2hpLCBDaGliYSwgSmFwYW4uJiN4RDtIYXlhc2FrYSwgTWFzYXRvc2hpLiBEZXBhcnRtZW50
IG9mIFBoYXJtYWN5LCBOaWhvbiBVbml2ZXJzaXR5IEl0YWJhc2hpIEhvc3BpdGFsLCBUb2t5bywg
SmFwYW4uJiN4RDtLYXRvLCBKaXRzdS4gRGVwYXJ0bWVudCBvZiBQaGFybWFjeSwgTmlob24gVW5p
dmVyc2l0eSBJdGFiYXNoaSBIb3NwaXRhbCwgVG9reW8sIEphcGFuLiYjeEQ7U2FrYXRhLCBXYWth
a28uIERlcGFydG1lbnQgb2YgUGhhcm1hY3ksIE5paG9uIFVuaXZlcnNpdHkgSXRhYmFzaGkgSG9z
cGl0YWwsIFRva3lvLCBKYXBhbi4mI3hEO090c3VrYSwgU3VzdW11LiBEZXBhcnRtZW50IG9mIFBo
YXJtYWN5LCBOaWhvbiBVbml2ZXJzaXR5IEl0YWJhc2hpIEhvc3BpdGFsLCBUb2t5bywgSmFwYW4u
JiN4RDtXYXRhbmFiZSwgRnVtaXl1a2kuIE5paG9uIFVuaXZlcnNpdHkgU2Nob29sIG9mIFBoYXJt
YWN5LCBGdW5hYmFzaGktc2hpLCBDaGliYSwgSmFwYW4uJiN4RDtZb3NoaWRhLCBZb3NoaWthenUu
IERlcGFydG1lbnQgb2YgUGhhcm1hY3ksIE5paG9uIFVuaXZlcnNpdHkgSXRhYmFzaGkgSG9zcGl0
YWwsIFRva3lvLCBKYXBhbi4mI3hEO0thbWVpLCBNaXdha28uIE5paG9uIFVuaXZlcnNpdHkgU2No
b29sIG9mIFBoYXJtYWN5LCBGdW5hYmFzaGktc2hpLCBDaGliYSwgSmFwYW4uPC9hdXRoLWFkZHJl
c3M+PHRpdGxlcz48dGl0bGU+SG9zcGl0YWwtcGhhcm1hY3kgY29vcGVyYXRpdmUgdHJhaW5pbmcg
YW5kIGRydWctdGFraW5nIGNvbXBsaWFuY2UgaW4gb3V0cGF0aWVudHMgd2l0aCBjaHJvbmljIHBh
aW46IGEgY2FzZS1jb250cm9sIHN0dWR5PC90aXRsZT48c2Vjb25kYXJ5LXRpdGxlPkludGVncmF0
ZWQgUGhhcm1hY3kgUmVzZWFyY2ggJmFtcDsgUHJhY3RpY2U8L3NlY29uZGFyeS10aXRsZT48L3Rp
dGxlcz48cGVyaW9kaWNhbD48ZnVsbC10aXRsZT5JbnRlZ3JhdGVkIFBoYXJtYWN5IFJlc2VhcmNo
ICZhbXA7IFByYWN0aWNlPC9mdWxsLXRpdGxlPjwvcGVyaW9kaWNhbD48cGFnZXM+NjMtNzQ8L3Bh
Z2VzPjx2b2x1bWU+ODwvdm9sdW1lPjxkYXRlcz48eWVhcj4yMDE5PC95ZWFyPjwvZGF0ZXM+PGFj
Y2Vzc2lvbi1udW0+MzEzMDkwNzk8L2FjY2Vzc2lvbi1udW0+PHVybHM+PHJlbGF0ZWQtdXJscz48
dXJsPmh0dHBzOi8vb3ZpZHNwLm92aWQuY29tL292aWR3ZWIuY2dpP1Q9SlMmYW1wO0NTQz1ZJmFt
cDtORVdTPU4mYW1wO1BBR0U9ZnVsbHRleHQmYW1wO0Q9cG1ubTQmYW1wO0FOPTMxMzA5MDc5PC91
cmw+PHVybD5odHRwczovL2xpYmtleS5pby9saWJyYXJpZXMvNTI4L29wZW51cmw/Z2VucmU9YXJ0
aWNsZSZhbXA7YXVsYXN0PVVlamltYSZhbXA7aXNzbj0yMjMwLTUyNTQmYW1wO3RpdGxlPUludGVn
cmF0ZWQrUGhhcm1hY3krUmVzZWFyY2grJTI2K1ByYWN0aWNlJmFtcDthdGl0bGU9SG9zcGl0YWwt
cGhhcm1hY3krY29vcGVyYXRpdmUrdHJhaW5pbmcrYW5kK2RydWctdGFraW5nK2NvbXBsaWFuY2Ur
aW4rb3V0cGF0aWVudHMrd2l0aCtjaHJvbmljK3BhaW4lM0ErYStjYXNlLWNvbnRyb2wrc3R1ZHku
JmFtcDt2b2x1bWU9OCZhbXA7aXNzdWU9JmFtcDtzcGFnZT02MyZhbXA7ZXBhZ2U9NzQmYW1wO2Rh
dGU9MjAxOSZhbXA7ZG9pPTEwLjIxNDclMkZJUFJQLlMxOTcxMzUmYW1wO3BtaWQ9MzEzMDkwNzkm
YW1wO3NpZD1PVklEOm1lZGxpbmU8L3VybD48L3JlbGF0ZWQtdXJscz48L3VybHM+PGN1c3RvbTE+
IE1lZGxpbmU8L2N1c3RvbTE+PGVsZWN0cm9uaWMtcmVzb3VyY2UtbnVtPjEwLjIxNDcvaXBycC5z
MTk3MTM1PC9lbGVjdHJvbmljLXJlc291cmNlLW51bT48cmVtb3RlLWRhdGFiYXNlLW5hbWU+TUVE
TElORTwvcmVtb3RlLWRhdGFiYXNlLW5hbWU+PHJlbW90ZS1kYXRhYmFzZS1wcm92aWRlcj5Pdmlk
IFRlY2hub2xvZ2llczwvcmVtb3RlLWRhdGFiYXNlLXByb3ZpZGVyPjwvcmVjb3JkPjwvQ2l0ZT48
L0VuZE5vdGU+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73)</w:t>
            </w:r>
            <w:r w:rsidRPr="00394F7E">
              <w:rPr>
                <w:rFonts w:cstheme="minorHAnsi"/>
                <w:lang w:val="en-GB"/>
              </w:rPr>
              <w:fldChar w:fldCharType="end"/>
            </w:r>
            <w:r w:rsidRPr="00394F7E">
              <w:rPr>
                <w:rFonts w:cstheme="minorHAnsi"/>
                <w:lang w:val="en-GB"/>
              </w:rPr>
              <w:tab/>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had improved pain scores.</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had better motor function.</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had less anxiety, depression and insomnia.</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Patients showed higher compliance.</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4/4</w:t>
            </w:r>
          </w:p>
        </w:tc>
      </w:tr>
      <w:tr w:rsidR="00394F7E" w:rsidRPr="00394F7E" w:rsidTr="00595575">
        <w:trPr>
          <w:cantSplit/>
          <w:trHeight w:val="20"/>
        </w:trPr>
        <w:tc>
          <w:tcPr>
            <w:tcW w:w="0" w:type="auto"/>
            <w:gridSpan w:val="2"/>
          </w:tcPr>
          <w:p w:rsidR="00394F7E" w:rsidRPr="00394F7E" w:rsidRDefault="00394F7E" w:rsidP="00394F7E">
            <w:pPr>
              <w:rPr>
                <w:rFonts w:cstheme="minorHAnsi"/>
                <w:lang w:val="fr-CH"/>
              </w:rPr>
            </w:pPr>
            <w:r w:rsidRPr="00394F7E">
              <w:rPr>
                <w:rFonts w:cstheme="minorHAnsi"/>
                <w:lang w:val="fr-CH"/>
              </w:rPr>
              <w:t xml:space="preserve">Weidman-Evans E. </w:t>
            </w:r>
            <w:r w:rsidRPr="00394F7E">
              <w:rPr>
                <w:rFonts w:cstheme="minorHAnsi"/>
                <w:i/>
                <w:lang w:val="fr-CH"/>
              </w:rPr>
              <w:t>et al</w:t>
            </w:r>
            <w:r w:rsidRPr="00394F7E">
              <w:rPr>
                <w:rFonts w:cstheme="minorHAnsi"/>
                <w:lang w:val="fr-CH"/>
              </w:rPr>
              <w:t>.</w:t>
            </w:r>
          </w:p>
          <w:p w:rsidR="00394F7E" w:rsidRPr="00394F7E" w:rsidRDefault="00394F7E" w:rsidP="00394F7E">
            <w:pPr>
              <w:rPr>
                <w:rFonts w:cstheme="minorHAnsi"/>
                <w:lang w:val="en-GB"/>
              </w:rPr>
            </w:pPr>
            <w:r w:rsidRPr="00394F7E">
              <w:rPr>
                <w:rFonts w:cstheme="minorHAnsi"/>
                <w:lang w:val="en-GB"/>
              </w:rPr>
              <w:t>2009</w:t>
            </w:r>
          </w:p>
          <w:p w:rsidR="00394F7E" w:rsidRPr="00394F7E" w:rsidRDefault="00394F7E" w:rsidP="00394F7E">
            <w:pPr>
              <w:rPr>
                <w:lang w:val="en-GB"/>
              </w:rPr>
            </w:pPr>
            <w:r w:rsidRPr="00394F7E">
              <w:rPr>
                <w:rFonts w:cstheme="minorHAnsi"/>
                <w:lang w:val="en-GB"/>
              </w:rPr>
              <w:t xml:space="preserve">USA </w:t>
            </w:r>
            <w:r w:rsidRPr="00394F7E">
              <w:rPr>
                <w:rFonts w:cstheme="minorHAnsi"/>
                <w:lang w:val="en-GB"/>
              </w:rPr>
              <w:fldChar w:fldCharType="begin">
                <w:fldData xml:space="preserve">PEVuZE5vdGU+PENpdGU+PEF1dGhvcj5XZWlkbWFuLUV2YW5zPC9BdXRob3I+PFllYXI+MjAwOTwv
WWVhcj48UmVjTnVtPjU3PC9SZWNOdW0+PERpc3BsYXlUZXh0Pig3NCk8L0Rpc3BsYXlUZXh0Pjxy
ZWNvcmQ+PHJlYy1udW1iZXI+NTc8L3JlYy1udW1iZXI+PGZvcmVpZ24ta2V5cz48a2V5IGFwcD0i
RU4iIGRiLWlkPSI1Mng1ZnB3djh6ZjJyaWVwcDJnNTBweHc1emV2c2UwcmU5djIiIHRpbWVzdGFt
cD0iMTY5MTA1MTU3OCI+NTc8L2tleT48L2ZvcmVpZ24ta2V5cz48cmVmLXR5cGUgbmFtZT0iSm91
cm5hbCBBcnRpY2xlIj4xNzwvcmVmLXR5cGU+PGNvbnRyaWJ1dG9ycz48YXV0aG9ycz48YXV0aG9y
PldlaWRtYW4tRXZhbnMsIEUuPC9hdXRob3I+PGF1dGhvcj5KYWNvYnMsIFQuIEYuPC9hdXRob3I+
PGF1dGhvcj5Jc2hlcndvb2QsIFAuPC9hdXRob3I+PGF1dGhvcj5FdmFucywgSi4gRC48L2F1dGhv
cj48YXV0aG9yPkplbmtpbnMsIFQuPC9hdXRob3I+PC9hdXRob3JzPjwvY29udHJpYnV0b3JzPjxh
dXRoLWFkZHJlc3M+V2VpZG1hbi1FdmFucywgRW1pbHkuIERlcGFydG1lbnQgb2YgQ2xpbmljYWwg
YW5kIEFkbWluaXN0cmF0aXZlIFNjaWVuY2VzLCBDb2xsZWdlIG9mIFBoYXJtYWN5LCBVbml2ZXJz
aXR5IG9mIExvdWlzaWFuYSBhdCBNb25yb2UgRGVwYXJ0bWVudCBvZiBGYW1pbHkgTWVkaWNpbmUg
YW5kIENvbXByZWhlbnNpdmUgQ2FyZSwgTG91aXNpYW5hIFN0YXRlIFVuaXZlcnNpdHkgSGVhbHRo
IFNjaWVuY2VzIENlbnRlci1TaHJldmVwb3J0LjwvYXV0aC1hZGRyZXNzPjx0aXRsZXM+PHRpdGxl
PkltcGFjdCBvZiBhIHBoYXJtYWNpc3RkZXZlbG9wZWQgcHJvdG9jb2wgb24gdGhlIGNhcmRpYWMg
bW9uaXRvcmluZyBvZiBtZXRoYWRvbmUgaW4gY2hyb25pYyBub25jYW5jZXIgcGFpbiBtYW5hZ2Vt
ZW50PC90aXRsZT48c2Vjb25kYXJ5LXRpdGxlPkpvdXJuYWwgb2YgdGhlIEFtZXJpY2FuIFBoYXJt
YWNpc3RzIEFzc29jaWF0aW9uOiBKQVBoQTwvc2Vjb25kYXJ5LXRpdGxlPjwvdGl0bGVzPjxwZXJp
b2RpY2FsPjxmdWxsLXRpdGxlPkpvdXJuYWwgb2YgdGhlIEFtZXJpY2FuIFBoYXJtYWNpc3RzIEFz
c29jaWF0aW9uOiBKQVBoQTwvZnVsbC10aXRsZT48L3BlcmlvZGljYWw+PHBhZ2VzPmUxMDItZTEw
OTwvcGFnZXM+PGRhdGVzPjx5ZWFyPjIwMDk8L3llYXI+PC9kYXRlcz48YWNjZXNzaW9uLW51bT4x
OTYzMjkyMzwvYWNjZXNzaW9uLW51bT48dXJscz48cmVsYXRlZC11cmxzPjx1cmw+aHR0cHM6Ly9v
dmlkc3Aub3ZpZC5jb20vb3ZpZHdlYi5jZ2k/VD1KUyZhbXA7Q1NDPVkmYW1wO05FV1M9TiZhbXA7
UEFHRT1mdWxsdGV4dCZhbXA7RD1tZWRwJmFtcDtBTj0xOTYzMjkyMzwvdXJsPjx1cmw+aHR0cHM6
Ly9saWJrZXkuaW8vbGlicmFyaWVzLzUyOC9vcGVudXJsP2dlbnJlPWFydGljbGUmYW1wO2F1bGFz
dD1XZWlkbWFuLUV2YW5zJmFtcDtpc3NuPTEwODYtNTgwMiZhbXA7dGl0bGU9Sm91cm5hbCtvZit0
aGUrQW1lcmljYW4rUGhhcm1hY2lzdHMrQXNzb2NpYXRpb24lM0ErSkFQaEEmYW1wO2F0aXRsZT1J
bXBhY3Qrb2YrYStwaGFybWFjaXN0ZGV2ZWxvcGVkK3Byb3RvY29sK29uK3RoZStjYXJkaWFjK21v
bml0b3Jpbmcrb2YrbWV0aGFkb25lK2luK2Nocm9uaWMrbm9uY2FuY2VyK3BhaW4rbWFuYWdlbWVu
dC4mYW1wO3ZvbHVtZT00OSZhbXA7aXNzdWU9NSZhbXA7c3BhZ2U9ZTEwMiZhbXA7ZXBhZ2U9ZTEw
OSZhbXA7ZGF0ZT0yMDA5JmFtcDtkb2k9MTAuMTMzMSUyRkpBUGhBLjIwMDkuMDgxNDkmYW1wO3Bt
aWQ9MTk2MzI5MjMmYW1wO3NpZD1PVklEOm1lZGxpbmU8L3VybD48L3JlbGF0ZWQtdXJscz48L3Vy
bHM+PGN1c3RvbTE+IE1lZGxpbmU8L2N1c3RvbTE+PGVsZWN0cm9uaWMtcmVzb3VyY2UtbnVtPjEw
LjEzMzEvamFwaGEuMjAwOS4wODE0OTwvZWxlY3Ryb25pYy1yZXNvdXJjZS1udW0+PHJlbW90ZS1k
YXRhYmFzZS1uYW1lPk1FRExJTkU8L3JlbW90ZS1kYXRhYmFzZS1uYW1lPjxyZW1vdGUtZGF0YWJh
c2UtcHJvdmlkZXI+T3ZpZCBUZWNobm9sb2dpZXM8L3JlbW90ZS1kYXRhYmFzZS1wcm92aWRlcj48
L3JlY29yZD48L0NpdGU+PC9FbmROb3RlPgB=
</w:fldData>
              </w:fldChar>
            </w:r>
            <w:r w:rsidRPr="00394F7E">
              <w:rPr>
                <w:rFonts w:cstheme="minorHAnsi"/>
                <w:lang w:val="en-GB"/>
              </w:rPr>
              <w:instrText xml:space="preserve"> ADDIN EN.CITE </w:instrText>
            </w:r>
            <w:r w:rsidRPr="00394F7E">
              <w:rPr>
                <w:rFonts w:cstheme="minorHAnsi"/>
                <w:lang w:val="en-GB"/>
              </w:rPr>
              <w:fldChar w:fldCharType="begin">
                <w:fldData xml:space="preserve">PEVuZE5vdGU+PENpdGU+PEF1dGhvcj5XZWlkbWFuLUV2YW5zPC9BdXRob3I+PFllYXI+MjAwOTwv
WWVhcj48UmVjTnVtPjU3PC9SZWNOdW0+PERpc3BsYXlUZXh0Pig3NCk8L0Rpc3BsYXlUZXh0Pjxy
ZWNvcmQ+PHJlYy1udW1iZXI+NTc8L3JlYy1udW1iZXI+PGZvcmVpZ24ta2V5cz48a2V5IGFwcD0i
RU4iIGRiLWlkPSI1Mng1ZnB3djh6ZjJyaWVwcDJnNTBweHc1emV2c2UwcmU5djIiIHRpbWVzdGFt
cD0iMTY5MTA1MTU3OCI+NTc8L2tleT48L2ZvcmVpZ24ta2V5cz48cmVmLXR5cGUgbmFtZT0iSm91
cm5hbCBBcnRpY2xlIj4xNzwvcmVmLXR5cGU+PGNvbnRyaWJ1dG9ycz48YXV0aG9ycz48YXV0aG9y
PldlaWRtYW4tRXZhbnMsIEUuPC9hdXRob3I+PGF1dGhvcj5KYWNvYnMsIFQuIEYuPC9hdXRob3I+
PGF1dGhvcj5Jc2hlcndvb2QsIFAuPC9hdXRob3I+PGF1dGhvcj5FdmFucywgSi4gRC48L2F1dGhv
cj48YXV0aG9yPkplbmtpbnMsIFQuPC9hdXRob3I+PC9hdXRob3JzPjwvY29udHJpYnV0b3JzPjxh
dXRoLWFkZHJlc3M+V2VpZG1hbi1FdmFucywgRW1pbHkuIERlcGFydG1lbnQgb2YgQ2xpbmljYWwg
YW5kIEFkbWluaXN0cmF0aXZlIFNjaWVuY2VzLCBDb2xsZWdlIG9mIFBoYXJtYWN5LCBVbml2ZXJz
aXR5IG9mIExvdWlzaWFuYSBhdCBNb25yb2UgRGVwYXJ0bWVudCBvZiBGYW1pbHkgTWVkaWNpbmUg
YW5kIENvbXByZWhlbnNpdmUgQ2FyZSwgTG91aXNpYW5hIFN0YXRlIFVuaXZlcnNpdHkgSGVhbHRo
IFNjaWVuY2VzIENlbnRlci1TaHJldmVwb3J0LjwvYXV0aC1hZGRyZXNzPjx0aXRsZXM+PHRpdGxl
PkltcGFjdCBvZiBhIHBoYXJtYWNpc3RkZXZlbG9wZWQgcHJvdG9jb2wgb24gdGhlIGNhcmRpYWMg
bW9uaXRvcmluZyBvZiBtZXRoYWRvbmUgaW4gY2hyb25pYyBub25jYW5jZXIgcGFpbiBtYW5hZ2Vt
ZW50PC90aXRsZT48c2Vjb25kYXJ5LXRpdGxlPkpvdXJuYWwgb2YgdGhlIEFtZXJpY2FuIFBoYXJt
YWNpc3RzIEFzc29jaWF0aW9uOiBKQVBoQTwvc2Vjb25kYXJ5LXRpdGxlPjwvdGl0bGVzPjxwZXJp
b2RpY2FsPjxmdWxsLXRpdGxlPkpvdXJuYWwgb2YgdGhlIEFtZXJpY2FuIFBoYXJtYWNpc3RzIEFz
c29jaWF0aW9uOiBKQVBoQTwvZnVsbC10aXRsZT48L3BlcmlvZGljYWw+PHBhZ2VzPmUxMDItZTEw
OTwvcGFnZXM+PGRhdGVzPjx5ZWFyPjIwMDk8L3llYXI+PC9kYXRlcz48YWNjZXNzaW9uLW51bT4x
OTYzMjkyMzwvYWNjZXNzaW9uLW51bT48dXJscz48cmVsYXRlZC11cmxzPjx1cmw+aHR0cHM6Ly9v
dmlkc3Aub3ZpZC5jb20vb3ZpZHdlYi5jZ2k/VD1KUyZhbXA7Q1NDPVkmYW1wO05FV1M9TiZhbXA7
UEFHRT1mdWxsdGV4dCZhbXA7RD1tZWRwJmFtcDtBTj0xOTYzMjkyMzwvdXJsPjx1cmw+aHR0cHM6
Ly9saWJrZXkuaW8vbGlicmFyaWVzLzUyOC9vcGVudXJsP2dlbnJlPWFydGljbGUmYW1wO2F1bGFz
dD1XZWlkbWFuLUV2YW5zJmFtcDtpc3NuPTEwODYtNTgwMiZhbXA7dGl0bGU9Sm91cm5hbCtvZit0
aGUrQW1lcmljYW4rUGhhcm1hY2lzdHMrQXNzb2NpYXRpb24lM0ErSkFQaEEmYW1wO2F0aXRsZT1J
bXBhY3Qrb2YrYStwaGFybWFjaXN0ZGV2ZWxvcGVkK3Byb3RvY29sK29uK3RoZStjYXJkaWFjK21v
bml0b3Jpbmcrb2YrbWV0aGFkb25lK2luK2Nocm9uaWMrbm9uY2FuY2VyK3BhaW4rbWFuYWdlbWVu
dC4mYW1wO3ZvbHVtZT00OSZhbXA7aXNzdWU9NSZhbXA7c3BhZ2U9ZTEwMiZhbXA7ZXBhZ2U9ZTEw
OSZhbXA7ZGF0ZT0yMDA5JmFtcDtkb2k9MTAuMTMzMSUyRkpBUGhBLjIwMDkuMDgxNDkmYW1wO3Bt
aWQ9MTk2MzI5MjMmYW1wO3NpZD1PVklEOm1lZGxpbmU8L3VybD48L3JlbGF0ZWQtdXJscz48L3Vy
bHM+PGN1c3RvbTE+IE1lZGxpbmU8L2N1c3RvbTE+PGVsZWN0cm9uaWMtcmVzb3VyY2UtbnVtPjEw
LjEzMzEvamFwaGEuMjAwOS4wODE0OTwvZWxlY3Ryb25pYy1yZXNvdXJjZS1udW0+PHJlbW90ZS1k
YXRhYmFzZS1uYW1lPk1FRExJTkU8L3JlbW90ZS1kYXRhYmFzZS1uYW1lPjxyZW1vdGUtZGF0YWJh
c2UtcHJvdmlkZXI+T3ZpZCBUZWNobm9sb2dpZXM8L3JlbW90ZS1kYXRhYmFzZS1wcm92aWRlcj48
L3JlY29yZD48L0NpdGU+PC9FbmROb3RlPgB=
</w:fldData>
              </w:fldChar>
            </w:r>
            <w:r w:rsidRPr="00394F7E">
              <w:rPr>
                <w:rFonts w:cstheme="minorHAnsi"/>
                <w:lang w:val="en-GB"/>
              </w:rPr>
              <w:instrText xml:space="preserve"> ADDIN EN.CITE.DATA </w:instrText>
            </w:r>
            <w:r w:rsidRPr="00394F7E">
              <w:rPr>
                <w:rFonts w:cstheme="minorHAnsi"/>
                <w:lang w:val="en-GB"/>
              </w:rPr>
            </w:r>
            <w:r w:rsidRPr="00394F7E">
              <w:rPr>
                <w:rFonts w:cstheme="minorHAnsi"/>
                <w:lang w:val="en-GB"/>
              </w:rPr>
              <w:fldChar w:fldCharType="end"/>
            </w:r>
            <w:r w:rsidRPr="00394F7E">
              <w:rPr>
                <w:rFonts w:cstheme="minorHAnsi"/>
                <w:lang w:val="en-GB"/>
              </w:rPr>
            </w:r>
            <w:r w:rsidRPr="00394F7E">
              <w:rPr>
                <w:rFonts w:cstheme="minorHAnsi"/>
                <w:lang w:val="en-GB"/>
              </w:rPr>
              <w:fldChar w:fldCharType="separate"/>
            </w:r>
            <w:r w:rsidRPr="00394F7E">
              <w:rPr>
                <w:rFonts w:cstheme="minorHAnsi"/>
                <w:lang w:val="en-GB"/>
              </w:rPr>
              <w:t>(74)</w:t>
            </w:r>
            <w:r w:rsidRPr="00394F7E">
              <w:rPr>
                <w:rFonts w:cstheme="minorHAnsi"/>
                <w:lang w:val="en-GB"/>
              </w:rPr>
              <w:fldChar w:fldCharType="end"/>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shd w:val="clear" w:color="auto" w:fill="E2EFD9" w:themeFill="accent6" w:themeFillTint="33"/>
          </w:tcPr>
          <w:p w:rsidR="00394F7E" w:rsidRPr="00394F7E" w:rsidRDefault="00394F7E" w:rsidP="00394F7E">
            <w:pPr>
              <w:rPr>
                <w:lang w:val="en-GB"/>
              </w:rPr>
            </w:pPr>
            <w:r w:rsidRPr="00394F7E">
              <w:rPr>
                <w:lang w:val="en-GB"/>
              </w:rPr>
              <w:t xml:space="preserve">19% increase in cardiac monitoring </w:t>
            </w:r>
            <w:proofErr w:type="gramStart"/>
            <w:r w:rsidRPr="00394F7E">
              <w:rPr>
                <w:lang w:val="en-GB"/>
              </w:rPr>
              <w:t>was achieved</w:t>
            </w:r>
            <w:proofErr w:type="gramEnd"/>
            <w:r w:rsidRPr="00394F7E">
              <w:rPr>
                <w:lang w:val="en-GB"/>
              </w:rPr>
              <w:t xml:space="preserve"> with no changes made by clinics without pharmacists’ advice. </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N</w:t>
            </w:r>
          </w:p>
        </w:tc>
        <w:tc>
          <w:tcPr>
            <w:tcW w:w="0" w:type="auto"/>
          </w:tcPr>
          <w:p w:rsidR="00394F7E" w:rsidRPr="00394F7E" w:rsidRDefault="00394F7E" w:rsidP="00394F7E">
            <w:pPr>
              <w:rPr>
                <w:lang w:val="en-GB"/>
              </w:rPr>
            </w:pPr>
            <w:r w:rsidRPr="00394F7E">
              <w:rPr>
                <w:lang w:val="en-GB"/>
              </w:rPr>
              <w:t>1/1</w:t>
            </w:r>
          </w:p>
        </w:tc>
      </w:tr>
      <w:tr w:rsidR="00394F7E" w:rsidRPr="00394F7E" w:rsidTr="00595575">
        <w:trPr>
          <w:cantSplit/>
          <w:trHeight w:val="20"/>
        </w:trPr>
        <w:tc>
          <w:tcPr>
            <w:tcW w:w="0" w:type="auto"/>
            <w:gridSpan w:val="2"/>
          </w:tcPr>
          <w:p w:rsidR="00394F7E" w:rsidRPr="00394F7E" w:rsidRDefault="00394F7E" w:rsidP="00394F7E">
            <w:pPr>
              <w:rPr>
                <w:lang w:val="en-GB"/>
              </w:rPr>
            </w:pPr>
            <w:r w:rsidRPr="00394F7E">
              <w:rPr>
                <w:lang w:val="en-GB"/>
              </w:rPr>
              <w:t>Total</w:t>
            </w:r>
          </w:p>
        </w:tc>
        <w:tc>
          <w:tcPr>
            <w:tcW w:w="0" w:type="auto"/>
          </w:tcPr>
          <w:p w:rsidR="00394F7E" w:rsidRPr="00394F7E" w:rsidRDefault="00394F7E" w:rsidP="00394F7E">
            <w:pPr>
              <w:rPr>
                <w:lang w:val="en-GB"/>
              </w:rPr>
            </w:pPr>
            <w:r w:rsidRPr="00394F7E">
              <w:rPr>
                <w:lang w:val="en-GB"/>
              </w:rPr>
              <w:t>15/24</w:t>
            </w:r>
          </w:p>
        </w:tc>
        <w:tc>
          <w:tcPr>
            <w:tcW w:w="0" w:type="auto"/>
          </w:tcPr>
          <w:p w:rsidR="00394F7E" w:rsidRPr="00394F7E" w:rsidRDefault="00394F7E" w:rsidP="00394F7E">
            <w:pPr>
              <w:rPr>
                <w:lang w:val="en-GB"/>
              </w:rPr>
            </w:pPr>
            <w:r w:rsidRPr="00394F7E">
              <w:rPr>
                <w:lang w:val="en-GB"/>
              </w:rPr>
              <w:t>9/22</w:t>
            </w:r>
          </w:p>
        </w:tc>
        <w:tc>
          <w:tcPr>
            <w:tcW w:w="0" w:type="auto"/>
          </w:tcPr>
          <w:p w:rsidR="00394F7E" w:rsidRPr="00394F7E" w:rsidRDefault="00394F7E" w:rsidP="00394F7E">
            <w:pPr>
              <w:rPr>
                <w:lang w:val="en-GB"/>
              </w:rPr>
            </w:pPr>
            <w:r w:rsidRPr="00394F7E">
              <w:rPr>
                <w:lang w:val="en-GB"/>
              </w:rPr>
              <w:t>10/18</w:t>
            </w:r>
          </w:p>
        </w:tc>
        <w:tc>
          <w:tcPr>
            <w:tcW w:w="0" w:type="auto"/>
          </w:tcPr>
          <w:p w:rsidR="00394F7E" w:rsidRPr="00394F7E" w:rsidRDefault="00394F7E" w:rsidP="00394F7E">
            <w:pPr>
              <w:rPr>
                <w:lang w:val="en-GB"/>
              </w:rPr>
            </w:pPr>
            <w:r w:rsidRPr="00394F7E">
              <w:rPr>
                <w:lang w:val="en-GB"/>
              </w:rPr>
              <w:t>11.5/14</w:t>
            </w:r>
          </w:p>
        </w:tc>
        <w:tc>
          <w:tcPr>
            <w:tcW w:w="0" w:type="auto"/>
          </w:tcPr>
          <w:p w:rsidR="00394F7E" w:rsidRPr="00394F7E" w:rsidRDefault="00394F7E" w:rsidP="00394F7E">
            <w:pPr>
              <w:rPr>
                <w:lang w:val="en-GB"/>
              </w:rPr>
            </w:pPr>
            <w:r w:rsidRPr="00394F7E">
              <w:rPr>
                <w:lang w:val="en-GB"/>
              </w:rPr>
              <w:t>34/40</w:t>
            </w:r>
          </w:p>
        </w:tc>
        <w:tc>
          <w:tcPr>
            <w:tcW w:w="0" w:type="auto"/>
          </w:tcPr>
          <w:p w:rsidR="00394F7E" w:rsidRPr="00394F7E" w:rsidRDefault="00394F7E" w:rsidP="00394F7E">
            <w:pPr>
              <w:rPr>
                <w:lang w:val="en-GB"/>
              </w:rPr>
            </w:pPr>
            <w:r w:rsidRPr="00394F7E">
              <w:rPr>
                <w:lang w:val="en-GB"/>
              </w:rPr>
              <w:t>8/9</w:t>
            </w:r>
          </w:p>
        </w:tc>
        <w:tc>
          <w:tcPr>
            <w:tcW w:w="0" w:type="auto"/>
          </w:tcPr>
          <w:p w:rsidR="00394F7E" w:rsidRPr="00394F7E" w:rsidRDefault="00394F7E" w:rsidP="00394F7E">
            <w:pPr>
              <w:rPr>
                <w:lang w:val="en-GB"/>
              </w:rPr>
            </w:pPr>
            <w:r w:rsidRPr="00394F7E">
              <w:rPr>
                <w:lang w:val="en-GB"/>
              </w:rPr>
              <w:t>4/6</w:t>
            </w:r>
          </w:p>
        </w:tc>
        <w:tc>
          <w:tcPr>
            <w:tcW w:w="0" w:type="auto"/>
          </w:tcPr>
          <w:p w:rsidR="00394F7E" w:rsidRPr="00394F7E" w:rsidRDefault="00394F7E" w:rsidP="00394F7E">
            <w:pPr>
              <w:rPr>
                <w:lang w:val="en-GB"/>
              </w:rPr>
            </w:pPr>
            <w:r w:rsidRPr="00394F7E">
              <w:rPr>
                <w:lang w:val="en-GB"/>
              </w:rPr>
              <w:t>88.5/132</w:t>
            </w:r>
          </w:p>
        </w:tc>
      </w:tr>
      <w:tr w:rsidR="00394F7E" w:rsidRPr="00394F7E" w:rsidTr="00595575">
        <w:trPr>
          <w:cantSplit/>
          <w:trHeight w:val="20"/>
        </w:trPr>
        <w:tc>
          <w:tcPr>
            <w:tcW w:w="0" w:type="auto"/>
            <w:gridSpan w:val="2"/>
            <w:tcBorders>
              <w:bottom w:val="single" w:sz="8" w:space="0" w:color="auto"/>
            </w:tcBorders>
          </w:tcPr>
          <w:p w:rsidR="00394F7E" w:rsidRPr="00394F7E" w:rsidRDefault="00394F7E" w:rsidP="00394F7E">
            <w:pPr>
              <w:rPr>
                <w:lang w:val="en-GB"/>
              </w:rPr>
            </w:pPr>
            <w:r w:rsidRPr="00394F7E">
              <w:rPr>
                <w:lang w:val="en-GB"/>
              </w:rPr>
              <w:t>Per cent</w:t>
            </w:r>
          </w:p>
        </w:tc>
        <w:tc>
          <w:tcPr>
            <w:tcW w:w="0" w:type="auto"/>
            <w:tcBorders>
              <w:bottom w:val="single" w:sz="8" w:space="0" w:color="auto"/>
            </w:tcBorders>
          </w:tcPr>
          <w:p w:rsidR="00394F7E" w:rsidRPr="00394F7E" w:rsidRDefault="00394F7E" w:rsidP="00394F7E">
            <w:pPr>
              <w:rPr>
                <w:lang w:val="en-GB"/>
              </w:rPr>
            </w:pPr>
            <w:r w:rsidRPr="00394F7E">
              <w:rPr>
                <w:lang w:val="en-GB"/>
              </w:rPr>
              <w:t>62.5%</w:t>
            </w:r>
          </w:p>
        </w:tc>
        <w:tc>
          <w:tcPr>
            <w:tcW w:w="0" w:type="auto"/>
            <w:tcBorders>
              <w:bottom w:val="single" w:sz="8" w:space="0" w:color="auto"/>
            </w:tcBorders>
          </w:tcPr>
          <w:p w:rsidR="00394F7E" w:rsidRPr="00394F7E" w:rsidRDefault="00394F7E" w:rsidP="00394F7E">
            <w:pPr>
              <w:rPr>
                <w:lang w:val="en-GB"/>
              </w:rPr>
            </w:pPr>
            <w:r w:rsidRPr="00394F7E">
              <w:rPr>
                <w:lang w:val="en-GB"/>
              </w:rPr>
              <w:t>40.9%</w:t>
            </w:r>
          </w:p>
        </w:tc>
        <w:tc>
          <w:tcPr>
            <w:tcW w:w="0" w:type="auto"/>
            <w:tcBorders>
              <w:bottom w:val="single" w:sz="8" w:space="0" w:color="auto"/>
            </w:tcBorders>
          </w:tcPr>
          <w:p w:rsidR="00394F7E" w:rsidRPr="00394F7E" w:rsidRDefault="00394F7E" w:rsidP="00394F7E">
            <w:pPr>
              <w:rPr>
                <w:lang w:val="en-GB"/>
              </w:rPr>
            </w:pPr>
            <w:r w:rsidRPr="00394F7E">
              <w:rPr>
                <w:lang w:val="en-GB"/>
              </w:rPr>
              <w:t>55.6%</w:t>
            </w:r>
          </w:p>
        </w:tc>
        <w:tc>
          <w:tcPr>
            <w:tcW w:w="0" w:type="auto"/>
            <w:tcBorders>
              <w:bottom w:val="single" w:sz="8" w:space="0" w:color="auto"/>
            </w:tcBorders>
          </w:tcPr>
          <w:p w:rsidR="00394F7E" w:rsidRPr="00394F7E" w:rsidRDefault="00394F7E" w:rsidP="00394F7E">
            <w:pPr>
              <w:rPr>
                <w:lang w:val="en-GB"/>
              </w:rPr>
            </w:pPr>
            <w:r w:rsidRPr="00394F7E">
              <w:rPr>
                <w:lang w:val="en-GB"/>
              </w:rPr>
              <w:t>82.1%</w:t>
            </w:r>
          </w:p>
        </w:tc>
        <w:tc>
          <w:tcPr>
            <w:tcW w:w="0" w:type="auto"/>
            <w:tcBorders>
              <w:bottom w:val="single" w:sz="8" w:space="0" w:color="auto"/>
            </w:tcBorders>
          </w:tcPr>
          <w:p w:rsidR="00394F7E" w:rsidRPr="00394F7E" w:rsidRDefault="00394F7E" w:rsidP="00394F7E">
            <w:pPr>
              <w:rPr>
                <w:lang w:val="en-GB"/>
              </w:rPr>
            </w:pPr>
            <w:r w:rsidRPr="00394F7E">
              <w:rPr>
                <w:lang w:val="en-GB"/>
              </w:rPr>
              <w:t>85.0%</w:t>
            </w:r>
          </w:p>
        </w:tc>
        <w:tc>
          <w:tcPr>
            <w:tcW w:w="0" w:type="auto"/>
            <w:tcBorders>
              <w:bottom w:val="single" w:sz="8" w:space="0" w:color="auto"/>
            </w:tcBorders>
          </w:tcPr>
          <w:p w:rsidR="00394F7E" w:rsidRPr="00394F7E" w:rsidRDefault="00394F7E" w:rsidP="00394F7E">
            <w:pPr>
              <w:rPr>
                <w:lang w:val="en-GB"/>
              </w:rPr>
            </w:pPr>
            <w:r w:rsidRPr="00394F7E">
              <w:rPr>
                <w:lang w:val="en-GB"/>
              </w:rPr>
              <w:t>88.9%</w:t>
            </w:r>
          </w:p>
        </w:tc>
        <w:tc>
          <w:tcPr>
            <w:tcW w:w="0" w:type="auto"/>
            <w:tcBorders>
              <w:bottom w:val="single" w:sz="8" w:space="0" w:color="auto"/>
            </w:tcBorders>
          </w:tcPr>
          <w:p w:rsidR="00394F7E" w:rsidRPr="00394F7E" w:rsidRDefault="00394F7E" w:rsidP="00394F7E">
            <w:pPr>
              <w:rPr>
                <w:lang w:val="en-GB"/>
              </w:rPr>
            </w:pPr>
            <w:r w:rsidRPr="00394F7E">
              <w:rPr>
                <w:lang w:val="en-GB"/>
              </w:rPr>
              <w:t>66.7%</w:t>
            </w:r>
          </w:p>
        </w:tc>
        <w:tc>
          <w:tcPr>
            <w:tcW w:w="0" w:type="auto"/>
            <w:tcBorders>
              <w:bottom w:val="single" w:sz="8" w:space="0" w:color="auto"/>
            </w:tcBorders>
          </w:tcPr>
          <w:p w:rsidR="00394F7E" w:rsidRPr="00394F7E" w:rsidRDefault="00394F7E" w:rsidP="00394F7E">
            <w:pPr>
              <w:rPr>
                <w:lang w:val="en-GB"/>
              </w:rPr>
            </w:pPr>
            <w:r w:rsidRPr="00394F7E">
              <w:rPr>
                <w:lang w:val="en-GB"/>
              </w:rPr>
              <w:t>67.0%</w:t>
            </w:r>
          </w:p>
        </w:tc>
      </w:tr>
      <w:tr w:rsidR="00394F7E" w:rsidRPr="00394F7E" w:rsidTr="00595575">
        <w:trPr>
          <w:cantSplit/>
          <w:trHeight w:val="20"/>
        </w:trPr>
        <w:tc>
          <w:tcPr>
            <w:tcW w:w="0" w:type="auto"/>
            <w:gridSpan w:val="10"/>
            <w:tcBorders>
              <w:top w:val="single" w:sz="8" w:space="0" w:color="auto"/>
            </w:tcBorders>
          </w:tcPr>
          <w:p w:rsidR="00394F7E" w:rsidRPr="00394F7E" w:rsidRDefault="00394F7E" w:rsidP="00394F7E">
            <w:pPr>
              <w:rPr>
                <w:lang w:val="en-GB"/>
              </w:rPr>
            </w:pPr>
            <w:r w:rsidRPr="00394F7E">
              <w:rPr>
                <w:vertAlign w:val="superscript"/>
                <w:lang w:val="en-GB"/>
              </w:rPr>
              <w:t xml:space="preserve">1 </w:t>
            </w:r>
            <w:r w:rsidRPr="00394F7E">
              <w:rPr>
                <w:lang w:val="en-GB"/>
              </w:rPr>
              <w:t>For the summary, we awarded one point if the domain improved, 0.5 of a point if the domain partially improved, 0 if there was no change, and -1 point if the domain deteriorated.</w:t>
            </w:r>
          </w:p>
          <w:p w:rsidR="00394F7E" w:rsidRPr="00394F7E" w:rsidRDefault="00394F7E" w:rsidP="00394F7E">
            <w:pPr>
              <w:rPr>
                <w:lang w:val="fr-CH"/>
              </w:rPr>
            </w:pPr>
            <w:r w:rsidRPr="00394F7E">
              <w:rPr>
                <w:vertAlign w:val="superscript"/>
                <w:lang w:val="fr-CH"/>
              </w:rPr>
              <w:t xml:space="preserve">2 </w:t>
            </w:r>
            <w:r w:rsidRPr="00394F7E">
              <w:rPr>
                <w:lang w:val="fr-CH"/>
              </w:rPr>
              <w:t>ADE = Adverse Drug Event</w:t>
            </w:r>
          </w:p>
          <w:p w:rsidR="00394F7E" w:rsidRPr="00394F7E" w:rsidRDefault="00394F7E" w:rsidP="00394F7E">
            <w:pPr>
              <w:rPr>
                <w:lang w:val="fr-CH"/>
              </w:rPr>
            </w:pPr>
            <w:r w:rsidRPr="00394F7E">
              <w:rPr>
                <w:vertAlign w:val="superscript"/>
                <w:lang w:val="fr-CH"/>
              </w:rPr>
              <w:t xml:space="preserve">3 </w:t>
            </w:r>
            <w:r w:rsidRPr="00394F7E">
              <w:rPr>
                <w:lang w:val="fr-CH"/>
              </w:rPr>
              <w:t xml:space="preserve">MME = Morphine </w:t>
            </w:r>
            <w:proofErr w:type="spellStart"/>
            <w:r w:rsidRPr="00394F7E">
              <w:rPr>
                <w:lang w:val="fr-CH"/>
              </w:rPr>
              <w:t>Milligram</w:t>
            </w:r>
            <w:proofErr w:type="spellEnd"/>
            <w:r w:rsidRPr="00394F7E">
              <w:rPr>
                <w:lang w:val="fr-CH"/>
              </w:rPr>
              <w:t xml:space="preserve"> Equivalents</w:t>
            </w:r>
          </w:p>
          <w:p w:rsidR="00394F7E" w:rsidRPr="00394F7E" w:rsidRDefault="00394F7E" w:rsidP="00394F7E">
            <w:pPr>
              <w:rPr>
                <w:lang w:val="it-IT"/>
              </w:rPr>
            </w:pPr>
            <w:r w:rsidRPr="00394F7E">
              <w:rPr>
                <w:vertAlign w:val="superscript"/>
                <w:lang w:val="it-IT"/>
              </w:rPr>
              <w:t xml:space="preserve">4 </w:t>
            </w:r>
            <w:proofErr w:type="spellStart"/>
            <w:r w:rsidRPr="00394F7E">
              <w:rPr>
                <w:lang w:val="it-IT"/>
              </w:rPr>
              <w:t>NSAIDs</w:t>
            </w:r>
            <w:proofErr w:type="spellEnd"/>
            <w:r w:rsidRPr="00394F7E">
              <w:rPr>
                <w:lang w:val="it-IT"/>
              </w:rPr>
              <w:t xml:space="preserve"> = Non-</w:t>
            </w:r>
            <w:proofErr w:type="spellStart"/>
            <w:r w:rsidRPr="00394F7E">
              <w:rPr>
                <w:lang w:val="it-IT"/>
              </w:rPr>
              <w:t>steroidal</w:t>
            </w:r>
            <w:proofErr w:type="spellEnd"/>
            <w:r w:rsidRPr="00394F7E">
              <w:rPr>
                <w:lang w:val="it-IT"/>
              </w:rPr>
              <w:t xml:space="preserve"> anti-</w:t>
            </w:r>
            <w:proofErr w:type="spellStart"/>
            <w:r w:rsidRPr="00394F7E">
              <w:rPr>
                <w:lang w:val="it-IT"/>
              </w:rPr>
              <w:t>inflammatory</w:t>
            </w:r>
            <w:proofErr w:type="spellEnd"/>
            <w:r w:rsidRPr="00394F7E">
              <w:rPr>
                <w:lang w:val="it-IT"/>
              </w:rPr>
              <w:t xml:space="preserve"> </w:t>
            </w:r>
            <w:proofErr w:type="spellStart"/>
            <w:r w:rsidRPr="00394F7E">
              <w:rPr>
                <w:lang w:val="it-IT"/>
              </w:rPr>
              <w:t>drugs</w:t>
            </w:r>
            <w:proofErr w:type="spellEnd"/>
          </w:p>
        </w:tc>
      </w:tr>
    </w:tbl>
    <w:p w:rsidR="00D37B6F" w:rsidRDefault="00A507A8"/>
    <w:sectPr w:rsidR="00D37B6F" w:rsidSect="009F5295">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AA7ADD"/>
    <w:multiLevelType w:val="hybridMultilevel"/>
    <w:tmpl w:val="ABF448B6"/>
    <w:lvl w:ilvl="0" w:tplc="08070001">
      <w:start w:val="1"/>
      <w:numFmt w:val="bullet"/>
      <w:lvlText w:val=""/>
      <w:lvlJc w:val="left"/>
      <w:pPr>
        <w:ind w:left="3600" w:hanging="360"/>
      </w:pPr>
      <w:rPr>
        <w:rFonts w:ascii="Symbol" w:hAnsi="Symbol" w:hint="default"/>
      </w:rPr>
    </w:lvl>
    <w:lvl w:ilvl="1" w:tplc="08070003" w:tentative="1">
      <w:start w:val="1"/>
      <w:numFmt w:val="bullet"/>
      <w:lvlText w:val="o"/>
      <w:lvlJc w:val="left"/>
      <w:pPr>
        <w:ind w:left="4320" w:hanging="360"/>
      </w:pPr>
      <w:rPr>
        <w:rFonts w:ascii="Courier New" w:hAnsi="Courier New" w:cs="Courier New" w:hint="default"/>
      </w:rPr>
    </w:lvl>
    <w:lvl w:ilvl="2" w:tplc="08070005" w:tentative="1">
      <w:start w:val="1"/>
      <w:numFmt w:val="bullet"/>
      <w:lvlText w:val=""/>
      <w:lvlJc w:val="left"/>
      <w:pPr>
        <w:ind w:left="5040" w:hanging="360"/>
      </w:pPr>
      <w:rPr>
        <w:rFonts w:ascii="Wingdings" w:hAnsi="Wingdings" w:hint="default"/>
      </w:rPr>
    </w:lvl>
    <w:lvl w:ilvl="3" w:tplc="08070001" w:tentative="1">
      <w:start w:val="1"/>
      <w:numFmt w:val="bullet"/>
      <w:lvlText w:val=""/>
      <w:lvlJc w:val="left"/>
      <w:pPr>
        <w:ind w:left="5760" w:hanging="360"/>
      </w:pPr>
      <w:rPr>
        <w:rFonts w:ascii="Symbol" w:hAnsi="Symbol" w:hint="default"/>
      </w:rPr>
    </w:lvl>
    <w:lvl w:ilvl="4" w:tplc="08070003" w:tentative="1">
      <w:start w:val="1"/>
      <w:numFmt w:val="bullet"/>
      <w:lvlText w:val="o"/>
      <w:lvlJc w:val="left"/>
      <w:pPr>
        <w:ind w:left="6480" w:hanging="360"/>
      </w:pPr>
      <w:rPr>
        <w:rFonts w:ascii="Courier New" w:hAnsi="Courier New" w:cs="Courier New" w:hint="default"/>
      </w:rPr>
    </w:lvl>
    <w:lvl w:ilvl="5" w:tplc="08070005" w:tentative="1">
      <w:start w:val="1"/>
      <w:numFmt w:val="bullet"/>
      <w:lvlText w:val=""/>
      <w:lvlJc w:val="left"/>
      <w:pPr>
        <w:ind w:left="7200" w:hanging="360"/>
      </w:pPr>
      <w:rPr>
        <w:rFonts w:ascii="Wingdings" w:hAnsi="Wingdings" w:hint="default"/>
      </w:rPr>
    </w:lvl>
    <w:lvl w:ilvl="6" w:tplc="08070001" w:tentative="1">
      <w:start w:val="1"/>
      <w:numFmt w:val="bullet"/>
      <w:lvlText w:val=""/>
      <w:lvlJc w:val="left"/>
      <w:pPr>
        <w:ind w:left="7920" w:hanging="360"/>
      </w:pPr>
      <w:rPr>
        <w:rFonts w:ascii="Symbol" w:hAnsi="Symbol" w:hint="default"/>
      </w:rPr>
    </w:lvl>
    <w:lvl w:ilvl="7" w:tplc="08070003" w:tentative="1">
      <w:start w:val="1"/>
      <w:numFmt w:val="bullet"/>
      <w:lvlText w:val="o"/>
      <w:lvlJc w:val="left"/>
      <w:pPr>
        <w:ind w:left="8640" w:hanging="360"/>
      </w:pPr>
      <w:rPr>
        <w:rFonts w:ascii="Courier New" w:hAnsi="Courier New" w:cs="Courier New" w:hint="default"/>
      </w:rPr>
    </w:lvl>
    <w:lvl w:ilvl="8" w:tplc="08070005" w:tentative="1">
      <w:start w:val="1"/>
      <w:numFmt w:val="bullet"/>
      <w:lvlText w:val=""/>
      <w:lvlJc w:val="left"/>
      <w:pPr>
        <w:ind w:left="9360" w:hanging="360"/>
      </w:pPr>
      <w:rPr>
        <w:rFonts w:ascii="Wingdings" w:hAnsi="Wingdings" w:hint="default"/>
      </w:rPr>
    </w:lvl>
  </w:abstractNum>
  <w:abstractNum w:abstractNumId="1" w15:restartNumberingAfterBreak="0">
    <w:nsid w:val="539362CD"/>
    <w:multiLevelType w:val="hybridMultilevel"/>
    <w:tmpl w:val="4EF0E4E0"/>
    <w:lvl w:ilvl="0" w:tplc="08070001">
      <w:start w:val="1"/>
      <w:numFmt w:val="bullet"/>
      <w:lvlText w:val=""/>
      <w:lvlJc w:val="left"/>
      <w:pPr>
        <w:ind w:left="3600" w:hanging="360"/>
      </w:pPr>
      <w:rPr>
        <w:rFonts w:ascii="Symbol" w:hAnsi="Symbol" w:hint="default"/>
      </w:rPr>
    </w:lvl>
    <w:lvl w:ilvl="1" w:tplc="08070003" w:tentative="1">
      <w:start w:val="1"/>
      <w:numFmt w:val="bullet"/>
      <w:lvlText w:val="o"/>
      <w:lvlJc w:val="left"/>
      <w:pPr>
        <w:ind w:left="4320" w:hanging="360"/>
      </w:pPr>
      <w:rPr>
        <w:rFonts w:ascii="Courier New" w:hAnsi="Courier New" w:cs="Courier New" w:hint="default"/>
      </w:rPr>
    </w:lvl>
    <w:lvl w:ilvl="2" w:tplc="08070005" w:tentative="1">
      <w:start w:val="1"/>
      <w:numFmt w:val="bullet"/>
      <w:lvlText w:val=""/>
      <w:lvlJc w:val="left"/>
      <w:pPr>
        <w:ind w:left="5040" w:hanging="360"/>
      </w:pPr>
      <w:rPr>
        <w:rFonts w:ascii="Wingdings" w:hAnsi="Wingdings" w:hint="default"/>
      </w:rPr>
    </w:lvl>
    <w:lvl w:ilvl="3" w:tplc="08070001" w:tentative="1">
      <w:start w:val="1"/>
      <w:numFmt w:val="bullet"/>
      <w:lvlText w:val=""/>
      <w:lvlJc w:val="left"/>
      <w:pPr>
        <w:ind w:left="5760" w:hanging="360"/>
      </w:pPr>
      <w:rPr>
        <w:rFonts w:ascii="Symbol" w:hAnsi="Symbol" w:hint="default"/>
      </w:rPr>
    </w:lvl>
    <w:lvl w:ilvl="4" w:tplc="08070003" w:tentative="1">
      <w:start w:val="1"/>
      <w:numFmt w:val="bullet"/>
      <w:lvlText w:val="o"/>
      <w:lvlJc w:val="left"/>
      <w:pPr>
        <w:ind w:left="6480" w:hanging="360"/>
      </w:pPr>
      <w:rPr>
        <w:rFonts w:ascii="Courier New" w:hAnsi="Courier New" w:cs="Courier New" w:hint="default"/>
      </w:rPr>
    </w:lvl>
    <w:lvl w:ilvl="5" w:tplc="08070005" w:tentative="1">
      <w:start w:val="1"/>
      <w:numFmt w:val="bullet"/>
      <w:lvlText w:val=""/>
      <w:lvlJc w:val="left"/>
      <w:pPr>
        <w:ind w:left="7200" w:hanging="360"/>
      </w:pPr>
      <w:rPr>
        <w:rFonts w:ascii="Wingdings" w:hAnsi="Wingdings" w:hint="default"/>
      </w:rPr>
    </w:lvl>
    <w:lvl w:ilvl="6" w:tplc="08070001" w:tentative="1">
      <w:start w:val="1"/>
      <w:numFmt w:val="bullet"/>
      <w:lvlText w:val=""/>
      <w:lvlJc w:val="left"/>
      <w:pPr>
        <w:ind w:left="7920" w:hanging="360"/>
      </w:pPr>
      <w:rPr>
        <w:rFonts w:ascii="Symbol" w:hAnsi="Symbol" w:hint="default"/>
      </w:rPr>
    </w:lvl>
    <w:lvl w:ilvl="7" w:tplc="08070003" w:tentative="1">
      <w:start w:val="1"/>
      <w:numFmt w:val="bullet"/>
      <w:lvlText w:val="o"/>
      <w:lvlJc w:val="left"/>
      <w:pPr>
        <w:ind w:left="8640" w:hanging="360"/>
      </w:pPr>
      <w:rPr>
        <w:rFonts w:ascii="Courier New" w:hAnsi="Courier New" w:cs="Courier New" w:hint="default"/>
      </w:rPr>
    </w:lvl>
    <w:lvl w:ilvl="8" w:tplc="08070005" w:tentative="1">
      <w:start w:val="1"/>
      <w:numFmt w:val="bullet"/>
      <w:lvlText w:val=""/>
      <w:lvlJc w:val="left"/>
      <w:pPr>
        <w:ind w:left="9360" w:hanging="360"/>
      </w:pPr>
      <w:rPr>
        <w:rFonts w:ascii="Wingdings" w:hAnsi="Wingdings" w:hint="default"/>
      </w:rPr>
    </w:lvl>
  </w:abstractNum>
  <w:abstractNum w:abstractNumId="2" w15:restartNumberingAfterBreak="0">
    <w:nsid w:val="5B4245F2"/>
    <w:multiLevelType w:val="hybridMultilevel"/>
    <w:tmpl w:val="BC26B6CE"/>
    <w:lvl w:ilvl="0" w:tplc="F252F488">
      <w:start w:val="3"/>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295"/>
    <w:rsid w:val="0000332B"/>
    <w:rsid w:val="00154999"/>
    <w:rsid w:val="00246F88"/>
    <w:rsid w:val="00394F7E"/>
    <w:rsid w:val="009F5295"/>
    <w:rsid w:val="00A507A8"/>
    <w:rsid w:val="00DD55CE"/>
    <w:rsid w:val="00E9026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C3648"/>
  <w15:chartTrackingRefBased/>
  <w15:docId w15:val="{F3EEF912-AF5F-4A37-83D2-389FC085D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394F7E"/>
    <w:pPr>
      <w:keepNext/>
      <w:keepLines/>
      <w:spacing w:after="0" w:line="480" w:lineRule="auto"/>
      <w:ind w:firstLine="709"/>
      <w:outlineLvl w:val="0"/>
    </w:pPr>
    <w:rPr>
      <w:rFonts w:asciiTheme="majorHAnsi" w:eastAsiaTheme="majorEastAsia" w:hAnsiTheme="majorHAnsi" w:cstheme="majorBidi"/>
      <w:color w:val="2E74B5" w:themeColor="accent1" w:themeShade="BF"/>
      <w:sz w:val="32"/>
      <w:szCs w:val="32"/>
      <w:lang w:val="en-GB"/>
    </w:rPr>
  </w:style>
  <w:style w:type="paragraph" w:styleId="berschrift2">
    <w:name w:val="heading 2"/>
    <w:basedOn w:val="Standard"/>
    <w:next w:val="Standard"/>
    <w:link w:val="berschrift2Zchn"/>
    <w:uiPriority w:val="9"/>
    <w:unhideWhenUsed/>
    <w:qFormat/>
    <w:rsid w:val="00394F7E"/>
    <w:pPr>
      <w:keepNext/>
      <w:keepLines/>
      <w:spacing w:before="40" w:after="0" w:line="480" w:lineRule="auto"/>
      <w:ind w:firstLine="709"/>
      <w:outlineLvl w:val="1"/>
    </w:pPr>
    <w:rPr>
      <w:rFonts w:asciiTheme="majorHAnsi" w:eastAsiaTheme="majorEastAsia" w:hAnsiTheme="majorHAnsi" w:cstheme="majorBidi"/>
      <w:color w:val="2E74B5" w:themeColor="accent1" w:themeShade="BF"/>
      <w:sz w:val="26"/>
      <w:szCs w:val="26"/>
      <w:lang w:val="en-GB"/>
    </w:rPr>
  </w:style>
  <w:style w:type="paragraph" w:styleId="berschrift3">
    <w:name w:val="heading 3"/>
    <w:basedOn w:val="Standard"/>
    <w:next w:val="Standard"/>
    <w:link w:val="berschrift3Zchn"/>
    <w:uiPriority w:val="9"/>
    <w:semiHidden/>
    <w:unhideWhenUsed/>
    <w:qFormat/>
    <w:rsid w:val="00394F7E"/>
    <w:pPr>
      <w:keepNext/>
      <w:keepLines/>
      <w:spacing w:before="40" w:after="0" w:line="480" w:lineRule="auto"/>
      <w:ind w:firstLine="709"/>
      <w:outlineLvl w:val="2"/>
    </w:pPr>
    <w:rPr>
      <w:rFonts w:asciiTheme="majorHAnsi" w:eastAsiaTheme="majorEastAsia" w:hAnsiTheme="majorHAnsi" w:cstheme="majorBidi"/>
      <w:color w:val="1F4D78" w:themeColor="accent1" w:themeShade="7F"/>
      <w:sz w:val="24"/>
      <w:szCs w:val="24"/>
      <w:lang w:val="en-GB"/>
    </w:rPr>
  </w:style>
  <w:style w:type="paragraph" w:styleId="berschrift4">
    <w:name w:val="heading 4"/>
    <w:basedOn w:val="Standard"/>
    <w:next w:val="Standard"/>
    <w:link w:val="berschrift4Zchn"/>
    <w:uiPriority w:val="9"/>
    <w:semiHidden/>
    <w:unhideWhenUsed/>
    <w:qFormat/>
    <w:rsid w:val="00394F7E"/>
    <w:pPr>
      <w:keepNext/>
      <w:keepLines/>
      <w:spacing w:before="40" w:after="0" w:line="480" w:lineRule="auto"/>
      <w:ind w:firstLine="709"/>
      <w:outlineLvl w:val="3"/>
    </w:pPr>
    <w:rPr>
      <w:rFonts w:asciiTheme="majorHAnsi" w:eastAsiaTheme="majorEastAsia" w:hAnsiTheme="majorHAnsi" w:cstheme="majorBidi"/>
      <w:i/>
      <w:iCs/>
      <w:color w:val="2E74B5" w:themeColor="accent1" w:themeShade="BF"/>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94F7E"/>
    <w:rPr>
      <w:rFonts w:asciiTheme="majorHAnsi" w:eastAsiaTheme="majorEastAsia" w:hAnsiTheme="majorHAnsi" w:cstheme="majorBidi"/>
      <w:color w:val="2E74B5" w:themeColor="accent1" w:themeShade="BF"/>
      <w:sz w:val="32"/>
      <w:szCs w:val="32"/>
      <w:lang w:val="en-GB"/>
    </w:rPr>
  </w:style>
  <w:style w:type="character" w:customStyle="1" w:styleId="berschrift2Zchn">
    <w:name w:val="Überschrift 2 Zchn"/>
    <w:basedOn w:val="Absatz-Standardschriftart"/>
    <w:link w:val="berschrift2"/>
    <w:uiPriority w:val="9"/>
    <w:rsid w:val="00394F7E"/>
    <w:rPr>
      <w:rFonts w:asciiTheme="majorHAnsi" w:eastAsiaTheme="majorEastAsia" w:hAnsiTheme="majorHAnsi" w:cstheme="majorBidi"/>
      <w:color w:val="2E74B5" w:themeColor="accent1" w:themeShade="BF"/>
      <w:sz w:val="26"/>
      <w:szCs w:val="26"/>
      <w:lang w:val="en-GB"/>
    </w:rPr>
  </w:style>
  <w:style w:type="character" w:customStyle="1" w:styleId="berschrift3Zchn">
    <w:name w:val="Überschrift 3 Zchn"/>
    <w:basedOn w:val="Absatz-Standardschriftart"/>
    <w:link w:val="berschrift3"/>
    <w:uiPriority w:val="9"/>
    <w:semiHidden/>
    <w:rsid w:val="00394F7E"/>
    <w:rPr>
      <w:rFonts w:asciiTheme="majorHAnsi" w:eastAsiaTheme="majorEastAsia" w:hAnsiTheme="majorHAnsi" w:cstheme="majorBidi"/>
      <w:color w:val="1F4D78" w:themeColor="accent1" w:themeShade="7F"/>
      <w:sz w:val="24"/>
      <w:szCs w:val="24"/>
      <w:lang w:val="en-GB"/>
    </w:rPr>
  </w:style>
  <w:style w:type="character" w:customStyle="1" w:styleId="berschrift4Zchn">
    <w:name w:val="Überschrift 4 Zchn"/>
    <w:basedOn w:val="Absatz-Standardschriftart"/>
    <w:link w:val="berschrift4"/>
    <w:uiPriority w:val="9"/>
    <w:semiHidden/>
    <w:rsid w:val="00394F7E"/>
    <w:rPr>
      <w:rFonts w:asciiTheme="majorHAnsi" w:eastAsiaTheme="majorEastAsia" w:hAnsiTheme="majorHAnsi" w:cstheme="majorBidi"/>
      <w:i/>
      <w:iCs/>
      <w:color w:val="2E74B5" w:themeColor="accent1" w:themeShade="BF"/>
      <w:lang w:val="en-GB"/>
    </w:rPr>
  </w:style>
  <w:style w:type="numbering" w:customStyle="1" w:styleId="KeineListe1">
    <w:name w:val="Keine Liste1"/>
    <w:next w:val="KeineListe"/>
    <w:uiPriority w:val="99"/>
    <w:semiHidden/>
    <w:unhideWhenUsed/>
    <w:rsid w:val="00394F7E"/>
  </w:style>
  <w:style w:type="character" w:styleId="SchwacherVerweis">
    <w:name w:val="Subtle Reference"/>
    <w:basedOn w:val="Absatz-Standardschriftart"/>
    <w:uiPriority w:val="31"/>
    <w:qFormat/>
    <w:rsid w:val="00394F7E"/>
    <w:rPr>
      <w:smallCaps/>
      <w:color w:val="5A5A5A" w:themeColor="text1" w:themeTint="A5"/>
    </w:rPr>
  </w:style>
  <w:style w:type="paragraph" w:styleId="KeinLeerraum">
    <w:name w:val="No Spacing"/>
    <w:link w:val="KeinLeerraumZchn"/>
    <w:uiPriority w:val="1"/>
    <w:qFormat/>
    <w:rsid w:val="00394F7E"/>
    <w:pPr>
      <w:spacing w:after="0" w:line="240" w:lineRule="auto"/>
      <w:ind w:firstLine="709"/>
    </w:pPr>
  </w:style>
  <w:style w:type="paragraph" w:customStyle="1" w:styleId="EndNoteBibliographyTitle">
    <w:name w:val="EndNote Bibliography Title"/>
    <w:basedOn w:val="Standard"/>
    <w:link w:val="EndNoteBibliographyTitleZchn"/>
    <w:rsid w:val="00394F7E"/>
    <w:pPr>
      <w:spacing w:after="0" w:line="480" w:lineRule="auto"/>
      <w:ind w:firstLine="709"/>
      <w:jc w:val="center"/>
    </w:pPr>
    <w:rPr>
      <w:rFonts w:ascii="Calibri Light" w:hAnsi="Calibri Light" w:cs="Calibri Light"/>
      <w:noProof/>
      <w:lang w:val="en-US"/>
    </w:rPr>
  </w:style>
  <w:style w:type="character" w:customStyle="1" w:styleId="KeinLeerraumZchn">
    <w:name w:val="Kein Leerraum Zchn"/>
    <w:basedOn w:val="Absatz-Standardschriftart"/>
    <w:link w:val="KeinLeerraum"/>
    <w:uiPriority w:val="1"/>
    <w:rsid w:val="00394F7E"/>
  </w:style>
  <w:style w:type="character" w:customStyle="1" w:styleId="EndNoteBibliographyTitleZchn">
    <w:name w:val="EndNote Bibliography Title Zchn"/>
    <w:basedOn w:val="KeinLeerraumZchn"/>
    <w:link w:val="EndNoteBibliographyTitle"/>
    <w:rsid w:val="00394F7E"/>
    <w:rPr>
      <w:rFonts w:ascii="Calibri Light" w:hAnsi="Calibri Light" w:cs="Calibri Light"/>
      <w:noProof/>
      <w:lang w:val="en-US"/>
    </w:rPr>
  </w:style>
  <w:style w:type="paragraph" w:customStyle="1" w:styleId="EndNoteBibliography">
    <w:name w:val="EndNote Bibliography"/>
    <w:basedOn w:val="Standard"/>
    <w:link w:val="EndNoteBibliographyZchn"/>
    <w:rsid w:val="00394F7E"/>
    <w:pPr>
      <w:spacing w:after="0" w:line="240" w:lineRule="auto"/>
      <w:ind w:firstLine="709"/>
    </w:pPr>
    <w:rPr>
      <w:rFonts w:ascii="Calibri Light" w:hAnsi="Calibri Light" w:cs="Calibri Light"/>
      <w:noProof/>
      <w:lang w:val="en-US"/>
    </w:rPr>
  </w:style>
  <w:style w:type="character" w:customStyle="1" w:styleId="EndNoteBibliographyZchn">
    <w:name w:val="EndNote Bibliography Zchn"/>
    <w:basedOn w:val="KeinLeerraumZchn"/>
    <w:link w:val="EndNoteBibliography"/>
    <w:rsid w:val="00394F7E"/>
    <w:rPr>
      <w:rFonts w:ascii="Calibri Light" w:hAnsi="Calibri Light" w:cs="Calibri Light"/>
      <w:noProof/>
      <w:lang w:val="en-US"/>
    </w:rPr>
  </w:style>
  <w:style w:type="table" w:styleId="Tabellenraster">
    <w:name w:val="Table Grid"/>
    <w:basedOn w:val="NormaleTabelle"/>
    <w:uiPriority w:val="39"/>
    <w:rsid w:val="00394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94F7E"/>
    <w:pPr>
      <w:spacing w:line="480" w:lineRule="auto"/>
      <w:ind w:left="720"/>
      <w:contextualSpacing/>
    </w:pPr>
    <w:rPr>
      <w:lang w:val="en-GB"/>
    </w:rPr>
  </w:style>
  <w:style w:type="paragraph" w:styleId="Titel">
    <w:name w:val="Title"/>
    <w:basedOn w:val="Standard"/>
    <w:next w:val="Standard"/>
    <w:link w:val="TitelZchn"/>
    <w:uiPriority w:val="10"/>
    <w:qFormat/>
    <w:rsid w:val="00394F7E"/>
    <w:pPr>
      <w:spacing w:after="0" w:line="240" w:lineRule="auto"/>
      <w:ind w:firstLine="709"/>
      <w:contextualSpacing/>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394F7E"/>
    <w:rPr>
      <w:rFonts w:asciiTheme="majorHAnsi" w:eastAsiaTheme="majorEastAsia" w:hAnsiTheme="majorHAnsi" w:cstheme="majorBidi"/>
      <w:spacing w:val="-10"/>
      <w:kern w:val="28"/>
      <w:sz w:val="56"/>
      <w:szCs w:val="56"/>
      <w:lang w:val="en-GB"/>
    </w:rPr>
  </w:style>
  <w:style w:type="paragraph" w:styleId="Kopfzeile">
    <w:name w:val="header"/>
    <w:basedOn w:val="Standard"/>
    <w:link w:val="KopfzeileZchn"/>
    <w:uiPriority w:val="99"/>
    <w:unhideWhenUsed/>
    <w:rsid w:val="00394F7E"/>
    <w:pPr>
      <w:tabs>
        <w:tab w:val="center" w:pos="4536"/>
        <w:tab w:val="right" w:pos="9072"/>
      </w:tabs>
      <w:spacing w:after="0" w:line="240" w:lineRule="auto"/>
      <w:ind w:firstLine="709"/>
    </w:pPr>
    <w:rPr>
      <w:lang w:val="en-GB"/>
    </w:rPr>
  </w:style>
  <w:style w:type="character" w:customStyle="1" w:styleId="KopfzeileZchn">
    <w:name w:val="Kopfzeile Zchn"/>
    <w:basedOn w:val="Absatz-Standardschriftart"/>
    <w:link w:val="Kopfzeile"/>
    <w:uiPriority w:val="99"/>
    <w:rsid w:val="00394F7E"/>
    <w:rPr>
      <w:lang w:val="en-GB"/>
    </w:rPr>
  </w:style>
  <w:style w:type="paragraph" w:styleId="Fuzeile">
    <w:name w:val="footer"/>
    <w:basedOn w:val="Standard"/>
    <w:link w:val="FuzeileZchn"/>
    <w:uiPriority w:val="99"/>
    <w:unhideWhenUsed/>
    <w:rsid w:val="00394F7E"/>
    <w:pPr>
      <w:tabs>
        <w:tab w:val="center" w:pos="4536"/>
        <w:tab w:val="right" w:pos="9072"/>
      </w:tabs>
      <w:spacing w:after="0" w:line="240" w:lineRule="auto"/>
      <w:ind w:firstLine="709"/>
    </w:pPr>
    <w:rPr>
      <w:lang w:val="en-GB"/>
    </w:rPr>
  </w:style>
  <w:style w:type="character" w:customStyle="1" w:styleId="FuzeileZchn">
    <w:name w:val="Fußzeile Zchn"/>
    <w:basedOn w:val="Absatz-Standardschriftart"/>
    <w:link w:val="Fuzeile"/>
    <w:uiPriority w:val="99"/>
    <w:rsid w:val="00394F7E"/>
    <w:rPr>
      <w:lang w:val="en-GB"/>
    </w:rPr>
  </w:style>
  <w:style w:type="character" w:styleId="Zeilennummer">
    <w:name w:val="line number"/>
    <w:basedOn w:val="Absatz-Standardschriftart"/>
    <w:uiPriority w:val="99"/>
    <w:semiHidden/>
    <w:unhideWhenUsed/>
    <w:rsid w:val="00394F7E"/>
  </w:style>
  <w:style w:type="character" w:styleId="Platzhaltertext">
    <w:name w:val="Placeholder Text"/>
    <w:basedOn w:val="Absatz-Standardschriftart"/>
    <w:uiPriority w:val="99"/>
    <w:semiHidden/>
    <w:rsid w:val="00394F7E"/>
    <w:rPr>
      <w:color w:val="808080"/>
    </w:rPr>
  </w:style>
  <w:style w:type="paragraph" w:styleId="Beschriftung">
    <w:name w:val="caption"/>
    <w:basedOn w:val="Standard"/>
    <w:next w:val="Standard"/>
    <w:uiPriority w:val="35"/>
    <w:unhideWhenUsed/>
    <w:qFormat/>
    <w:rsid w:val="00394F7E"/>
    <w:pPr>
      <w:spacing w:after="200" w:line="240" w:lineRule="auto"/>
      <w:ind w:firstLine="709"/>
    </w:pPr>
    <w:rPr>
      <w:i/>
      <w:iCs/>
      <w:color w:val="44546A" w:themeColor="text2"/>
      <w:sz w:val="18"/>
      <w:szCs w:val="18"/>
      <w:lang w:val="en-GB"/>
    </w:rPr>
  </w:style>
  <w:style w:type="character" w:styleId="Hyperlink">
    <w:name w:val="Hyperlink"/>
    <w:basedOn w:val="Absatz-Standardschriftart"/>
    <w:uiPriority w:val="99"/>
    <w:unhideWhenUsed/>
    <w:rsid w:val="00394F7E"/>
    <w:rPr>
      <w:color w:val="0563C1" w:themeColor="hyperlink"/>
      <w:u w:val="single"/>
    </w:rPr>
  </w:style>
  <w:style w:type="character" w:styleId="BesuchterLink">
    <w:name w:val="FollowedHyperlink"/>
    <w:basedOn w:val="Absatz-Standardschriftart"/>
    <w:uiPriority w:val="99"/>
    <w:semiHidden/>
    <w:unhideWhenUsed/>
    <w:rsid w:val="00394F7E"/>
    <w:rPr>
      <w:color w:val="954F72" w:themeColor="followedHyperlink"/>
      <w:u w:val="single"/>
    </w:rPr>
  </w:style>
  <w:style w:type="paragraph" w:styleId="Sprechblasentext">
    <w:name w:val="Balloon Text"/>
    <w:basedOn w:val="Standard"/>
    <w:link w:val="SprechblasentextZchn"/>
    <w:uiPriority w:val="99"/>
    <w:semiHidden/>
    <w:unhideWhenUsed/>
    <w:rsid w:val="00394F7E"/>
    <w:pPr>
      <w:spacing w:after="0" w:line="240" w:lineRule="auto"/>
      <w:ind w:firstLine="709"/>
    </w:pPr>
    <w:rPr>
      <w:rFonts w:ascii="Segoe UI" w:hAnsi="Segoe UI" w:cs="Segoe UI"/>
      <w:sz w:val="18"/>
      <w:szCs w:val="18"/>
      <w:lang w:val="en-GB"/>
    </w:rPr>
  </w:style>
  <w:style w:type="character" w:customStyle="1" w:styleId="SprechblasentextZchn">
    <w:name w:val="Sprechblasentext Zchn"/>
    <w:basedOn w:val="Absatz-Standardschriftart"/>
    <w:link w:val="Sprechblasentext"/>
    <w:uiPriority w:val="99"/>
    <w:semiHidden/>
    <w:rsid w:val="00394F7E"/>
    <w:rPr>
      <w:rFonts w:ascii="Segoe UI" w:hAnsi="Segoe UI" w:cs="Segoe UI"/>
      <w:sz w:val="18"/>
      <w:szCs w:val="18"/>
      <w:lang w:val="en-GB"/>
    </w:rPr>
  </w:style>
  <w:style w:type="character" w:styleId="Kommentarzeichen">
    <w:name w:val="annotation reference"/>
    <w:basedOn w:val="Absatz-Standardschriftart"/>
    <w:uiPriority w:val="99"/>
    <w:semiHidden/>
    <w:unhideWhenUsed/>
    <w:rsid w:val="00394F7E"/>
    <w:rPr>
      <w:sz w:val="16"/>
      <w:szCs w:val="16"/>
    </w:rPr>
  </w:style>
  <w:style w:type="paragraph" w:styleId="Kommentartext">
    <w:name w:val="annotation text"/>
    <w:basedOn w:val="Standard"/>
    <w:link w:val="KommentartextZchn"/>
    <w:uiPriority w:val="99"/>
    <w:unhideWhenUsed/>
    <w:rsid w:val="00394F7E"/>
    <w:pPr>
      <w:spacing w:after="0" w:line="240" w:lineRule="auto"/>
      <w:ind w:firstLine="709"/>
    </w:pPr>
    <w:rPr>
      <w:sz w:val="20"/>
      <w:szCs w:val="20"/>
      <w:lang w:val="en-GB"/>
    </w:rPr>
  </w:style>
  <w:style w:type="character" w:customStyle="1" w:styleId="KommentartextZchn">
    <w:name w:val="Kommentartext Zchn"/>
    <w:basedOn w:val="Absatz-Standardschriftart"/>
    <w:link w:val="Kommentartext"/>
    <w:uiPriority w:val="99"/>
    <w:rsid w:val="00394F7E"/>
    <w:rPr>
      <w:sz w:val="20"/>
      <w:szCs w:val="20"/>
      <w:lang w:val="en-GB"/>
    </w:rPr>
  </w:style>
  <w:style w:type="paragraph" w:styleId="Kommentarthema">
    <w:name w:val="annotation subject"/>
    <w:basedOn w:val="Kommentartext"/>
    <w:next w:val="Kommentartext"/>
    <w:link w:val="KommentarthemaZchn"/>
    <w:uiPriority w:val="99"/>
    <w:semiHidden/>
    <w:unhideWhenUsed/>
    <w:rsid w:val="00394F7E"/>
    <w:rPr>
      <w:b/>
      <w:bCs/>
    </w:rPr>
  </w:style>
  <w:style w:type="character" w:customStyle="1" w:styleId="KommentarthemaZchn">
    <w:name w:val="Kommentarthema Zchn"/>
    <w:basedOn w:val="KommentartextZchn"/>
    <w:link w:val="Kommentarthema"/>
    <w:uiPriority w:val="99"/>
    <w:semiHidden/>
    <w:rsid w:val="00394F7E"/>
    <w:rPr>
      <w:b/>
      <w:bCs/>
      <w:sz w:val="20"/>
      <w:szCs w:val="20"/>
      <w:lang w:val="en-GB"/>
    </w:rPr>
  </w:style>
  <w:style w:type="numbering" w:customStyle="1" w:styleId="KeineListe11">
    <w:name w:val="Keine Liste11"/>
    <w:next w:val="KeineListe"/>
    <w:uiPriority w:val="99"/>
    <w:semiHidden/>
    <w:unhideWhenUsed/>
    <w:rsid w:val="00394F7E"/>
  </w:style>
  <w:style w:type="paragraph" w:styleId="berarbeitung">
    <w:name w:val="Revision"/>
    <w:hidden/>
    <w:uiPriority w:val="99"/>
    <w:semiHidden/>
    <w:rsid w:val="00394F7E"/>
    <w:pPr>
      <w:spacing w:after="0" w:line="240" w:lineRule="auto"/>
    </w:pPr>
    <w:rPr>
      <w:lang w:val="en-GB"/>
    </w:rPr>
  </w:style>
  <w:style w:type="character" w:customStyle="1" w:styleId="Mentionnonrsolue1">
    <w:name w:val="Mention non résolue1"/>
    <w:basedOn w:val="Absatz-Standardschriftart"/>
    <w:uiPriority w:val="99"/>
    <w:semiHidden/>
    <w:unhideWhenUsed/>
    <w:rsid w:val="00394F7E"/>
    <w:rPr>
      <w:color w:val="605E5C"/>
      <w:shd w:val="clear" w:color="auto" w:fill="E1DFDD"/>
    </w:rPr>
  </w:style>
  <w:style w:type="table" w:customStyle="1" w:styleId="Tabellenraster1">
    <w:name w:val="Tabellenraster1"/>
    <w:basedOn w:val="NormaleTabelle"/>
    <w:next w:val="Tabellenraster"/>
    <w:uiPriority w:val="39"/>
    <w:rsid w:val="00394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Standard"/>
    <w:next w:val="Standard"/>
    <w:qFormat/>
    <w:rsid w:val="00394F7E"/>
    <w:pPr>
      <w:spacing w:before="240" w:after="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8719</Words>
  <Characters>49699</Characters>
  <Application>Microsoft Office Word</Application>
  <DocSecurity>0</DocSecurity>
  <Lines>414</Lines>
  <Paragraphs>116</Paragraphs>
  <ScaleCrop>false</ScaleCrop>
  <Company>Insel Gruppe</Company>
  <LinksUpToDate>false</LinksUpToDate>
  <CharactersWithSpaces>5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tschi, Aljoscha</dc:creator>
  <cp:keywords/>
  <dc:description/>
  <cp:lastModifiedBy>Goetschi, Aljoscha</cp:lastModifiedBy>
  <cp:revision>4</cp:revision>
  <dcterms:created xsi:type="dcterms:W3CDTF">2023-12-15T15:33:00Z</dcterms:created>
  <dcterms:modified xsi:type="dcterms:W3CDTF">2024-03-16T16:40:00Z</dcterms:modified>
</cp:coreProperties>
</file>